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F655CC" w14:textId="404C341C" w:rsidR="001C3A65" w:rsidRDefault="00916A9C" w:rsidP="00C027C6">
      <w:pPr>
        <w:pStyle w:val="berschrift1"/>
        <w:spacing w:line="480" w:lineRule="auto"/>
        <w:jc w:val="both"/>
        <w:rPr>
          <w:rFonts w:ascii="Times New Roman" w:hAnsi="Times New Roman" w:cs="Times New Roman"/>
          <w:color w:val="auto"/>
          <w:lang w:val="en-GB"/>
        </w:rPr>
      </w:pPr>
      <w:r>
        <w:rPr>
          <w:rFonts w:ascii="Times New Roman" w:hAnsi="Times New Roman" w:cs="Times New Roman"/>
          <w:color w:val="auto"/>
          <w:lang w:val="en-GB"/>
        </w:rPr>
        <w:t>Detection thres</w:t>
      </w:r>
      <w:bookmarkStart w:id="0" w:name="_GoBack"/>
      <w:bookmarkEnd w:id="0"/>
      <w:r>
        <w:rPr>
          <w:rFonts w:ascii="Times New Roman" w:hAnsi="Times New Roman" w:cs="Times New Roman"/>
          <w:color w:val="auto"/>
          <w:lang w:val="en-GB"/>
        </w:rPr>
        <w:t xml:space="preserve">holds for </w:t>
      </w:r>
      <w:r w:rsidR="008504E0">
        <w:rPr>
          <w:rFonts w:ascii="Times New Roman" w:hAnsi="Times New Roman" w:cs="Times New Roman"/>
          <w:color w:val="auto"/>
          <w:lang w:val="en-GB"/>
        </w:rPr>
        <w:t>four</w:t>
      </w:r>
      <w:r>
        <w:rPr>
          <w:rFonts w:ascii="Times New Roman" w:hAnsi="Times New Roman" w:cs="Times New Roman"/>
          <w:color w:val="auto"/>
          <w:lang w:val="en-GB"/>
        </w:rPr>
        <w:t xml:space="preserve"> different fat</w:t>
      </w:r>
      <w:r w:rsidR="00391CE4">
        <w:rPr>
          <w:rFonts w:ascii="Times New Roman" w:hAnsi="Times New Roman" w:cs="Times New Roman"/>
          <w:color w:val="auto"/>
          <w:lang w:val="en-GB"/>
        </w:rPr>
        <w:t>ty stimuli</w:t>
      </w:r>
      <w:r>
        <w:rPr>
          <w:rFonts w:ascii="Times New Roman" w:hAnsi="Times New Roman" w:cs="Times New Roman"/>
          <w:color w:val="auto"/>
          <w:lang w:val="en-GB"/>
        </w:rPr>
        <w:t xml:space="preserve"> are associated with increased dietary intake of processed high-caloric food</w:t>
      </w:r>
    </w:p>
    <w:p w14:paraId="2B2A4697" w14:textId="77777777" w:rsidR="00916A9C" w:rsidRPr="00916A9C" w:rsidRDefault="00916A9C" w:rsidP="00916A9C">
      <w:pPr>
        <w:rPr>
          <w:lang w:val="en-GB"/>
        </w:rPr>
      </w:pPr>
    </w:p>
    <w:p w14:paraId="61461832" w14:textId="77777777" w:rsidR="001C3A65" w:rsidRPr="00C027C6" w:rsidRDefault="001C3A65" w:rsidP="00C027C6">
      <w:pPr>
        <w:spacing w:line="480" w:lineRule="auto"/>
        <w:rPr>
          <w:rFonts w:ascii="Times New Roman" w:hAnsi="Times New Roman" w:cs="Times New Roman"/>
          <w:i/>
          <w:vertAlign w:val="superscript"/>
          <w:lang w:val="en-GB"/>
        </w:rPr>
      </w:pPr>
      <w:r w:rsidRPr="00C027C6">
        <w:rPr>
          <w:rFonts w:ascii="Times New Roman" w:hAnsi="Times New Roman" w:cs="Times New Roman"/>
          <w:lang w:val="en-GB"/>
        </w:rPr>
        <w:t>Jaana M. Heinze</w:t>
      </w:r>
      <w:r w:rsidR="00923166" w:rsidRPr="00C027C6">
        <w:rPr>
          <w:rFonts w:ascii="Times New Roman" w:hAnsi="Times New Roman" w:cs="Times New Roman"/>
          <w:i/>
          <w:vertAlign w:val="superscript"/>
          <w:lang w:val="en-GB"/>
        </w:rPr>
        <w:t>a-d</w:t>
      </w:r>
      <w:r w:rsidRPr="00C027C6">
        <w:rPr>
          <w:rFonts w:ascii="Times New Roman" w:hAnsi="Times New Roman" w:cs="Times New Roman"/>
          <w:lang w:val="en-GB"/>
        </w:rPr>
        <w:t>, Andrew Costanzo</w:t>
      </w:r>
      <w:r w:rsidR="00923166" w:rsidRPr="00C027C6">
        <w:rPr>
          <w:rFonts w:ascii="Times New Roman" w:hAnsi="Times New Roman" w:cs="Times New Roman"/>
          <w:i/>
          <w:vertAlign w:val="superscript"/>
          <w:lang w:val="en-GB"/>
        </w:rPr>
        <w:t>d</w:t>
      </w:r>
      <w:r w:rsidRPr="00C027C6">
        <w:rPr>
          <w:rFonts w:ascii="Times New Roman" w:hAnsi="Times New Roman" w:cs="Times New Roman"/>
          <w:lang w:val="en-GB"/>
        </w:rPr>
        <w:t>, Inga Baselier</w:t>
      </w:r>
      <w:r w:rsidR="00923166" w:rsidRPr="00C027C6">
        <w:rPr>
          <w:rFonts w:ascii="Times New Roman" w:hAnsi="Times New Roman" w:cs="Times New Roman"/>
          <w:i/>
          <w:vertAlign w:val="superscript"/>
          <w:lang w:val="en-GB"/>
        </w:rPr>
        <w:t>d</w:t>
      </w:r>
      <w:r w:rsidRPr="00C027C6">
        <w:rPr>
          <w:rFonts w:ascii="Times New Roman" w:hAnsi="Times New Roman" w:cs="Times New Roman"/>
          <w:lang w:val="en-GB"/>
        </w:rPr>
        <w:t>, Andreas Fritsche</w:t>
      </w:r>
      <w:r w:rsidR="00923166" w:rsidRPr="00C027C6">
        <w:rPr>
          <w:rFonts w:ascii="Times New Roman" w:hAnsi="Times New Roman" w:cs="Times New Roman"/>
          <w:i/>
          <w:vertAlign w:val="superscript"/>
          <w:lang w:val="en-GB"/>
        </w:rPr>
        <w:t>a-c</w:t>
      </w:r>
      <w:r w:rsidRPr="00C027C6">
        <w:rPr>
          <w:rFonts w:ascii="Times New Roman" w:hAnsi="Times New Roman" w:cs="Times New Roman"/>
          <w:lang w:val="en-GB"/>
        </w:rPr>
        <w:t>, Sabine Frank-Podlech</w:t>
      </w:r>
      <w:r w:rsidR="00923166" w:rsidRPr="00C027C6">
        <w:rPr>
          <w:rFonts w:ascii="Times New Roman" w:hAnsi="Times New Roman" w:cs="Times New Roman"/>
          <w:i/>
          <w:vertAlign w:val="superscript"/>
          <w:lang w:val="en-GB"/>
        </w:rPr>
        <w:t>e</w:t>
      </w:r>
      <w:r w:rsidRPr="00C027C6">
        <w:rPr>
          <w:rFonts w:ascii="Times New Roman" w:hAnsi="Times New Roman" w:cs="Times New Roman"/>
          <w:lang w:val="en-GB"/>
        </w:rPr>
        <w:t>, Russell Keast</w:t>
      </w:r>
      <w:r w:rsidR="00923166" w:rsidRPr="00C027C6">
        <w:rPr>
          <w:rFonts w:ascii="Times New Roman" w:hAnsi="Times New Roman" w:cs="Times New Roman"/>
          <w:i/>
          <w:vertAlign w:val="superscript"/>
          <w:lang w:val="en-GB"/>
        </w:rPr>
        <w:t>d</w:t>
      </w:r>
    </w:p>
    <w:p w14:paraId="591B32FE" w14:textId="77777777" w:rsidR="002A14CF" w:rsidRPr="007F2480" w:rsidRDefault="00923166" w:rsidP="007F2480">
      <w:pPr>
        <w:pStyle w:val="KeinLeerraum"/>
        <w:spacing w:line="360" w:lineRule="auto"/>
        <w:rPr>
          <w:rFonts w:ascii="Times New Roman" w:hAnsi="Times New Roman" w:cs="Times New Roman"/>
          <w:i/>
          <w:sz w:val="20"/>
          <w:lang w:val="en-GB"/>
        </w:rPr>
      </w:pPr>
      <w:r w:rsidRPr="007F2480">
        <w:rPr>
          <w:rFonts w:ascii="Times New Roman" w:hAnsi="Times New Roman" w:cs="Times New Roman"/>
          <w:i/>
          <w:sz w:val="20"/>
          <w:vertAlign w:val="superscript"/>
          <w:lang w:val="en-GB"/>
        </w:rPr>
        <w:t>a</w:t>
      </w:r>
      <w:r w:rsidR="002A14CF" w:rsidRPr="007F2480">
        <w:rPr>
          <w:rFonts w:ascii="Times New Roman" w:hAnsi="Times New Roman" w:cs="Times New Roman"/>
          <w:i/>
          <w:sz w:val="20"/>
          <w:lang w:val="en-GB"/>
        </w:rPr>
        <w:t>Institute for Diabetes Research and Metabolic Diseases of the Helmholtz Center Munich at the University of Tübingen, Otfried-Müller-Str. 47, 72076 Tübingen, Germany</w:t>
      </w:r>
    </w:p>
    <w:p w14:paraId="03802BA5" w14:textId="77777777" w:rsidR="002A14CF" w:rsidRPr="007F2480" w:rsidRDefault="00923166" w:rsidP="007F2480">
      <w:pPr>
        <w:pStyle w:val="KeinLeerraum"/>
        <w:spacing w:line="360" w:lineRule="auto"/>
        <w:rPr>
          <w:rFonts w:ascii="Times New Roman" w:hAnsi="Times New Roman" w:cs="Times New Roman"/>
          <w:i/>
          <w:sz w:val="20"/>
          <w:lang w:val="en-GB"/>
        </w:rPr>
      </w:pPr>
      <w:r w:rsidRPr="007F2480">
        <w:rPr>
          <w:rFonts w:ascii="Times New Roman" w:hAnsi="Times New Roman" w:cs="Times New Roman"/>
          <w:i/>
          <w:sz w:val="20"/>
          <w:vertAlign w:val="superscript"/>
          <w:lang w:val="en-GB"/>
        </w:rPr>
        <w:t>b</w:t>
      </w:r>
      <w:r w:rsidR="002A14CF" w:rsidRPr="007F2480">
        <w:rPr>
          <w:rFonts w:ascii="Times New Roman" w:hAnsi="Times New Roman" w:cs="Times New Roman"/>
          <w:i/>
          <w:sz w:val="20"/>
          <w:lang w:val="en-GB"/>
        </w:rPr>
        <w:t>German Center for Diabetes Research (DZD), 85764 München-Neuherberg, Germany</w:t>
      </w:r>
    </w:p>
    <w:p w14:paraId="67170599" w14:textId="77777777" w:rsidR="001C3A65" w:rsidRPr="007F2480" w:rsidRDefault="00923166" w:rsidP="007F2480">
      <w:pPr>
        <w:pStyle w:val="KeinLeerraum"/>
        <w:spacing w:line="360" w:lineRule="auto"/>
        <w:rPr>
          <w:rFonts w:ascii="Times New Roman" w:hAnsi="Times New Roman" w:cs="Times New Roman"/>
          <w:i/>
          <w:sz w:val="20"/>
          <w:szCs w:val="24"/>
          <w:lang w:val="en-US"/>
        </w:rPr>
      </w:pPr>
      <w:r w:rsidRPr="007F2480">
        <w:rPr>
          <w:rFonts w:ascii="Times New Roman" w:hAnsi="Times New Roman" w:cs="Times New Roman"/>
          <w:i/>
          <w:sz w:val="20"/>
          <w:szCs w:val="24"/>
          <w:vertAlign w:val="superscript"/>
          <w:lang w:val="en-US"/>
        </w:rPr>
        <w:t>c</w:t>
      </w:r>
      <w:r w:rsidR="001C3A65" w:rsidRPr="007F2480">
        <w:rPr>
          <w:rFonts w:ascii="Times New Roman" w:hAnsi="Times New Roman" w:cs="Times New Roman"/>
          <w:i/>
          <w:sz w:val="20"/>
          <w:szCs w:val="24"/>
          <w:lang w:val="en-US"/>
        </w:rPr>
        <w:t>Department of Internal Medicine IV, University Hospital Tübingen, Otfried Müller Str. 10, 72076 Tübingen, Germany</w:t>
      </w:r>
    </w:p>
    <w:p w14:paraId="793EA24F" w14:textId="77777777" w:rsidR="001C3A65" w:rsidRPr="007F2480" w:rsidRDefault="00923166" w:rsidP="007F2480">
      <w:pPr>
        <w:pStyle w:val="KeinLeerraum"/>
        <w:spacing w:line="360" w:lineRule="auto"/>
        <w:rPr>
          <w:rFonts w:ascii="Times New Roman" w:hAnsi="Times New Roman" w:cs="Times New Roman"/>
          <w:i/>
          <w:sz w:val="20"/>
          <w:szCs w:val="24"/>
          <w:lang w:val="en-US"/>
        </w:rPr>
      </w:pPr>
      <w:r w:rsidRPr="007F2480">
        <w:rPr>
          <w:rFonts w:ascii="Times New Roman" w:hAnsi="Times New Roman" w:cs="Times New Roman"/>
          <w:i/>
          <w:sz w:val="20"/>
          <w:szCs w:val="24"/>
          <w:vertAlign w:val="superscript"/>
          <w:lang w:val="en-US"/>
        </w:rPr>
        <w:t>d</w:t>
      </w:r>
      <w:r w:rsidR="001C3A65" w:rsidRPr="007F2480">
        <w:rPr>
          <w:rFonts w:ascii="Times New Roman" w:hAnsi="Times New Roman" w:cs="Times New Roman"/>
          <w:i/>
          <w:sz w:val="20"/>
          <w:szCs w:val="24"/>
          <w:lang w:val="en-US"/>
        </w:rPr>
        <w:t>Centre for Advanced Sensory Sciences, School of Exercise and Nutrition Sciences, Deakin University, 221 Burwood Highway, Burwood, Victoria, 3125, Australia</w:t>
      </w:r>
    </w:p>
    <w:p w14:paraId="72E5A7D5" w14:textId="77777777" w:rsidR="001C3A65" w:rsidRPr="007F2480" w:rsidRDefault="00923166" w:rsidP="007F2480">
      <w:pPr>
        <w:pStyle w:val="KeinLeerraum"/>
        <w:spacing w:line="360" w:lineRule="auto"/>
        <w:rPr>
          <w:rFonts w:ascii="Times New Roman" w:hAnsi="Times New Roman" w:cs="Times New Roman"/>
          <w:i/>
          <w:sz w:val="20"/>
          <w:szCs w:val="24"/>
          <w:lang w:val="en-US"/>
        </w:rPr>
      </w:pPr>
      <w:r w:rsidRPr="007F2480">
        <w:rPr>
          <w:rFonts w:ascii="Times New Roman" w:hAnsi="Times New Roman" w:cs="Times New Roman"/>
          <w:i/>
          <w:sz w:val="20"/>
          <w:szCs w:val="24"/>
          <w:vertAlign w:val="superscript"/>
          <w:lang w:val="en-US"/>
        </w:rPr>
        <w:t>e</w:t>
      </w:r>
      <w:r w:rsidR="001C3A65" w:rsidRPr="007F2480">
        <w:rPr>
          <w:rFonts w:ascii="Times New Roman" w:hAnsi="Times New Roman" w:cs="Times New Roman"/>
          <w:i/>
          <w:sz w:val="20"/>
          <w:szCs w:val="24"/>
          <w:lang w:val="en-US"/>
        </w:rPr>
        <w:t>Institute of Medical Psychology and Behavioural Neurobiology, University of Tübingen, Otfried Müller Str. 47, 72076 Tübingen, Germany</w:t>
      </w:r>
    </w:p>
    <w:p w14:paraId="6F648F63" w14:textId="77777777" w:rsidR="001C3A65" w:rsidRPr="00C027C6" w:rsidRDefault="001C3A65" w:rsidP="00C027C6">
      <w:pPr>
        <w:spacing w:after="0" w:line="360" w:lineRule="auto"/>
        <w:rPr>
          <w:rFonts w:ascii="Times New Roman" w:hAnsi="Times New Roman" w:cs="Times New Roman"/>
          <w:sz w:val="20"/>
          <w:szCs w:val="24"/>
          <w:lang w:val="en-US"/>
        </w:rPr>
      </w:pPr>
    </w:p>
    <w:p w14:paraId="7FDDB04A" w14:textId="77777777" w:rsidR="00923166" w:rsidRPr="00C027C6" w:rsidRDefault="001C3A65" w:rsidP="00C027C6">
      <w:pPr>
        <w:spacing w:after="0" w:line="360" w:lineRule="auto"/>
        <w:rPr>
          <w:rFonts w:ascii="Times New Roman" w:hAnsi="Times New Roman" w:cs="Times New Roman"/>
          <w:szCs w:val="24"/>
          <w:lang w:val="en-US"/>
        </w:rPr>
      </w:pPr>
      <w:r w:rsidRPr="00C027C6">
        <w:rPr>
          <w:rFonts w:ascii="Times New Roman" w:hAnsi="Times New Roman" w:cs="Times New Roman"/>
          <w:szCs w:val="24"/>
          <w:lang w:val="en-US"/>
        </w:rPr>
        <w:t xml:space="preserve">Correspondence to be sent to: </w:t>
      </w:r>
    </w:p>
    <w:p w14:paraId="76C0F34D" w14:textId="77777777" w:rsidR="00923166" w:rsidRPr="00C027C6" w:rsidRDefault="001C3A65" w:rsidP="00C027C6">
      <w:pPr>
        <w:spacing w:after="0" w:line="360" w:lineRule="auto"/>
        <w:rPr>
          <w:rFonts w:ascii="Times New Roman" w:hAnsi="Times New Roman" w:cs="Times New Roman"/>
          <w:szCs w:val="24"/>
          <w:lang w:val="en-US"/>
        </w:rPr>
      </w:pPr>
      <w:r w:rsidRPr="00C027C6">
        <w:rPr>
          <w:rFonts w:ascii="Times New Roman" w:hAnsi="Times New Roman" w:cs="Times New Roman"/>
          <w:szCs w:val="24"/>
          <w:lang w:val="en-US"/>
        </w:rPr>
        <w:t xml:space="preserve">Jaana Heinze, Institute for Diabetes Research and Metabolic Diseases of the Helmholtz Center Munich at the University of Tübingen, </w:t>
      </w:r>
      <w:r w:rsidR="00923166" w:rsidRPr="00C027C6">
        <w:rPr>
          <w:rFonts w:ascii="Times New Roman" w:hAnsi="Times New Roman" w:cs="Times New Roman"/>
          <w:szCs w:val="24"/>
          <w:lang w:val="en-US"/>
        </w:rPr>
        <w:t xml:space="preserve">Otfried-Müller-Str. 47, 72076 </w:t>
      </w:r>
      <w:r w:rsidRPr="00C027C6">
        <w:rPr>
          <w:rFonts w:ascii="Times New Roman" w:hAnsi="Times New Roman" w:cs="Times New Roman"/>
          <w:szCs w:val="24"/>
          <w:lang w:val="en-US"/>
        </w:rPr>
        <w:t xml:space="preserve">Tübingen, Germany. </w:t>
      </w:r>
    </w:p>
    <w:p w14:paraId="6342CAE1" w14:textId="77777777" w:rsidR="001C3A65" w:rsidRPr="00C027C6" w:rsidRDefault="001C3A65" w:rsidP="00C027C6">
      <w:pPr>
        <w:spacing w:after="0" w:line="360" w:lineRule="auto"/>
        <w:rPr>
          <w:rFonts w:ascii="Times New Roman" w:hAnsi="Times New Roman" w:cs="Times New Roman"/>
          <w:szCs w:val="24"/>
          <w:lang w:val="en-US"/>
        </w:rPr>
      </w:pPr>
      <w:r w:rsidRPr="00C027C6">
        <w:rPr>
          <w:rFonts w:ascii="Times New Roman" w:hAnsi="Times New Roman" w:cs="Times New Roman"/>
          <w:szCs w:val="24"/>
          <w:lang w:val="en-US"/>
        </w:rPr>
        <w:t>Email: jaana.heinze@med.uni-tuebingen.de</w:t>
      </w:r>
    </w:p>
    <w:p w14:paraId="146E07F6" w14:textId="77777777" w:rsidR="001C3A65" w:rsidRPr="00C027C6" w:rsidRDefault="001C3A65" w:rsidP="00C027C6">
      <w:pPr>
        <w:spacing w:line="480" w:lineRule="auto"/>
        <w:rPr>
          <w:rFonts w:ascii="Times New Roman" w:hAnsi="Times New Roman" w:cs="Times New Roman"/>
          <w:lang w:val="en-GB"/>
        </w:rPr>
      </w:pPr>
    </w:p>
    <w:p w14:paraId="5C342342" w14:textId="77777777" w:rsidR="001C3A65" w:rsidRPr="00C027C6" w:rsidRDefault="001C3A65" w:rsidP="00C027C6">
      <w:pPr>
        <w:pStyle w:val="berschrift1"/>
        <w:spacing w:line="480" w:lineRule="auto"/>
        <w:jc w:val="both"/>
        <w:rPr>
          <w:rFonts w:ascii="Times New Roman" w:hAnsi="Times New Roman" w:cs="Times New Roman"/>
          <w:color w:val="auto"/>
          <w:lang w:val="en-GB"/>
        </w:rPr>
      </w:pPr>
    </w:p>
    <w:p w14:paraId="57399256" w14:textId="77777777" w:rsidR="001C3A65" w:rsidRPr="00C027C6" w:rsidRDefault="001C3A65" w:rsidP="00C027C6">
      <w:pPr>
        <w:spacing w:line="480" w:lineRule="auto"/>
        <w:rPr>
          <w:rFonts w:ascii="Times New Roman" w:eastAsiaTheme="majorEastAsia" w:hAnsi="Times New Roman" w:cs="Times New Roman"/>
          <w:sz w:val="32"/>
          <w:szCs w:val="32"/>
          <w:lang w:val="en-GB"/>
        </w:rPr>
      </w:pPr>
      <w:r w:rsidRPr="00C027C6">
        <w:rPr>
          <w:rFonts w:ascii="Times New Roman" w:hAnsi="Times New Roman" w:cs="Times New Roman"/>
          <w:lang w:val="en-GB"/>
        </w:rPr>
        <w:br w:type="page"/>
      </w:r>
    </w:p>
    <w:p w14:paraId="56AFD4A4" w14:textId="4A3819DB" w:rsidR="001B5D29" w:rsidRPr="00C027C6" w:rsidRDefault="004F4B8A" w:rsidP="007531AC">
      <w:pPr>
        <w:pStyle w:val="berschrift1"/>
        <w:tabs>
          <w:tab w:val="left" w:pos="2022"/>
        </w:tabs>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lastRenderedPageBreak/>
        <w:t>Abstract</w:t>
      </w:r>
    </w:p>
    <w:p w14:paraId="327D8AE5" w14:textId="0F49079C" w:rsidR="0010115A" w:rsidRPr="00C027C6" w:rsidRDefault="000374ED" w:rsidP="00C027C6">
      <w:pPr>
        <w:spacing w:line="480" w:lineRule="auto"/>
        <w:jc w:val="both"/>
        <w:rPr>
          <w:rFonts w:ascii="Times New Roman" w:hAnsi="Times New Roman" w:cs="Times New Roman"/>
          <w:lang w:val="en-GB"/>
        </w:rPr>
      </w:pPr>
      <w:r>
        <w:rPr>
          <w:rFonts w:ascii="Times New Roman" w:hAnsi="Times New Roman" w:cs="Times New Roman"/>
          <w:lang w:val="en-GB"/>
        </w:rPr>
        <w:t>BMI-specific differences in food choice and energy intake have been suggested to modulate taste perception.</w:t>
      </w:r>
      <w:r w:rsidR="009517BC" w:rsidRPr="00C027C6">
        <w:rPr>
          <w:rFonts w:ascii="Times New Roman" w:hAnsi="Times New Roman" w:cs="Times New Roman"/>
          <w:lang w:val="en-GB"/>
        </w:rPr>
        <w:t xml:space="preserve"> However, associations between body composition and fat </w:t>
      </w:r>
      <w:r w:rsidR="00867C95">
        <w:rPr>
          <w:rFonts w:ascii="Times New Roman" w:hAnsi="Times New Roman" w:cs="Times New Roman"/>
          <w:lang w:val="en-GB"/>
        </w:rPr>
        <w:t xml:space="preserve">taste </w:t>
      </w:r>
      <w:r w:rsidR="009517BC" w:rsidRPr="00C027C6">
        <w:rPr>
          <w:rFonts w:ascii="Times New Roman" w:hAnsi="Times New Roman" w:cs="Times New Roman"/>
          <w:lang w:val="en-GB"/>
        </w:rPr>
        <w:t xml:space="preserve">sensitivity are controversial. The objective of this study was to examine the </w:t>
      </w:r>
      <w:r w:rsidR="00867C95">
        <w:rPr>
          <w:rFonts w:ascii="Times New Roman" w:hAnsi="Times New Roman" w:cs="Times New Roman"/>
          <w:lang w:val="en-GB"/>
        </w:rPr>
        <w:t>association</w:t>
      </w:r>
      <w:r w:rsidR="00867C95" w:rsidRPr="00C027C6">
        <w:rPr>
          <w:rFonts w:ascii="Times New Roman" w:hAnsi="Times New Roman" w:cs="Times New Roman"/>
          <w:lang w:val="en-GB"/>
        </w:rPr>
        <w:t xml:space="preserve"> </w:t>
      </w:r>
      <w:r>
        <w:rPr>
          <w:rFonts w:ascii="Times New Roman" w:hAnsi="Times New Roman" w:cs="Times New Roman"/>
          <w:lang w:val="en-GB"/>
        </w:rPr>
        <w:t>between</w:t>
      </w:r>
      <w:r w:rsidR="009517BC" w:rsidRPr="00C027C6">
        <w:rPr>
          <w:rFonts w:ascii="Times New Roman" w:hAnsi="Times New Roman" w:cs="Times New Roman"/>
          <w:lang w:val="en-GB"/>
        </w:rPr>
        <w:t xml:space="preserve"> body composition</w:t>
      </w:r>
      <w:r>
        <w:rPr>
          <w:rFonts w:ascii="Times New Roman" w:hAnsi="Times New Roman" w:cs="Times New Roman"/>
          <w:lang w:val="en-GB"/>
        </w:rPr>
        <w:t xml:space="preserve">, </w:t>
      </w:r>
      <w:r w:rsidR="009517BC" w:rsidRPr="00C027C6">
        <w:rPr>
          <w:rFonts w:ascii="Times New Roman" w:hAnsi="Times New Roman" w:cs="Times New Roman"/>
          <w:lang w:val="en-GB"/>
        </w:rPr>
        <w:t xml:space="preserve">dietary intake </w:t>
      </w:r>
      <w:r>
        <w:rPr>
          <w:rFonts w:ascii="Times New Roman" w:hAnsi="Times New Roman" w:cs="Times New Roman"/>
          <w:lang w:val="en-GB"/>
        </w:rPr>
        <w:t>and</w:t>
      </w:r>
      <w:r w:rsidR="009517BC" w:rsidRPr="00C027C6">
        <w:rPr>
          <w:rFonts w:ascii="Times New Roman" w:hAnsi="Times New Roman" w:cs="Times New Roman"/>
          <w:lang w:val="en-GB"/>
        </w:rPr>
        <w:t xml:space="preserve"> detection thresholds of four fatty stimuli (oleic acid, paraffin oil, canola oil, </w:t>
      </w:r>
      <w:r w:rsidR="00923166" w:rsidRPr="00C027C6">
        <w:rPr>
          <w:rFonts w:ascii="Times New Roman" w:hAnsi="Times New Roman" w:cs="Times New Roman"/>
          <w:lang w:val="en-GB"/>
        </w:rPr>
        <w:t xml:space="preserve">and </w:t>
      </w:r>
      <w:r w:rsidR="009517BC" w:rsidRPr="00C027C6">
        <w:rPr>
          <w:rFonts w:ascii="Times New Roman" w:hAnsi="Times New Roman" w:cs="Times New Roman"/>
          <w:lang w:val="en-GB"/>
        </w:rPr>
        <w:t>canola oil spiked with oleic acid) that could be perceived via gustatory and/or textural cues. In 30 participants, fat detection thresholds were determined in a repeated measurements design</w:t>
      </w:r>
      <w:r w:rsidR="00812DD4">
        <w:rPr>
          <w:rFonts w:ascii="Times New Roman" w:hAnsi="Times New Roman" w:cs="Times New Roman"/>
          <w:lang w:val="en-GB"/>
        </w:rPr>
        <w:t xml:space="preserve"> over twelve days</w:t>
      </w:r>
      <w:r w:rsidR="00114856" w:rsidRPr="00C027C6">
        <w:rPr>
          <w:rFonts w:ascii="Times New Roman" w:hAnsi="Times New Roman" w:cs="Times New Roman"/>
          <w:lang w:val="en-GB"/>
        </w:rPr>
        <w:t xml:space="preserve">. Weight status </w:t>
      </w:r>
      <w:r w:rsidR="009F49AF">
        <w:rPr>
          <w:rFonts w:ascii="Times New Roman" w:hAnsi="Times New Roman" w:cs="Times New Roman"/>
          <w:lang w:val="en-GB"/>
        </w:rPr>
        <w:t>was</w:t>
      </w:r>
      <w:r w:rsidR="00114856" w:rsidRPr="00C027C6">
        <w:rPr>
          <w:rFonts w:ascii="Times New Roman" w:hAnsi="Times New Roman" w:cs="Times New Roman"/>
          <w:lang w:val="en-GB"/>
        </w:rPr>
        <w:t xml:space="preserve"> examined by measuring the participants’ BMI, waist circumference and waist-to-hip ratio. To evaluate differences in fat</w:t>
      </w:r>
      <w:r w:rsidR="00867C95">
        <w:rPr>
          <w:rFonts w:ascii="Times New Roman" w:hAnsi="Times New Roman" w:cs="Times New Roman"/>
          <w:lang w:val="en-GB"/>
        </w:rPr>
        <w:t xml:space="preserve"> taste</w:t>
      </w:r>
      <w:r w:rsidR="00114856" w:rsidRPr="00C027C6">
        <w:rPr>
          <w:rFonts w:ascii="Times New Roman" w:hAnsi="Times New Roman" w:cs="Times New Roman"/>
          <w:lang w:val="en-GB"/>
        </w:rPr>
        <w:t xml:space="preserve"> sensitivity due to BMI, participants were sub-classified into two groups (BMI &lt;25kg/m</w:t>
      </w:r>
      <w:r w:rsidR="00114856" w:rsidRPr="00C027C6">
        <w:rPr>
          <w:rFonts w:ascii="Times New Roman" w:hAnsi="Times New Roman" w:cs="Times New Roman"/>
          <w:vertAlign w:val="superscript"/>
          <w:lang w:val="en-GB"/>
        </w:rPr>
        <w:t>2</w:t>
      </w:r>
      <w:r w:rsidR="00114856" w:rsidRPr="00C027C6">
        <w:rPr>
          <w:rFonts w:ascii="Times New Roman" w:hAnsi="Times New Roman" w:cs="Times New Roman"/>
          <w:lang w:val="en-GB"/>
        </w:rPr>
        <w:t xml:space="preserve"> and BMI ≥25kg/m</w:t>
      </w:r>
      <w:r w:rsidR="00114856" w:rsidRPr="00C027C6">
        <w:rPr>
          <w:rFonts w:ascii="Times New Roman" w:hAnsi="Times New Roman" w:cs="Times New Roman"/>
          <w:vertAlign w:val="superscript"/>
          <w:lang w:val="en-GB"/>
        </w:rPr>
        <w:t>2</w:t>
      </w:r>
      <w:r w:rsidR="00114856" w:rsidRPr="00C027C6">
        <w:rPr>
          <w:rFonts w:ascii="Times New Roman" w:hAnsi="Times New Roman" w:cs="Times New Roman"/>
          <w:lang w:val="en-GB"/>
        </w:rPr>
        <w:t xml:space="preserve">). The habitual food intake was assessed via several questionnaires and twelve, non-consecutive 24-hour food diaries. </w:t>
      </w:r>
      <w:r w:rsidR="005628E4" w:rsidRPr="00C027C6">
        <w:rPr>
          <w:rFonts w:ascii="Times New Roman" w:hAnsi="Times New Roman" w:cs="Times New Roman"/>
          <w:lang w:val="en-GB"/>
        </w:rPr>
        <w:t xml:space="preserve">In this study, </w:t>
      </w:r>
      <w:r w:rsidR="00B77050" w:rsidRPr="00C027C6">
        <w:rPr>
          <w:rFonts w:ascii="Times New Roman" w:hAnsi="Times New Roman" w:cs="Times New Roman"/>
          <w:lang w:val="en-GB"/>
        </w:rPr>
        <w:t xml:space="preserve">a negative correlation </w:t>
      </w:r>
      <w:r w:rsidR="0076358A">
        <w:rPr>
          <w:rFonts w:ascii="Times New Roman" w:hAnsi="Times New Roman" w:cs="Times New Roman"/>
          <w:lang w:val="en-GB"/>
        </w:rPr>
        <w:t xml:space="preserve">was found </w:t>
      </w:r>
      <w:r w:rsidR="00B77050" w:rsidRPr="00C027C6">
        <w:rPr>
          <w:rFonts w:ascii="Times New Roman" w:hAnsi="Times New Roman" w:cs="Times New Roman"/>
          <w:lang w:val="en-GB"/>
        </w:rPr>
        <w:t>between fat detection thresholds and the intake of food rich in vitamins and fibre</w:t>
      </w:r>
      <w:r w:rsidR="0076358A">
        <w:rPr>
          <w:rFonts w:ascii="Times New Roman" w:hAnsi="Times New Roman" w:cs="Times New Roman"/>
          <w:lang w:val="en-GB"/>
        </w:rPr>
        <w:t xml:space="preserve">. </w:t>
      </w:r>
      <w:r w:rsidR="009F49AF">
        <w:rPr>
          <w:rFonts w:ascii="Times New Roman" w:hAnsi="Times New Roman" w:cs="Times New Roman"/>
          <w:lang w:val="en-GB"/>
        </w:rPr>
        <w:t>Moreover</w:t>
      </w:r>
      <w:r w:rsidR="00524D36">
        <w:rPr>
          <w:rFonts w:ascii="Times New Roman" w:hAnsi="Times New Roman" w:cs="Times New Roman"/>
          <w:lang w:val="en-GB"/>
        </w:rPr>
        <w:t>, a</w:t>
      </w:r>
      <w:r w:rsidR="005628E4" w:rsidRPr="00C027C6">
        <w:rPr>
          <w:rFonts w:ascii="Times New Roman" w:hAnsi="Times New Roman" w:cs="Times New Roman"/>
          <w:lang w:val="en-GB"/>
        </w:rPr>
        <w:t xml:space="preserve"> positive correlation </w:t>
      </w:r>
      <w:r w:rsidR="00524D36">
        <w:rPr>
          <w:rFonts w:ascii="Times New Roman" w:hAnsi="Times New Roman" w:cs="Times New Roman"/>
          <w:lang w:val="en-GB"/>
        </w:rPr>
        <w:t xml:space="preserve">was identified </w:t>
      </w:r>
      <w:r w:rsidR="005628E4" w:rsidRPr="00C027C6">
        <w:rPr>
          <w:rFonts w:ascii="Times New Roman" w:hAnsi="Times New Roman" w:cs="Times New Roman"/>
          <w:lang w:val="en-GB"/>
        </w:rPr>
        <w:t>between the intake of processed, high-fat food and fat detection thresholds</w:t>
      </w:r>
      <w:r w:rsidR="00B77050">
        <w:rPr>
          <w:rFonts w:ascii="Times New Roman" w:hAnsi="Times New Roman" w:cs="Times New Roman"/>
          <w:lang w:val="en-GB"/>
        </w:rPr>
        <w:t xml:space="preserve">. </w:t>
      </w:r>
      <w:r w:rsidR="00524D36">
        <w:rPr>
          <w:rFonts w:ascii="Times New Roman" w:hAnsi="Times New Roman" w:cs="Times New Roman"/>
          <w:lang w:val="en-GB"/>
        </w:rPr>
        <w:t>N</w:t>
      </w:r>
      <w:r w:rsidR="00524D36" w:rsidRPr="00C027C6">
        <w:rPr>
          <w:rFonts w:ascii="Times New Roman" w:hAnsi="Times New Roman" w:cs="Times New Roman"/>
          <w:lang w:val="en-GB"/>
        </w:rPr>
        <w:t xml:space="preserve">o differences in fat detection thresholds </w:t>
      </w:r>
      <w:r w:rsidR="00524D36">
        <w:rPr>
          <w:rFonts w:ascii="Times New Roman" w:hAnsi="Times New Roman" w:cs="Times New Roman"/>
          <w:lang w:val="en-GB"/>
        </w:rPr>
        <w:t xml:space="preserve">were observed </w:t>
      </w:r>
      <w:r w:rsidR="00524D36" w:rsidRPr="00C027C6">
        <w:rPr>
          <w:rFonts w:ascii="Times New Roman" w:hAnsi="Times New Roman" w:cs="Times New Roman"/>
          <w:lang w:val="en-GB"/>
        </w:rPr>
        <w:t xml:space="preserve">due to variations in weight status or </w:t>
      </w:r>
      <w:r w:rsidR="00524D36">
        <w:rPr>
          <w:rFonts w:ascii="Times New Roman" w:hAnsi="Times New Roman" w:cs="Times New Roman"/>
          <w:lang w:val="en-GB"/>
        </w:rPr>
        <w:t>waist-to-hip ratio</w:t>
      </w:r>
      <w:r w:rsidR="00524D36" w:rsidRPr="00C027C6">
        <w:rPr>
          <w:rFonts w:ascii="Times New Roman" w:hAnsi="Times New Roman" w:cs="Times New Roman"/>
          <w:lang w:val="en-GB"/>
        </w:rPr>
        <w:t xml:space="preserve">. </w:t>
      </w:r>
      <w:r w:rsidR="00B77050">
        <w:rPr>
          <w:rFonts w:ascii="Times New Roman" w:hAnsi="Times New Roman" w:cs="Times New Roman"/>
          <w:lang w:val="en-GB"/>
        </w:rPr>
        <w:t>These findings indicate that a</w:t>
      </w:r>
      <w:r w:rsidR="00E25022">
        <w:rPr>
          <w:rFonts w:ascii="Times New Roman" w:hAnsi="Times New Roman" w:cs="Times New Roman"/>
          <w:lang w:val="en-GB"/>
        </w:rPr>
        <w:t xml:space="preserve"> regular intake of fatty foods might decrease an individuals’ </w:t>
      </w:r>
      <w:r w:rsidR="00D14EB0">
        <w:rPr>
          <w:rFonts w:ascii="Times New Roman" w:hAnsi="Times New Roman" w:cs="Times New Roman"/>
          <w:lang w:val="en-GB"/>
        </w:rPr>
        <w:t>perceptual response to fats</w:t>
      </w:r>
      <w:r w:rsidR="00E25022">
        <w:rPr>
          <w:rFonts w:ascii="Times New Roman" w:hAnsi="Times New Roman" w:cs="Times New Roman"/>
          <w:lang w:val="en-GB"/>
        </w:rPr>
        <w:t xml:space="preserve"> which might lead to excess fat intake </w:t>
      </w:r>
      <w:r w:rsidR="00C06B26">
        <w:rPr>
          <w:rFonts w:ascii="Times New Roman" w:hAnsi="Times New Roman" w:cs="Times New Roman"/>
          <w:lang w:val="en-GB"/>
        </w:rPr>
        <w:t>on the long term.</w:t>
      </w:r>
    </w:p>
    <w:p w14:paraId="15463B93" w14:textId="77777777" w:rsidR="00114856" w:rsidRPr="00C027C6" w:rsidRDefault="00114856" w:rsidP="00C027C6">
      <w:pPr>
        <w:spacing w:line="480" w:lineRule="auto"/>
        <w:jc w:val="both"/>
        <w:rPr>
          <w:rFonts w:ascii="Times New Roman" w:hAnsi="Times New Roman" w:cs="Times New Roman"/>
          <w:lang w:val="en-GB"/>
        </w:rPr>
      </w:pPr>
    </w:p>
    <w:p w14:paraId="42683BB6" w14:textId="189CD97D" w:rsidR="00712441" w:rsidRPr="00C027C6" w:rsidRDefault="0076358A"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2</w:t>
      </w:r>
      <w:r w:rsidR="00456B5B">
        <w:rPr>
          <w:rFonts w:ascii="Times New Roman" w:hAnsi="Times New Roman" w:cs="Times New Roman"/>
          <w:lang w:val="en-GB"/>
        </w:rPr>
        <w:t>30</w:t>
      </w:r>
      <w:r w:rsidRPr="00C027C6">
        <w:rPr>
          <w:rFonts w:ascii="Times New Roman" w:hAnsi="Times New Roman" w:cs="Times New Roman"/>
          <w:lang w:val="en-GB"/>
        </w:rPr>
        <w:t xml:space="preserve"> </w:t>
      </w:r>
      <w:r w:rsidR="00712441" w:rsidRPr="00C027C6">
        <w:rPr>
          <w:rFonts w:ascii="Times New Roman" w:hAnsi="Times New Roman" w:cs="Times New Roman"/>
          <w:lang w:val="en-GB"/>
        </w:rPr>
        <w:t>of 280 words</w:t>
      </w:r>
    </w:p>
    <w:p w14:paraId="33C78FA2" w14:textId="77777777" w:rsidR="00712441" w:rsidRPr="00C027C6" w:rsidRDefault="00712441" w:rsidP="00C027C6">
      <w:pPr>
        <w:spacing w:line="480" w:lineRule="auto"/>
        <w:jc w:val="both"/>
        <w:rPr>
          <w:rFonts w:ascii="Times New Roman" w:hAnsi="Times New Roman" w:cs="Times New Roman"/>
          <w:lang w:val="en-GB"/>
        </w:rPr>
      </w:pPr>
    </w:p>
    <w:p w14:paraId="24536541" w14:textId="77777777" w:rsidR="004F4B8A" w:rsidRPr="00C027C6" w:rsidRDefault="00114856"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Keywords: Fat taste, Fat perception, BMI, diet. </w:t>
      </w:r>
      <w:r w:rsidR="00F104F7" w:rsidRPr="00C027C6">
        <w:rPr>
          <w:rStyle w:val="Funotenzeichen"/>
          <w:rFonts w:ascii="Times New Roman" w:hAnsi="Times New Roman" w:cs="Times New Roman"/>
          <w:lang w:val="en-GB"/>
        </w:rPr>
        <w:footnoteReference w:id="1"/>
      </w:r>
      <w:r w:rsidR="004F4B8A" w:rsidRPr="00C027C6">
        <w:rPr>
          <w:rFonts w:ascii="Times New Roman" w:hAnsi="Times New Roman" w:cs="Times New Roman"/>
          <w:lang w:val="en-GB"/>
        </w:rPr>
        <w:br w:type="page"/>
      </w:r>
    </w:p>
    <w:p w14:paraId="2E604036" w14:textId="77777777" w:rsidR="004F4B8A" w:rsidRPr="00C027C6" w:rsidRDefault="004F4B8A" w:rsidP="00C027C6">
      <w:pPr>
        <w:pStyle w:val="berschrift1"/>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lastRenderedPageBreak/>
        <w:t>1. Introduction</w:t>
      </w:r>
    </w:p>
    <w:p w14:paraId="3D8C2A0A" w14:textId="0A687D37" w:rsidR="00DC000F" w:rsidRPr="00C027C6" w:rsidRDefault="00DC000F"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Dietary fat is known to be a </w:t>
      </w:r>
      <w:r w:rsidR="00CB6805">
        <w:rPr>
          <w:rFonts w:ascii="Times New Roman" w:hAnsi="Times New Roman" w:cs="Times New Roman"/>
          <w:lang w:val="en-GB"/>
        </w:rPr>
        <w:t>flavo</w:t>
      </w:r>
      <w:r w:rsidRPr="00C027C6">
        <w:rPr>
          <w:rFonts w:ascii="Times New Roman" w:hAnsi="Times New Roman" w:cs="Times New Roman"/>
          <w:lang w:val="en-GB"/>
        </w:rPr>
        <w:t>r</w:t>
      </w:r>
      <w:r w:rsidR="00CB6805">
        <w:rPr>
          <w:rFonts w:ascii="Times New Roman" w:hAnsi="Times New Roman" w:cs="Times New Roman"/>
          <w:lang w:val="en-GB"/>
        </w:rPr>
        <w:t xml:space="preserve"> carrier</w:t>
      </w:r>
      <w:r w:rsidRPr="00C027C6">
        <w:rPr>
          <w:rFonts w:ascii="Times New Roman" w:hAnsi="Times New Roman" w:cs="Times New Roman"/>
          <w:lang w:val="en-GB"/>
        </w:rPr>
        <w:t xml:space="preserve">, to positively affect the texture of food and to increase the palatability and consumption of a meal </w:t>
      </w:r>
      <w:r w:rsidR="00F2397C" w:rsidRPr="00C027C6">
        <w:rPr>
          <w:rFonts w:ascii="Times New Roman" w:hAnsi="Times New Roman" w:cs="Times New Roman"/>
          <w:lang w:val="en-GB"/>
        </w:rPr>
        <w:fldChar w:fldCharType="begin">
          <w:fldData xml:space="preserve">PEVuZE5vdGU+PENpdGU+PEF1dGhvcj5Xb2xmcmFtPC9BdXRob3I+PFllYXI+MjAxNTwvWWVhcj48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Xb2xmcmFtPC9BdXRob3I+PFllYXI+MjAxNTwvWWVhcj48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F2397C" w:rsidRPr="00C027C6">
        <w:rPr>
          <w:rFonts w:ascii="Times New Roman" w:hAnsi="Times New Roman" w:cs="Times New Roman"/>
          <w:lang w:val="en-GB"/>
        </w:rPr>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Drewnowski, 1997; Wolfram et al., 2015)</w:t>
      </w:r>
      <w:r w:rsidR="00F2397C" w:rsidRPr="00C027C6">
        <w:rPr>
          <w:rFonts w:ascii="Times New Roman" w:hAnsi="Times New Roman" w:cs="Times New Roman"/>
          <w:lang w:val="en-GB"/>
        </w:rPr>
        <w:fldChar w:fldCharType="end"/>
      </w:r>
      <w:r w:rsidRPr="00C027C6">
        <w:rPr>
          <w:rFonts w:ascii="Times New Roman" w:hAnsi="Times New Roman" w:cs="Times New Roman"/>
          <w:lang w:val="en-GB"/>
        </w:rPr>
        <w:t xml:space="preserve">. However, without control of total energy intake, an </w:t>
      </w:r>
      <w:r w:rsidR="00F9650E" w:rsidRPr="00C027C6">
        <w:rPr>
          <w:rFonts w:ascii="Times New Roman" w:hAnsi="Times New Roman" w:cs="Times New Roman"/>
          <w:lang w:val="en-GB"/>
        </w:rPr>
        <w:t>elevated</w:t>
      </w:r>
      <w:r w:rsidRPr="00C027C6">
        <w:rPr>
          <w:rFonts w:ascii="Times New Roman" w:hAnsi="Times New Roman" w:cs="Times New Roman"/>
          <w:lang w:val="en-GB"/>
        </w:rPr>
        <w:t xml:space="preserve"> intake of the energy-dense dietary fat </w:t>
      </w:r>
      <w:r w:rsidR="0076358A">
        <w:rPr>
          <w:rFonts w:ascii="Times New Roman" w:hAnsi="Times New Roman" w:cs="Times New Roman"/>
          <w:lang w:val="en-GB"/>
        </w:rPr>
        <w:t>may</w:t>
      </w:r>
      <w:r w:rsidRPr="00C027C6">
        <w:rPr>
          <w:rFonts w:ascii="Times New Roman" w:hAnsi="Times New Roman" w:cs="Times New Roman"/>
          <w:lang w:val="en-GB"/>
        </w:rPr>
        <w:t xml:space="preserve"> increase the risk for the development of overweight</w:t>
      </w:r>
      <w:r w:rsidR="007531AC">
        <w:rPr>
          <w:rFonts w:ascii="Times New Roman" w:hAnsi="Times New Roman" w:cs="Times New Roman"/>
          <w:lang w:val="en-GB"/>
        </w:rPr>
        <w:t>ness</w:t>
      </w:r>
      <w:r w:rsidRPr="00C027C6">
        <w:rPr>
          <w:rFonts w:ascii="Times New Roman" w:hAnsi="Times New Roman" w:cs="Times New Roman"/>
          <w:lang w:val="en-GB"/>
        </w:rPr>
        <w:t xml:space="preserve"> and obesity. </w:t>
      </w:r>
      <w:r w:rsidR="0076358A">
        <w:rPr>
          <w:rFonts w:ascii="Times New Roman" w:hAnsi="Times New Roman" w:cs="Times New Roman"/>
          <w:lang w:val="en-GB"/>
        </w:rPr>
        <w:t>Generally</w:t>
      </w:r>
      <w:r w:rsidRPr="00C027C6">
        <w:rPr>
          <w:rFonts w:ascii="Times New Roman" w:hAnsi="Times New Roman" w:cs="Times New Roman"/>
          <w:lang w:val="en-GB"/>
        </w:rPr>
        <w:t xml:space="preserve">, the fat content of food is noticed </w:t>
      </w:r>
      <w:r w:rsidR="0076358A">
        <w:rPr>
          <w:rFonts w:ascii="Times New Roman" w:hAnsi="Times New Roman" w:cs="Times New Roman"/>
          <w:lang w:val="en-GB"/>
        </w:rPr>
        <w:t>through</w:t>
      </w:r>
      <w:r w:rsidRPr="00C027C6">
        <w:rPr>
          <w:rFonts w:ascii="Times New Roman" w:hAnsi="Times New Roman" w:cs="Times New Roman"/>
          <w:lang w:val="en-GB"/>
        </w:rPr>
        <w:t xml:space="preserve"> textural attributes such as creaminess and viscosity </w:t>
      </w:r>
      <w:r w:rsidR="00F2397C" w:rsidRPr="00C027C6">
        <w:rPr>
          <w:rFonts w:ascii="Times New Roman" w:hAnsi="Times New Roman" w:cs="Times New Roman"/>
          <w:lang w:val="en-GB"/>
        </w:rPr>
        <w:fldChar w:fldCharType="begin">
          <w:fldData xml:space="preserve">PEVuZE5vdGU+PENpdGU+PEF1dGhvcj5Tb25uZTwvQXV0aG9yPjxZZWFyPjIwMTQ8L1llYXI+PFJl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b25uZTwvQXV0aG9yPjxZZWFyPjIwMTQ8L1llYXI+PFJl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F2397C" w:rsidRPr="00C027C6">
        <w:rPr>
          <w:rFonts w:ascii="Times New Roman" w:hAnsi="Times New Roman" w:cs="Times New Roman"/>
          <w:lang w:val="en-GB"/>
        </w:rPr>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Rolls, 2015; Sonne, Busch-Stockfisch, Weiss, &amp; Hinrichs, 2014)</w:t>
      </w:r>
      <w:r w:rsidR="00F2397C" w:rsidRPr="00C027C6">
        <w:rPr>
          <w:rFonts w:ascii="Times New Roman" w:hAnsi="Times New Roman" w:cs="Times New Roman"/>
          <w:lang w:val="en-GB"/>
        </w:rPr>
        <w:fldChar w:fldCharType="end"/>
      </w:r>
      <w:r w:rsidRPr="00C027C6">
        <w:rPr>
          <w:rFonts w:ascii="Times New Roman" w:hAnsi="Times New Roman" w:cs="Times New Roman"/>
          <w:lang w:val="en-GB"/>
        </w:rPr>
        <w:t xml:space="preserve">. </w:t>
      </w:r>
      <w:r w:rsidR="0076358A">
        <w:rPr>
          <w:rFonts w:ascii="Times New Roman" w:hAnsi="Times New Roman" w:cs="Times New Roman"/>
          <w:lang w:val="en-GB"/>
        </w:rPr>
        <w:t>However</w:t>
      </w:r>
      <w:r w:rsidRPr="00C027C6">
        <w:rPr>
          <w:rFonts w:ascii="Times New Roman" w:hAnsi="Times New Roman" w:cs="Times New Roman"/>
          <w:lang w:val="en-GB"/>
        </w:rPr>
        <w:t xml:space="preserve">, several studies have shown that free fatty acids (FFAs) can be tasted in the oral cavity when visual, olfactory and textural cues are masked </w:t>
      </w:r>
      <w:r w:rsidR="00F2397C" w:rsidRPr="00C027C6">
        <w:rPr>
          <w:rFonts w:ascii="Times New Roman" w:hAnsi="Times New Roman" w:cs="Times New Roman"/>
          <w:lang w:val="en-GB"/>
        </w:rPr>
        <w:fldChar w:fldCharType="begin">
          <w:fldData xml:space="preserve">PEVuZE5vdGU+PENpdGU+PEF1dGhvcj5TdGV3YXJ0PC9BdXRob3I+PFllYXI+MjAxMDwvWWVhcj48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DUtNTI8L3BhZ2VzPjx2b2x1bWU+MTA0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=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dGV3YXJ0PC9BdXRob3I+PFllYXI+MjAxMDwvWWVhcj48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DUtNTI8L3BhZ2VzPjx2b2x1bWU+MTA0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=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F2397C" w:rsidRPr="00C027C6">
        <w:rPr>
          <w:rFonts w:ascii="Times New Roman" w:hAnsi="Times New Roman" w:cs="Times New Roman"/>
          <w:lang w:val="en-GB"/>
        </w:rPr>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Chale-Rush, Burgess, &amp; Mattes, 2007; Mattes, 2009a, 2009b; J. Stewart, L. P. Newman, &amp; R. S. Keast, 2011; Stewart et al., 2010)</w:t>
      </w:r>
      <w:r w:rsidR="00F2397C" w:rsidRPr="00C027C6">
        <w:rPr>
          <w:rFonts w:ascii="Times New Roman" w:hAnsi="Times New Roman" w:cs="Times New Roman"/>
          <w:lang w:val="en-GB"/>
        </w:rPr>
        <w:fldChar w:fldCharType="end"/>
      </w:r>
      <w:r w:rsidRPr="00C027C6">
        <w:rPr>
          <w:rFonts w:ascii="Times New Roman" w:hAnsi="Times New Roman" w:cs="Times New Roman"/>
          <w:lang w:val="en-GB"/>
        </w:rPr>
        <w:t>. FFAs are the digestive break-down product of tri</w:t>
      </w:r>
      <w:r w:rsidR="003C7514">
        <w:rPr>
          <w:rFonts w:ascii="Times New Roman" w:hAnsi="Times New Roman" w:cs="Times New Roman"/>
          <w:lang w:val="en-GB"/>
        </w:rPr>
        <w:t>acyl</w:t>
      </w:r>
      <w:r w:rsidRPr="00C027C6">
        <w:rPr>
          <w:rFonts w:ascii="Times New Roman" w:hAnsi="Times New Roman" w:cs="Times New Roman"/>
          <w:lang w:val="en-GB"/>
        </w:rPr>
        <w:t>glycer</w:t>
      </w:r>
      <w:r w:rsidR="003C7514">
        <w:rPr>
          <w:rFonts w:ascii="Times New Roman" w:hAnsi="Times New Roman" w:cs="Times New Roman"/>
          <w:lang w:val="en-GB"/>
        </w:rPr>
        <w:t>ols</w:t>
      </w:r>
      <w:r w:rsidRPr="00C027C6">
        <w:rPr>
          <w:rFonts w:ascii="Times New Roman" w:hAnsi="Times New Roman" w:cs="Times New Roman"/>
          <w:lang w:val="en-GB"/>
        </w:rPr>
        <w:t xml:space="preserve"> (</w:t>
      </w:r>
      <w:r w:rsidR="007F1DA6">
        <w:rPr>
          <w:rFonts w:ascii="Times New Roman" w:hAnsi="Times New Roman" w:cs="Times New Roman"/>
          <w:lang w:val="en-GB"/>
        </w:rPr>
        <w:t>TAG</w:t>
      </w:r>
      <w:r w:rsidRPr="00C027C6">
        <w:rPr>
          <w:rFonts w:ascii="Times New Roman" w:hAnsi="Times New Roman" w:cs="Times New Roman"/>
          <w:lang w:val="en-GB"/>
        </w:rPr>
        <w:t xml:space="preserve">s) </w:t>
      </w:r>
      <w:r w:rsidR="004257DF" w:rsidRPr="00C027C6">
        <w:rPr>
          <w:rFonts w:ascii="Times New Roman" w:hAnsi="Times New Roman" w:cs="Times New Roman"/>
          <w:lang w:val="en-GB"/>
        </w:rPr>
        <w:t xml:space="preserve">that can be hydrolysed by human lipases </w:t>
      </w:r>
      <w:r w:rsidRPr="00C027C6">
        <w:rPr>
          <w:rFonts w:ascii="Times New Roman" w:hAnsi="Times New Roman" w:cs="Times New Roman"/>
          <w:lang w:val="en-GB"/>
        </w:rPr>
        <w:t xml:space="preserve">and can interact with receptors located on taste buds, thereby evoking a pungent, </w:t>
      </w:r>
      <w:r w:rsidR="007531AC">
        <w:rPr>
          <w:rFonts w:ascii="Times New Roman" w:hAnsi="Times New Roman" w:cs="Times New Roman"/>
          <w:lang w:val="en-GB"/>
        </w:rPr>
        <w:t>rancid</w:t>
      </w:r>
      <w:r w:rsidR="007531AC" w:rsidRPr="00C027C6">
        <w:rPr>
          <w:rFonts w:ascii="Times New Roman" w:hAnsi="Times New Roman" w:cs="Times New Roman"/>
          <w:lang w:val="en-GB"/>
        </w:rPr>
        <w:t xml:space="preserve"> </w:t>
      </w:r>
      <w:r w:rsidRPr="00C027C6">
        <w:rPr>
          <w:rFonts w:ascii="Times New Roman" w:hAnsi="Times New Roman" w:cs="Times New Roman"/>
          <w:lang w:val="en-GB"/>
        </w:rPr>
        <w:t xml:space="preserve">taste in the mouth to prevent the consumption of </w:t>
      </w:r>
      <w:r w:rsidR="007531AC">
        <w:rPr>
          <w:rFonts w:ascii="Times New Roman" w:hAnsi="Times New Roman" w:cs="Times New Roman"/>
          <w:lang w:val="en-GB"/>
        </w:rPr>
        <w:t>spoiled</w:t>
      </w:r>
      <w:r w:rsidRPr="00C027C6">
        <w:rPr>
          <w:rFonts w:ascii="Times New Roman" w:hAnsi="Times New Roman" w:cs="Times New Roman"/>
          <w:lang w:val="en-GB"/>
        </w:rPr>
        <w:t xml:space="preserve"> foods. Humans have been found to differ intra- and inter-individually in their sensitivity for these FFAs which can be affected by various factors </w:t>
      </w:r>
      <w:r w:rsidR="00F2397C" w:rsidRPr="00C027C6">
        <w:rPr>
          <w:rFonts w:ascii="Times New Roman" w:hAnsi="Times New Roman" w:cs="Times New Roman"/>
          <w:lang w:val="en-GB"/>
        </w:rPr>
        <w:fldChar w:fldCharType="begin">
          <w:fldData xml:space="preserve">PEVuZE5vdGU+PENpdGU+PEF1dGhvcj5SdW5uaW5nPC9BdXRob3I+PFllYXI+MjAxMzwvWWVhcj48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==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SdW5uaW5nPC9BdXRob3I+PFllYXI+MjAxMzwvWWVhcj48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==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F2397C" w:rsidRPr="00C027C6">
        <w:rPr>
          <w:rFonts w:ascii="Times New Roman" w:hAnsi="Times New Roman" w:cs="Times New Roman"/>
          <w:lang w:val="en-GB"/>
        </w:rPr>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Heinze, Preissl, Fritsche, &amp; Frank, 2015; Running, Mattes, &amp; Tucker, 2013)</w:t>
      </w:r>
      <w:r w:rsidR="00F2397C" w:rsidRPr="00C027C6">
        <w:rPr>
          <w:rFonts w:ascii="Times New Roman" w:hAnsi="Times New Roman" w:cs="Times New Roman"/>
          <w:lang w:val="en-GB"/>
        </w:rPr>
        <w:fldChar w:fldCharType="end"/>
      </w:r>
      <w:r w:rsidRPr="00C027C6">
        <w:rPr>
          <w:rFonts w:ascii="Times New Roman" w:hAnsi="Times New Roman" w:cs="Times New Roman"/>
          <w:lang w:val="en-GB"/>
        </w:rPr>
        <w:t xml:space="preserve">. The </w:t>
      </w:r>
      <w:r w:rsidR="001A3878">
        <w:rPr>
          <w:rFonts w:ascii="Times New Roman" w:hAnsi="Times New Roman" w:cs="Times New Roman"/>
          <w:lang w:val="en-GB"/>
        </w:rPr>
        <w:t>discussion on the</w:t>
      </w:r>
      <w:r w:rsidR="00D14EB0">
        <w:rPr>
          <w:rFonts w:ascii="Times New Roman" w:hAnsi="Times New Roman" w:cs="Times New Roman"/>
          <w:lang w:val="en-GB"/>
        </w:rPr>
        <w:t xml:space="preserve"> association</w:t>
      </w:r>
      <w:r w:rsidR="00D14EB0" w:rsidRPr="00C027C6">
        <w:rPr>
          <w:rFonts w:ascii="Times New Roman" w:hAnsi="Times New Roman" w:cs="Times New Roman"/>
          <w:lang w:val="en-GB"/>
        </w:rPr>
        <w:t xml:space="preserve"> </w:t>
      </w:r>
      <w:r w:rsidR="00D14EB0">
        <w:rPr>
          <w:rFonts w:ascii="Times New Roman" w:hAnsi="Times New Roman" w:cs="Times New Roman"/>
          <w:lang w:val="en-GB"/>
        </w:rPr>
        <w:t>between</w:t>
      </w:r>
      <w:r w:rsidR="00D14EB0" w:rsidRPr="00C027C6">
        <w:rPr>
          <w:rFonts w:ascii="Times New Roman" w:hAnsi="Times New Roman" w:cs="Times New Roman"/>
          <w:lang w:val="en-GB"/>
        </w:rPr>
        <w:t xml:space="preserve"> </w:t>
      </w:r>
      <w:r w:rsidRPr="00C027C6">
        <w:rPr>
          <w:rFonts w:ascii="Times New Roman" w:hAnsi="Times New Roman" w:cs="Times New Roman"/>
          <w:lang w:val="en-GB"/>
        </w:rPr>
        <w:t xml:space="preserve">BMI </w:t>
      </w:r>
      <w:r w:rsidR="00D14EB0">
        <w:rPr>
          <w:rFonts w:ascii="Times New Roman" w:hAnsi="Times New Roman" w:cs="Times New Roman"/>
          <w:lang w:val="en-GB"/>
        </w:rPr>
        <w:t>and</w:t>
      </w:r>
      <w:r w:rsidR="00D14EB0" w:rsidRPr="00C027C6">
        <w:rPr>
          <w:rFonts w:ascii="Times New Roman" w:hAnsi="Times New Roman" w:cs="Times New Roman"/>
          <w:lang w:val="en-GB"/>
        </w:rPr>
        <w:t xml:space="preserve"> </w:t>
      </w:r>
      <w:r w:rsidRPr="00C027C6">
        <w:rPr>
          <w:rFonts w:ascii="Times New Roman" w:hAnsi="Times New Roman" w:cs="Times New Roman"/>
          <w:lang w:val="en-GB"/>
        </w:rPr>
        <w:t xml:space="preserve">fat sensitivity is </w:t>
      </w:r>
      <w:r w:rsidR="001A3878">
        <w:rPr>
          <w:rFonts w:ascii="Times New Roman" w:hAnsi="Times New Roman" w:cs="Times New Roman"/>
          <w:lang w:val="en-GB"/>
        </w:rPr>
        <w:t>currently controversial</w:t>
      </w:r>
      <w:r w:rsidRPr="00C027C6">
        <w:rPr>
          <w:rFonts w:ascii="Times New Roman" w:hAnsi="Times New Roman" w:cs="Times New Roman"/>
          <w:lang w:val="en-GB"/>
        </w:rPr>
        <w:t xml:space="preserve">. While some studies observed </w:t>
      </w:r>
      <w:r w:rsidR="00BD095A" w:rsidRPr="00C027C6">
        <w:rPr>
          <w:rFonts w:ascii="Times New Roman" w:hAnsi="Times New Roman" w:cs="Times New Roman"/>
          <w:lang w:val="en-GB"/>
        </w:rPr>
        <w:t>increased fat detection thresholds (</w:t>
      </w:r>
      <w:r w:rsidR="00F9650E" w:rsidRPr="00C027C6">
        <w:rPr>
          <w:rFonts w:ascii="Times New Roman" w:hAnsi="Times New Roman" w:cs="Times New Roman"/>
          <w:lang w:val="en-GB"/>
        </w:rPr>
        <w:t>less</w:t>
      </w:r>
      <w:r w:rsidR="00BD095A" w:rsidRPr="00C027C6">
        <w:rPr>
          <w:rFonts w:ascii="Times New Roman" w:hAnsi="Times New Roman" w:cs="Times New Roman"/>
          <w:lang w:val="en-GB"/>
        </w:rPr>
        <w:t xml:space="preserve"> sensitivity</w:t>
      </w:r>
      <w:r w:rsidR="00F9650E" w:rsidRPr="00C027C6">
        <w:rPr>
          <w:rFonts w:ascii="Times New Roman" w:hAnsi="Times New Roman" w:cs="Times New Roman"/>
          <w:lang w:val="en-GB"/>
        </w:rPr>
        <w:t xml:space="preserve"> for low concentrations</w:t>
      </w:r>
      <w:r w:rsidR="00BD095A" w:rsidRPr="00C027C6">
        <w:rPr>
          <w:rFonts w:ascii="Times New Roman" w:hAnsi="Times New Roman" w:cs="Times New Roman"/>
          <w:lang w:val="en-GB"/>
        </w:rPr>
        <w:t xml:space="preserve">) </w:t>
      </w:r>
      <w:r w:rsidRPr="00C027C6">
        <w:rPr>
          <w:rFonts w:ascii="Times New Roman" w:hAnsi="Times New Roman" w:cs="Times New Roman"/>
          <w:lang w:val="en-GB"/>
        </w:rPr>
        <w:t xml:space="preserve">in </w:t>
      </w:r>
      <w:r w:rsidR="00CB6805">
        <w:rPr>
          <w:rFonts w:ascii="Times New Roman" w:hAnsi="Times New Roman" w:cs="Times New Roman"/>
          <w:lang w:val="en-GB"/>
        </w:rPr>
        <w:t>participants</w:t>
      </w:r>
      <w:r w:rsidRPr="00C027C6">
        <w:rPr>
          <w:rFonts w:ascii="Times New Roman" w:hAnsi="Times New Roman" w:cs="Times New Roman"/>
          <w:lang w:val="en-GB"/>
        </w:rPr>
        <w:t xml:space="preserve"> with increased BMI </w:t>
      </w:r>
      <w:r w:rsidR="00F2397C" w:rsidRPr="00C027C6">
        <w:rPr>
          <w:rFonts w:ascii="Times New Roman" w:hAnsi="Times New Roman" w:cs="Times New Roman"/>
          <w:lang w:val="en-GB"/>
        </w:rPr>
        <w:fldChar w:fldCharType="begin">
          <w:fldData xml:space="preserve">PEVuZE5vdGU+PENpdGU+PEF1dGhvcj5TYXllZDwvQXV0aG9yPjxZZWFyPjIwMTU8L1llYXI+PFJl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Q1LTUyPC9wYWdlcz48dm9sdW1lPjEwNDwvdm9sdW1lPjxudW1iZXI+MTwv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cwMy0xMTwvcGFnZXM+PHZvbHVtZT45Mzwvdm9sdW1lPjxudW1iZXI+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YXllZDwvQXV0aG9yPjxZZWFyPjIwMTU8L1llYXI+PFJl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Q1LTUyPC9wYWdlcz48dm9sdW1lPjEwNDwvdm9sdW1lPjxudW1iZXI+MTwv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cwMy0xMTwvcGFnZXM+PHZvbHVtZT45Mzwvdm9sdW1lPjxudW1iZXI+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F2397C" w:rsidRPr="00C027C6">
        <w:rPr>
          <w:rFonts w:ascii="Times New Roman" w:hAnsi="Times New Roman" w:cs="Times New Roman"/>
          <w:lang w:val="en-GB"/>
        </w:rPr>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Daoudi et al., 2015; Sayed et al., 2015; Stewart et al., 2010; Stewart &amp; Keast, 2012; J. E. Stewart, L. P. Newman, &amp; R. S. Keast, 2011; J. E. Stewart, R. V. Seimon, et al., 2011; R. M. Tucker, Edlinger, Craig, &amp; Mattes, 2014)</w:t>
      </w:r>
      <w:r w:rsidR="00F2397C" w:rsidRPr="00C027C6">
        <w:rPr>
          <w:rFonts w:ascii="Times New Roman" w:hAnsi="Times New Roman" w:cs="Times New Roman"/>
          <w:lang w:val="en-GB"/>
        </w:rPr>
        <w:fldChar w:fldCharType="end"/>
      </w:r>
      <w:r w:rsidRPr="00C027C6">
        <w:rPr>
          <w:rFonts w:ascii="Times New Roman" w:hAnsi="Times New Roman" w:cs="Times New Roman"/>
          <w:lang w:val="en-GB"/>
        </w:rPr>
        <w:t xml:space="preserve">, other studies did not find BMI-specific differences </w:t>
      </w:r>
      <w:r w:rsidR="00952228" w:rsidRPr="00C027C6">
        <w:rPr>
          <w:rFonts w:ascii="Times New Roman" w:hAnsi="Times New Roman" w:cs="Times New Roman"/>
          <w:lang w:val="en-GB"/>
        </w:rPr>
        <w:t>in</w:t>
      </w:r>
      <w:r w:rsidRPr="00C027C6">
        <w:rPr>
          <w:rFonts w:ascii="Times New Roman" w:hAnsi="Times New Roman" w:cs="Times New Roman"/>
          <w:lang w:val="en-GB"/>
        </w:rPr>
        <w:t xml:space="preserve"> their study populations </w:t>
      </w:r>
      <w:r w:rsidR="00F2397C" w:rsidRPr="00C027C6">
        <w:rPr>
          <w:rFonts w:ascii="Times New Roman" w:hAnsi="Times New Roman" w:cs="Times New Roman"/>
          <w:lang w:val="en-GB"/>
        </w:rPr>
        <w:fldChar w:fldCharType="begin">
          <w:fldData xml:space="preserve">PEVuZE5vdGU+PENpdGU+PEF1dGhvcj5NYXR0ZXM8L0F1dGhvcj48WWVhcj4yMDExPC9ZZWFyPjxS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OTc1LTgzPC9wYWdlcz48dm9s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NYXR0ZXM8L0F1dGhvcj48WWVhcj4yMDExPC9ZZWFyPjxS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OTc1LTgzPC9wYWdlcz48dm9s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F2397C" w:rsidRPr="00C027C6">
        <w:rPr>
          <w:rFonts w:ascii="Times New Roman" w:hAnsi="Times New Roman" w:cs="Times New Roman"/>
          <w:lang w:val="en-GB"/>
        </w:rPr>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Alexy et al., 2011; Alexy et al., 2010; Chevrot et al., 2014; Mattes, 2011; R. M. Tucker, Laguna, L., Quinn, R., Mattes, R.D., 2013)</w:t>
      </w:r>
      <w:r w:rsidR="00F2397C" w:rsidRPr="00C027C6">
        <w:rPr>
          <w:rFonts w:ascii="Times New Roman" w:hAnsi="Times New Roman" w:cs="Times New Roman"/>
          <w:lang w:val="en-GB"/>
        </w:rPr>
        <w:fldChar w:fldCharType="end"/>
      </w:r>
      <w:r w:rsidRPr="00C027C6">
        <w:rPr>
          <w:rFonts w:ascii="Times New Roman" w:hAnsi="Times New Roman" w:cs="Times New Roman"/>
          <w:lang w:val="en-GB"/>
        </w:rPr>
        <w:t xml:space="preserve">. </w:t>
      </w:r>
      <w:r w:rsidR="003813A3" w:rsidRPr="00C027C6">
        <w:rPr>
          <w:rFonts w:ascii="Times New Roman" w:hAnsi="Times New Roman" w:cs="Times New Roman"/>
          <w:lang w:val="en-GB"/>
        </w:rPr>
        <w:t xml:space="preserve">A recent meta-analysis did not indicate that BMI was significantly associated with fat taste sensitivity </w:t>
      </w:r>
      <w:r w:rsidR="006222E2"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Tucker&lt;/Author&gt;&lt;Year&gt;2017&lt;/Year&gt;&lt;RecNum&gt;1380&lt;/RecNum&gt;&lt;DisplayText&gt;(R. M. Tucker et al., 2017)&lt;/DisplayText&gt;&lt;record&gt;&lt;rec-number&gt;1380&lt;/rec-number&gt;&lt;foreign-keys&gt;&lt;key app="EN" db-id="eeevzvrdhe95fcee5a05r0vpv5fp0s505aer" timestamp="1486042166"&gt;1380&lt;/key&gt;&lt;/foreign-keys&gt;&lt;ref-type name="Journal Article"&gt;17&lt;/ref-type&gt;&lt;contributors&gt;&lt;authors&gt;&lt;author&gt;Tucker, R. M.&lt;/author&gt;&lt;author&gt;Kaiser, K. A.&lt;/author&gt;&lt;author&gt;Parman, M. A.&lt;/author&gt;&lt;author&gt;George, B. J.&lt;/author&gt;&lt;author&gt;Allison, D. B.&lt;/author&gt;&lt;author&gt;Mattes, R. D.&lt;/author&gt;&lt;/authors&gt;&lt;/contributors&gt;&lt;auth-address&gt;Department of Food Science and Human Nutrition, Michigan State University, East Lansing, Michigan, United States of America.&amp;#xD;Office of Energetics, School of Health Professions, University of Alabama at Birmingham, Birmingham, Alabama, United States of America.&amp;#xD;Nutrition Obesity Research Center, University of Alabama at Birmingham, Birmingham, Alabama, United States of America.&amp;#xD;Department of Nutrition Science, Purdue University, West Lafayette, Indiana, United States of America.&lt;/auth-address&gt;&lt;titles&gt;&lt;title&gt;Comparisons of Fatty Acid Taste Detection Thresholds in People Who Are Lean vs. Overweight or Obese: A Systematic Review and Meta-Analysis&lt;/title&gt;&lt;secondary-title&gt;PLoS One&lt;/secondary-title&gt;&lt;/titles&gt;&lt;periodical&gt;&lt;full-title&gt;PLoS One&lt;/full-title&gt;&lt;abbr-1&gt;PloS one&lt;/abbr-1&gt;&lt;/periodical&gt;&lt;pages&gt;e0169583&lt;/pages&gt;&lt;volume&gt;12&lt;/volume&gt;&lt;number&gt;1&lt;/number&gt;&lt;dates&gt;&lt;year&gt;2017&lt;/year&gt;&lt;/dates&gt;&lt;isbn&gt;1932-6203 (Electronic)&amp;#xD;1932-6203 (Linking)&lt;/isbn&gt;&lt;accession-num&gt;28060900&lt;/accession-num&gt;&lt;urls&gt;&lt;related-urls&gt;&lt;url&gt;https://www.ncbi.nlm.nih.gov/pubmed/28060900&lt;/url&gt;&lt;/related-urls&gt;&lt;/urls&gt;&lt;custom2&gt;PMC5218398&lt;/custom2&gt;&lt;electronic-resource-num&gt;10.1371/journal.pone.0169583&lt;/electronic-resource-num&gt;&lt;/record&gt;&lt;/Cite&gt;&lt;/EndNote&gt;</w:instrText>
      </w:r>
      <w:r w:rsidR="006222E2" w:rsidRPr="00C027C6">
        <w:rPr>
          <w:rFonts w:ascii="Times New Roman" w:hAnsi="Times New Roman" w:cs="Times New Roman"/>
          <w:lang w:val="en-GB"/>
        </w:rPr>
        <w:fldChar w:fldCharType="separate"/>
      </w:r>
      <w:r w:rsidR="009214BC">
        <w:rPr>
          <w:rFonts w:ascii="Times New Roman" w:hAnsi="Times New Roman" w:cs="Times New Roman"/>
          <w:noProof/>
          <w:lang w:val="en-GB"/>
        </w:rPr>
        <w:t>(R. M. Tucker et al., 2017)</w:t>
      </w:r>
      <w:r w:rsidR="006222E2" w:rsidRPr="00C027C6">
        <w:rPr>
          <w:rFonts w:ascii="Times New Roman" w:hAnsi="Times New Roman" w:cs="Times New Roman"/>
          <w:lang w:val="en-GB"/>
        </w:rPr>
        <w:fldChar w:fldCharType="end"/>
      </w:r>
      <w:r w:rsidR="003813A3" w:rsidRPr="00C027C6">
        <w:rPr>
          <w:rFonts w:ascii="Times New Roman" w:hAnsi="Times New Roman" w:cs="Times New Roman"/>
          <w:lang w:val="en-GB"/>
        </w:rPr>
        <w:t>.</w:t>
      </w:r>
      <w:r w:rsidRPr="00C027C6">
        <w:rPr>
          <w:rFonts w:ascii="Times New Roman" w:hAnsi="Times New Roman" w:cs="Times New Roman"/>
          <w:lang w:val="en-GB"/>
        </w:rPr>
        <w:t xml:space="preserve"> </w:t>
      </w:r>
    </w:p>
    <w:p w14:paraId="453593FB" w14:textId="2C0F7004" w:rsidR="00F104F7" w:rsidRPr="00C027C6" w:rsidRDefault="00025F14"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Apart from the BMI, it was observed that the fat content in the diet could affect fat detection thresholds. </w:t>
      </w:r>
      <w:r w:rsidR="007E01E0" w:rsidRPr="00C027C6">
        <w:rPr>
          <w:rFonts w:ascii="Times New Roman" w:hAnsi="Times New Roman" w:cs="Times New Roman"/>
          <w:lang w:val="en-GB"/>
        </w:rPr>
        <w:t xml:space="preserve">Study participants that were able to detect lower concentrations of the FFA oleic acid consumed significantly lower amounts of energy and fat compared to participants that were less sensitive for oleic acid </w:t>
      </w:r>
      <w:r w:rsidR="006222E2" w:rsidRPr="00C027C6">
        <w:rPr>
          <w:rFonts w:ascii="Times New Roman" w:hAnsi="Times New Roman" w:cs="Times New Roman"/>
          <w:lang w:val="en-GB"/>
        </w:rPr>
        <w:fldChar w:fldCharType="begin">
          <w:fldData xml:space="preserve">PEVuZE5vdGU+PENpdGU+PEF1dGhvcj5TdGV3YXJ0PC9BdXRob3I+PFllYXI+MjAxMDwvWWVhcj48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Q1LTUyPC9wYWdlcz48dm9sdW1lPjEwNDwvdm9sdW1lPjxudW1i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dGV3YXJ0PC9BdXRob3I+PFllYXI+MjAxMDwvWWVhcj48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Q1LTUyPC9wYWdlcz48dm9sdW1lPjEwNDwvdm9sdW1lPjxudW1i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6222E2" w:rsidRPr="00C027C6">
        <w:rPr>
          <w:rFonts w:ascii="Times New Roman" w:hAnsi="Times New Roman" w:cs="Times New Roman"/>
          <w:lang w:val="en-GB"/>
        </w:rPr>
      </w:r>
      <w:r w:rsidR="006222E2" w:rsidRPr="00C027C6">
        <w:rPr>
          <w:rFonts w:ascii="Times New Roman" w:hAnsi="Times New Roman" w:cs="Times New Roman"/>
          <w:lang w:val="en-GB"/>
        </w:rPr>
        <w:fldChar w:fldCharType="separate"/>
      </w:r>
      <w:r w:rsidR="009214BC">
        <w:rPr>
          <w:rFonts w:ascii="Times New Roman" w:hAnsi="Times New Roman" w:cs="Times New Roman"/>
          <w:noProof/>
          <w:lang w:val="en-GB"/>
        </w:rPr>
        <w:t>(Stewart et al., 2010; J. E. Stewart, L. P. Newman, et al., 2011)</w:t>
      </w:r>
      <w:r w:rsidR="006222E2" w:rsidRPr="00C027C6">
        <w:rPr>
          <w:rFonts w:ascii="Times New Roman" w:hAnsi="Times New Roman" w:cs="Times New Roman"/>
          <w:lang w:val="en-GB"/>
        </w:rPr>
        <w:fldChar w:fldCharType="end"/>
      </w:r>
      <w:r w:rsidR="007E01E0" w:rsidRPr="00C027C6">
        <w:rPr>
          <w:rFonts w:ascii="Times New Roman" w:hAnsi="Times New Roman" w:cs="Times New Roman"/>
          <w:lang w:val="en-GB"/>
        </w:rPr>
        <w:t xml:space="preserve">. </w:t>
      </w:r>
      <w:r w:rsidR="00952228" w:rsidRPr="00C027C6">
        <w:rPr>
          <w:rFonts w:ascii="Times New Roman" w:hAnsi="Times New Roman" w:cs="Times New Roman"/>
          <w:lang w:val="en-GB"/>
        </w:rPr>
        <w:t>Furthermore</w:t>
      </w:r>
      <w:r w:rsidR="007E01E0" w:rsidRPr="00C027C6">
        <w:rPr>
          <w:rFonts w:ascii="Times New Roman" w:hAnsi="Times New Roman" w:cs="Times New Roman"/>
          <w:lang w:val="en-GB"/>
        </w:rPr>
        <w:t xml:space="preserve">, it was shown that dietary changes could also have an impact on fat sensitivity. </w:t>
      </w:r>
      <w:r w:rsidR="00232652" w:rsidRPr="00C027C6">
        <w:rPr>
          <w:rFonts w:ascii="Times New Roman" w:hAnsi="Times New Roman" w:cs="Times New Roman"/>
          <w:lang w:val="en-GB"/>
        </w:rPr>
        <w:t xml:space="preserve">Several studies have </w:t>
      </w:r>
      <w:r w:rsidR="00232652" w:rsidRPr="00C027C6">
        <w:rPr>
          <w:rFonts w:ascii="Times New Roman" w:hAnsi="Times New Roman" w:cs="Times New Roman"/>
          <w:lang w:val="en-GB"/>
        </w:rPr>
        <w:lastRenderedPageBreak/>
        <w:t xml:space="preserve">shown that reducing the fat content in the diet resulted in improved fat sensitivity </w:t>
      </w:r>
      <w:r w:rsidR="00E7664A" w:rsidRPr="00C027C6">
        <w:rPr>
          <w:rFonts w:ascii="Times New Roman" w:hAnsi="Times New Roman" w:cs="Times New Roman"/>
          <w:lang w:val="en-GB"/>
        </w:rPr>
        <w:fldChar w:fldCharType="begin">
          <w:fldData xml:space="preserve">PEVuZE5vdGU+PENpdGU+PEF1dGhvcj5TdGV3YXJ0PC9BdXRob3I+PFllYXI+MjAxMjwvWWVhcj48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zNzMtODE8L3BhZ2VzPjx2b2x1bWU+NTc8L3ZvbHVtZT48bnVtYmVyPjM8L251bWJlcj48ZWRp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dGV3YXJ0PC9BdXRob3I+PFllYXI+MjAxMjwvWWVhcj48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zNzMtODE8L3BhZ2VzPjx2b2x1bWU+NTc8L3ZvbHVtZT48bnVtYmVyPjM8L251bWJlcj48ZWRp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E7664A" w:rsidRPr="00C027C6">
        <w:rPr>
          <w:rFonts w:ascii="Times New Roman" w:hAnsi="Times New Roman" w:cs="Times New Roman"/>
          <w:lang w:val="en-GB"/>
        </w:rPr>
      </w:r>
      <w:r w:rsidR="00E7664A" w:rsidRPr="00C027C6">
        <w:rPr>
          <w:rFonts w:ascii="Times New Roman" w:hAnsi="Times New Roman" w:cs="Times New Roman"/>
          <w:lang w:val="en-GB"/>
        </w:rPr>
        <w:fldChar w:fldCharType="separate"/>
      </w:r>
      <w:r w:rsidR="009214BC">
        <w:rPr>
          <w:rFonts w:ascii="Times New Roman" w:hAnsi="Times New Roman" w:cs="Times New Roman"/>
          <w:noProof/>
          <w:lang w:val="en-GB"/>
        </w:rPr>
        <w:t>(Mattes, 1993; L. P. Newman, Bolhuis, Torres, &amp; Keast, 2016; Stewart &amp; Keast, 2012)</w:t>
      </w:r>
      <w:r w:rsidR="00E7664A" w:rsidRPr="00C027C6">
        <w:rPr>
          <w:rFonts w:ascii="Times New Roman" w:hAnsi="Times New Roman" w:cs="Times New Roman"/>
          <w:lang w:val="en-GB"/>
        </w:rPr>
        <w:fldChar w:fldCharType="end"/>
      </w:r>
      <w:r w:rsidR="00232652" w:rsidRPr="00C027C6">
        <w:rPr>
          <w:rFonts w:ascii="Times New Roman" w:hAnsi="Times New Roman" w:cs="Times New Roman"/>
          <w:lang w:val="en-GB"/>
        </w:rPr>
        <w:t xml:space="preserve">. However, </w:t>
      </w:r>
      <w:r w:rsidR="00B50F54" w:rsidRPr="00C027C6">
        <w:rPr>
          <w:rFonts w:ascii="Times New Roman" w:hAnsi="Times New Roman" w:cs="Times New Roman"/>
          <w:lang w:val="en-GB"/>
        </w:rPr>
        <w:t xml:space="preserve">BMI-specific differences </w:t>
      </w:r>
      <w:r w:rsidR="001A3878">
        <w:rPr>
          <w:rFonts w:ascii="Times New Roman" w:hAnsi="Times New Roman" w:cs="Times New Roman"/>
          <w:lang w:val="en-GB"/>
        </w:rPr>
        <w:t>o</w:t>
      </w:r>
      <w:r w:rsidR="001A3878" w:rsidRPr="00C027C6">
        <w:rPr>
          <w:rFonts w:ascii="Times New Roman" w:hAnsi="Times New Roman" w:cs="Times New Roman"/>
          <w:lang w:val="en-GB"/>
        </w:rPr>
        <w:t xml:space="preserve">n </w:t>
      </w:r>
      <w:r w:rsidR="00232652" w:rsidRPr="00C027C6">
        <w:rPr>
          <w:rFonts w:ascii="Times New Roman" w:hAnsi="Times New Roman" w:cs="Times New Roman"/>
          <w:lang w:val="en-GB"/>
        </w:rPr>
        <w:t>the effect</w:t>
      </w:r>
      <w:r w:rsidR="001A3878">
        <w:rPr>
          <w:rFonts w:ascii="Times New Roman" w:hAnsi="Times New Roman" w:cs="Times New Roman"/>
          <w:lang w:val="en-GB"/>
        </w:rPr>
        <w:t>s</w:t>
      </w:r>
      <w:r w:rsidR="00232652" w:rsidRPr="00C027C6">
        <w:rPr>
          <w:rFonts w:ascii="Times New Roman" w:hAnsi="Times New Roman" w:cs="Times New Roman"/>
          <w:lang w:val="en-GB"/>
        </w:rPr>
        <w:t xml:space="preserve"> of dietary changes </w:t>
      </w:r>
      <w:r w:rsidR="00B50F54" w:rsidRPr="00C027C6">
        <w:rPr>
          <w:rFonts w:ascii="Times New Roman" w:hAnsi="Times New Roman" w:cs="Times New Roman"/>
          <w:lang w:val="en-GB"/>
        </w:rPr>
        <w:t>were observed</w:t>
      </w:r>
      <w:r w:rsidR="00232652" w:rsidRPr="00C027C6">
        <w:rPr>
          <w:rFonts w:ascii="Times New Roman" w:hAnsi="Times New Roman" w:cs="Times New Roman"/>
          <w:lang w:val="en-GB"/>
        </w:rPr>
        <w:t xml:space="preserve">. </w:t>
      </w:r>
      <w:r w:rsidR="00F9650E" w:rsidRPr="00C027C6">
        <w:rPr>
          <w:rFonts w:ascii="Times New Roman" w:hAnsi="Times New Roman" w:cs="Times New Roman"/>
          <w:lang w:val="en-GB"/>
        </w:rPr>
        <w:t>A</w:t>
      </w:r>
      <w:r w:rsidR="007E01E0" w:rsidRPr="00C027C6">
        <w:rPr>
          <w:rFonts w:ascii="Times New Roman" w:hAnsi="Times New Roman" w:cs="Times New Roman"/>
          <w:lang w:val="en-GB"/>
        </w:rPr>
        <w:t xml:space="preserve"> low-fat diet over four weeks resulted in significantly lower </w:t>
      </w:r>
      <w:r w:rsidR="00F9650E" w:rsidRPr="00C027C6">
        <w:rPr>
          <w:rFonts w:ascii="Times New Roman" w:hAnsi="Times New Roman" w:cs="Times New Roman"/>
          <w:lang w:val="en-GB"/>
        </w:rPr>
        <w:t xml:space="preserve">oleic acid </w:t>
      </w:r>
      <w:r w:rsidR="007E01E0" w:rsidRPr="00C027C6">
        <w:rPr>
          <w:rFonts w:ascii="Times New Roman" w:hAnsi="Times New Roman" w:cs="Times New Roman"/>
          <w:lang w:val="en-GB"/>
        </w:rPr>
        <w:t xml:space="preserve">detection thresholds compared to baseline measurements in </w:t>
      </w:r>
      <w:r w:rsidR="00F9650E" w:rsidRPr="00C027C6">
        <w:rPr>
          <w:rFonts w:ascii="Times New Roman" w:hAnsi="Times New Roman" w:cs="Times New Roman"/>
          <w:lang w:val="en-GB"/>
        </w:rPr>
        <w:t xml:space="preserve">normal weight, overweight, and obese participants. </w:t>
      </w:r>
      <w:r w:rsidR="007E01E0" w:rsidRPr="00C027C6">
        <w:rPr>
          <w:rFonts w:ascii="Times New Roman" w:hAnsi="Times New Roman" w:cs="Times New Roman"/>
          <w:lang w:val="en-GB"/>
        </w:rPr>
        <w:t xml:space="preserve">In contrast, </w:t>
      </w:r>
      <w:r w:rsidR="00F9650E" w:rsidRPr="00C027C6">
        <w:rPr>
          <w:rFonts w:ascii="Times New Roman" w:hAnsi="Times New Roman" w:cs="Times New Roman"/>
          <w:lang w:val="en-GB"/>
        </w:rPr>
        <w:t xml:space="preserve">compared to baseline, </w:t>
      </w:r>
      <w:r w:rsidR="007E01E0" w:rsidRPr="00C027C6">
        <w:rPr>
          <w:rFonts w:ascii="Times New Roman" w:hAnsi="Times New Roman" w:cs="Times New Roman"/>
          <w:lang w:val="en-GB"/>
        </w:rPr>
        <w:t xml:space="preserve">a four week high-fat diet </w:t>
      </w:r>
      <w:r w:rsidR="00ED3430" w:rsidRPr="00C027C6">
        <w:rPr>
          <w:rFonts w:ascii="Times New Roman" w:hAnsi="Times New Roman" w:cs="Times New Roman"/>
          <w:lang w:val="en-GB"/>
        </w:rPr>
        <w:t>led to increased detection thresholds in lean participants but no significant difference</w:t>
      </w:r>
      <w:r w:rsidR="00CB6805">
        <w:rPr>
          <w:rFonts w:ascii="Times New Roman" w:hAnsi="Times New Roman" w:cs="Times New Roman"/>
          <w:lang w:val="en-GB"/>
        </w:rPr>
        <w:t>s</w:t>
      </w:r>
      <w:r w:rsidR="00ED3430" w:rsidRPr="00C027C6">
        <w:rPr>
          <w:rFonts w:ascii="Times New Roman" w:hAnsi="Times New Roman" w:cs="Times New Roman"/>
          <w:lang w:val="en-GB"/>
        </w:rPr>
        <w:t xml:space="preserve"> in overweight and obese participants</w:t>
      </w:r>
      <w:r w:rsidR="00B50F54" w:rsidRPr="00C027C6">
        <w:rPr>
          <w:rFonts w:ascii="Times New Roman" w:hAnsi="Times New Roman" w:cs="Times New Roman"/>
          <w:lang w:val="en-GB"/>
        </w:rPr>
        <w:t xml:space="preserve"> </w:t>
      </w:r>
      <w:r w:rsidR="00B50F54" w:rsidRPr="00C027C6">
        <w:rPr>
          <w:rFonts w:ascii="Times New Roman" w:hAnsi="Times New Roman" w:cs="Times New Roman"/>
          <w:lang w:val="en-GB"/>
        </w:rPr>
        <w:fldChar w:fldCharType="begin">
          <w:fldData xml:space="preserve">PEVuZE5vdGU+PENpdGU+PEF1dGhvcj5TdGV3YXJ0PC9BdXRob3I+PFllYXI+MjAxMjwvWWVhcj48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dGV3YXJ0PC9BdXRob3I+PFllYXI+MjAxMjwvWWVhcj48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B50F54" w:rsidRPr="00C027C6">
        <w:rPr>
          <w:rFonts w:ascii="Times New Roman" w:hAnsi="Times New Roman" w:cs="Times New Roman"/>
          <w:lang w:val="en-GB"/>
        </w:rPr>
      </w:r>
      <w:r w:rsidR="00B50F54" w:rsidRPr="00C027C6">
        <w:rPr>
          <w:rFonts w:ascii="Times New Roman" w:hAnsi="Times New Roman" w:cs="Times New Roman"/>
          <w:lang w:val="en-GB"/>
        </w:rPr>
        <w:fldChar w:fldCharType="separate"/>
      </w:r>
      <w:r w:rsidR="009214BC">
        <w:rPr>
          <w:rFonts w:ascii="Times New Roman" w:hAnsi="Times New Roman" w:cs="Times New Roman"/>
          <w:noProof/>
          <w:lang w:val="en-GB"/>
        </w:rPr>
        <w:t>(Stewart &amp; Keast, 2012)</w:t>
      </w:r>
      <w:r w:rsidR="00B50F54" w:rsidRPr="00C027C6">
        <w:rPr>
          <w:rFonts w:ascii="Times New Roman" w:hAnsi="Times New Roman" w:cs="Times New Roman"/>
          <w:lang w:val="en-GB"/>
        </w:rPr>
        <w:fldChar w:fldCharType="end"/>
      </w:r>
      <w:r w:rsidR="003E57C8" w:rsidRPr="00C027C6">
        <w:rPr>
          <w:rFonts w:ascii="Times New Roman" w:hAnsi="Times New Roman" w:cs="Times New Roman"/>
          <w:lang w:val="en-GB"/>
        </w:rPr>
        <w:t xml:space="preserve">. Therefore, it was assumed that overweight and obese </w:t>
      </w:r>
      <w:r w:rsidR="00CB6805">
        <w:rPr>
          <w:rFonts w:ascii="Times New Roman" w:hAnsi="Times New Roman" w:cs="Times New Roman"/>
          <w:lang w:val="en-GB"/>
        </w:rPr>
        <w:t>participants</w:t>
      </w:r>
      <w:r w:rsidR="003E57C8" w:rsidRPr="00C027C6">
        <w:rPr>
          <w:rFonts w:ascii="Times New Roman" w:hAnsi="Times New Roman" w:cs="Times New Roman"/>
          <w:lang w:val="en-GB"/>
        </w:rPr>
        <w:t xml:space="preserve"> </w:t>
      </w:r>
      <w:r w:rsidR="001A3878">
        <w:rPr>
          <w:rFonts w:ascii="Times New Roman" w:hAnsi="Times New Roman" w:cs="Times New Roman"/>
          <w:lang w:val="en-GB"/>
        </w:rPr>
        <w:t>may have</w:t>
      </w:r>
      <w:r w:rsidR="003E57C8" w:rsidRPr="00C027C6">
        <w:rPr>
          <w:rFonts w:ascii="Times New Roman" w:hAnsi="Times New Roman" w:cs="Times New Roman"/>
          <w:lang w:val="en-GB"/>
        </w:rPr>
        <w:t xml:space="preserve"> already adapted to a high-fat exposure in their habitual diet</w:t>
      </w:r>
      <w:r w:rsidR="00ED3430" w:rsidRPr="00C027C6">
        <w:rPr>
          <w:rFonts w:ascii="Times New Roman" w:hAnsi="Times New Roman" w:cs="Times New Roman"/>
          <w:lang w:val="en-GB"/>
        </w:rPr>
        <w:t xml:space="preserve"> </w:t>
      </w:r>
      <w:r w:rsidR="006222E2" w:rsidRPr="00C027C6">
        <w:rPr>
          <w:rFonts w:ascii="Times New Roman" w:hAnsi="Times New Roman" w:cs="Times New Roman"/>
          <w:lang w:val="en-GB"/>
        </w:rPr>
        <w:fldChar w:fldCharType="begin">
          <w:fldData xml:space="preserve">PEVuZE5vdGU+PENpdGU+PEF1dGhvcj5TdGV3YXJ0PC9BdXRob3I+PFllYXI+MjAxMjwvWWVhcj48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dGV3YXJ0PC9BdXRob3I+PFllYXI+MjAxMjwvWWVhcj48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6222E2" w:rsidRPr="00C027C6">
        <w:rPr>
          <w:rFonts w:ascii="Times New Roman" w:hAnsi="Times New Roman" w:cs="Times New Roman"/>
          <w:lang w:val="en-GB"/>
        </w:rPr>
      </w:r>
      <w:r w:rsidR="006222E2" w:rsidRPr="00C027C6">
        <w:rPr>
          <w:rFonts w:ascii="Times New Roman" w:hAnsi="Times New Roman" w:cs="Times New Roman"/>
          <w:lang w:val="en-GB"/>
        </w:rPr>
        <w:fldChar w:fldCharType="separate"/>
      </w:r>
      <w:r w:rsidR="009214BC">
        <w:rPr>
          <w:rFonts w:ascii="Times New Roman" w:hAnsi="Times New Roman" w:cs="Times New Roman"/>
          <w:noProof/>
          <w:lang w:val="en-GB"/>
        </w:rPr>
        <w:t>(Stewart &amp; Keast, 2012)</w:t>
      </w:r>
      <w:r w:rsidR="006222E2" w:rsidRPr="00C027C6">
        <w:rPr>
          <w:rFonts w:ascii="Times New Roman" w:hAnsi="Times New Roman" w:cs="Times New Roman"/>
          <w:lang w:val="en-GB"/>
        </w:rPr>
        <w:fldChar w:fldCharType="end"/>
      </w:r>
      <w:r w:rsidR="00ED3430" w:rsidRPr="00C027C6">
        <w:rPr>
          <w:rFonts w:ascii="Times New Roman" w:hAnsi="Times New Roman" w:cs="Times New Roman"/>
          <w:lang w:val="en-GB"/>
        </w:rPr>
        <w:t>.</w:t>
      </w:r>
    </w:p>
    <w:p w14:paraId="337ACF90" w14:textId="271B6816" w:rsidR="00B42141" w:rsidRPr="00C027C6" w:rsidRDefault="00F91774"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A recent review by Cox et al. </w:t>
      </w:r>
      <w:r w:rsidR="001C3A65"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 ExcludeAuth="1"&gt;&lt;Author&gt;Cox&lt;/Author&gt;&lt;Year&gt;2016&lt;/Year&gt;&lt;RecNum&gt;1497&lt;/RecNum&gt;&lt;DisplayText&gt;(2016)&lt;/DisplayText&gt;&lt;record&gt;&lt;rec-number&gt;1497&lt;/rec-number&gt;&lt;foreign-keys&gt;&lt;key app="EN" db-id="eeevzvrdhe95fcee5a05r0vpv5fp0s505aer" timestamp="1487319673"&gt;1497&lt;/key&gt;&lt;/foreign-keys&gt;&lt;ref-type name="Journal Article"&gt;17&lt;/ref-type&gt;&lt;contributors&gt;&lt;authors&gt;&lt;author&gt;Cox, D. N.&lt;/author&gt;&lt;author&gt;Hendrie, G. A.&lt;/author&gt;&lt;author&gt;Carty, D.&lt;/author&gt;&lt;/authors&gt;&lt;/contributors&gt;&lt;auth-address&gt;CSIRO Anim Food &amp;amp; Hlth Sci, Adelaide, SA 5000, Australia&amp;#xD;CSIRO Preventat Hlth Flagship, Adelaide, SA, Australia&amp;#xD;Flinders Univ South Australia, Dept Nutr &amp;amp; Dietet, Adelaide, SA, Australia&lt;/auth-address&gt;&lt;titles&gt;&lt;title&gt;Sensitivity, hedonics and preferences for basic tastes and fat amongst adults and children of differing weight status: A comprehensive review&lt;/title&gt;&lt;secondary-title&gt;Food Quality and Preference&lt;/secondary-title&gt;&lt;alt-title&gt;Food Qual Prefer&lt;/alt-title&gt;&lt;/titles&gt;&lt;periodical&gt;&lt;full-title&gt;Food Quality and Preference&lt;/full-title&gt;&lt;/periodical&gt;&lt;alt-periodical&gt;&lt;full-title&gt;Food Qual Prefer&lt;/full-title&gt;&lt;/alt-periodical&gt;&lt;pages&gt;359-367&lt;/pages&gt;&lt;volume&gt;48&lt;/volume&gt;&lt;keywords&gt;&lt;keyword&gt;taste&lt;/keyword&gt;&lt;keyword&gt;sensitivity&lt;/keyword&gt;&lt;keyword&gt;preference&lt;/keyword&gt;&lt;keyword&gt;hedonics&lt;/keyword&gt;&lt;keyword&gt;weight status&lt;/keyword&gt;&lt;keyword&gt;body-weight&lt;/keyword&gt;&lt;keyword&gt;sensory preferences&lt;/keyword&gt;&lt;keyword&gt;sweet taste&lt;/keyword&gt;&lt;keyword&gt;discrimination ability&lt;/keyword&gt;&lt;keyword&gt;food-consumption&lt;/keyword&gt;&lt;keyword&gt;human infants&lt;/keyword&gt;&lt;keyword&gt;human obesity&lt;/keyword&gt;&lt;keyword&gt;overweight&lt;/keyword&gt;&lt;keyword&gt;diet&lt;/keyword&gt;&lt;keyword&gt;intervention&lt;/keyword&gt;&lt;/keywords&gt;&lt;dates&gt;&lt;year&gt;2016&lt;/year&gt;&lt;pub-dates&gt;&lt;date&gt;Mar&lt;/date&gt;&lt;/pub-dates&gt;&lt;/dates&gt;&lt;isbn&gt;0950-3293&lt;/isbn&gt;&lt;accession-num&gt;WOS:000366783000005&lt;/accession-num&gt;&lt;urls&gt;&lt;related-urls&gt;&lt;url&gt;&amp;lt;Go to ISI&amp;gt;://WOS:000366783000005&lt;/url&gt;&lt;/related-urls&gt;&lt;/urls&gt;&lt;electronic-resource-num&gt;10.1016/j.foodqual.2015.01.006&lt;/electronic-resource-num&gt;&lt;language&gt;English&lt;/language&gt;&lt;/record&gt;&lt;/Cite&gt;&lt;/EndNote&gt;</w:instrText>
      </w:r>
      <w:r w:rsidR="001C3A65" w:rsidRPr="00C027C6">
        <w:rPr>
          <w:rFonts w:ascii="Times New Roman" w:hAnsi="Times New Roman" w:cs="Times New Roman"/>
          <w:lang w:val="en-GB"/>
        </w:rPr>
        <w:fldChar w:fldCharType="separate"/>
      </w:r>
      <w:r w:rsidR="009214BC">
        <w:rPr>
          <w:rFonts w:ascii="Times New Roman" w:hAnsi="Times New Roman" w:cs="Times New Roman"/>
          <w:noProof/>
          <w:lang w:val="en-GB"/>
        </w:rPr>
        <w:t>(2016)</w:t>
      </w:r>
      <w:r w:rsidR="001C3A65" w:rsidRPr="00C027C6">
        <w:rPr>
          <w:rFonts w:ascii="Times New Roman" w:hAnsi="Times New Roman" w:cs="Times New Roman"/>
          <w:lang w:val="en-GB"/>
        </w:rPr>
        <w:fldChar w:fldCharType="end"/>
      </w:r>
      <w:r w:rsidRPr="00C027C6">
        <w:rPr>
          <w:rFonts w:ascii="Times New Roman" w:hAnsi="Times New Roman" w:cs="Times New Roman"/>
          <w:lang w:val="en-GB"/>
        </w:rPr>
        <w:t xml:space="preserve"> investigated whether normal and overweight/obese individuals differ in their sensitivity, hedonics and preference for basic tastes and fatty foods. They </w:t>
      </w:r>
      <w:r w:rsidR="00CB6805">
        <w:rPr>
          <w:rFonts w:ascii="Times New Roman" w:hAnsi="Times New Roman" w:cs="Times New Roman"/>
          <w:lang w:val="en-GB"/>
        </w:rPr>
        <w:t>reported</w:t>
      </w:r>
      <w:r w:rsidRPr="00C027C6">
        <w:rPr>
          <w:rFonts w:ascii="Times New Roman" w:hAnsi="Times New Roman" w:cs="Times New Roman"/>
          <w:lang w:val="en-GB"/>
        </w:rPr>
        <w:t xml:space="preserve"> that </w:t>
      </w:r>
      <w:r w:rsidR="008F6E8D" w:rsidRPr="00C027C6">
        <w:rPr>
          <w:rFonts w:ascii="Times New Roman" w:hAnsi="Times New Roman" w:cs="Times New Roman"/>
          <w:lang w:val="en-GB"/>
        </w:rPr>
        <w:t xml:space="preserve">decreased sensitivity and increased preference and liking for fat was associated with increased BMI. Nonetheless, a demand for future studies examining different adiposity measurements, the actual dietary intake </w:t>
      </w:r>
      <w:r w:rsidR="00FD33C7" w:rsidRPr="00C027C6">
        <w:rPr>
          <w:rFonts w:ascii="Times New Roman" w:hAnsi="Times New Roman" w:cs="Times New Roman"/>
          <w:lang w:val="en-GB"/>
        </w:rPr>
        <w:t xml:space="preserve">and taste </w:t>
      </w:r>
      <w:r w:rsidR="00836BE9" w:rsidRPr="00C027C6">
        <w:rPr>
          <w:rFonts w:ascii="Times New Roman" w:hAnsi="Times New Roman" w:cs="Times New Roman"/>
          <w:lang w:val="en-GB"/>
        </w:rPr>
        <w:t xml:space="preserve">sensitivity and </w:t>
      </w:r>
      <w:r w:rsidR="00FD33C7" w:rsidRPr="00C027C6">
        <w:rPr>
          <w:rFonts w:ascii="Times New Roman" w:hAnsi="Times New Roman" w:cs="Times New Roman"/>
          <w:lang w:val="en-GB"/>
        </w:rPr>
        <w:t xml:space="preserve">perception was </w:t>
      </w:r>
      <w:r w:rsidR="001A3878">
        <w:rPr>
          <w:rFonts w:ascii="Times New Roman" w:hAnsi="Times New Roman" w:cs="Times New Roman"/>
          <w:lang w:val="en-GB"/>
        </w:rPr>
        <w:t>acknowledged</w:t>
      </w:r>
      <w:r w:rsidR="00FD33C7" w:rsidRPr="00C027C6">
        <w:rPr>
          <w:rFonts w:ascii="Times New Roman" w:hAnsi="Times New Roman" w:cs="Times New Roman"/>
          <w:lang w:val="en-GB"/>
        </w:rPr>
        <w:t xml:space="preserve">. </w:t>
      </w:r>
      <w:r w:rsidR="00836BE9" w:rsidRPr="00C027C6">
        <w:rPr>
          <w:rFonts w:ascii="Times New Roman" w:hAnsi="Times New Roman" w:cs="Times New Roman"/>
          <w:lang w:val="en-GB"/>
        </w:rPr>
        <w:t xml:space="preserve">The aim of the current study was to assess </w:t>
      </w:r>
      <w:r w:rsidR="000374ED">
        <w:rPr>
          <w:rFonts w:ascii="Times New Roman" w:hAnsi="Times New Roman" w:cs="Times New Roman"/>
          <w:lang w:val="en-GB"/>
        </w:rPr>
        <w:t xml:space="preserve">associations between </w:t>
      </w:r>
      <w:r w:rsidR="00836BE9" w:rsidRPr="00C027C6">
        <w:rPr>
          <w:rFonts w:ascii="Times New Roman" w:hAnsi="Times New Roman" w:cs="Times New Roman"/>
          <w:lang w:val="en-GB"/>
        </w:rPr>
        <w:t>body composition</w:t>
      </w:r>
      <w:r w:rsidR="000374ED">
        <w:rPr>
          <w:rFonts w:ascii="Times New Roman" w:hAnsi="Times New Roman" w:cs="Times New Roman"/>
          <w:lang w:val="en-GB"/>
        </w:rPr>
        <w:t>,</w:t>
      </w:r>
      <w:r w:rsidR="00836BE9" w:rsidRPr="00C027C6">
        <w:rPr>
          <w:rFonts w:ascii="Times New Roman" w:hAnsi="Times New Roman" w:cs="Times New Roman"/>
          <w:lang w:val="en-GB"/>
        </w:rPr>
        <w:t xml:space="preserve"> food intake </w:t>
      </w:r>
      <w:r w:rsidR="000374ED">
        <w:rPr>
          <w:rFonts w:ascii="Times New Roman" w:hAnsi="Times New Roman" w:cs="Times New Roman"/>
          <w:lang w:val="en-GB"/>
        </w:rPr>
        <w:t>and</w:t>
      </w:r>
      <w:r w:rsidR="00836BE9" w:rsidRPr="00C027C6">
        <w:rPr>
          <w:rFonts w:ascii="Times New Roman" w:hAnsi="Times New Roman" w:cs="Times New Roman"/>
          <w:lang w:val="en-GB"/>
        </w:rPr>
        <w:t xml:space="preserve"> </w:t>
      </w:r>
      <w:r w:rsidR="00D14EB0">
        <w:rPr>
          <w:rFonts w:ascii="Times New Roman" w:hAnsi="Times New Roman" w:cs="Times New Roman"/>
          <w:lang w:val="en-GB"/>
        </w:rPr>
        <w:t>perceptual recognition</w:t>
      </w:r>
      <w:r w:rsidR="00836BE9" w:rsidRPr="00C027C6">
        <w:rPr>
          <w:rFonts w:ascii="Times New Roman" w:hAnsi="Times New Roman" w:cs="Times New Roman"/>
          <w:lang w:val="en-GB"/>
        </w:rPr>
        <w:t xml:space="preserve"> for four fatty stimuli. </w:t>
      </w:r>
      <w:r w:rsidR="003B6003" w:rsidRPr="00C027C6">
        <w:rPr>
          <w:rFonts w:ascii="Times New Roman" w:hAnsi="Times New Roman" w:cs="Times New Roman"/>
          <w:lang w:val="en-GB"/>
        </w:rPr>
        <w:t>These four stimuli (oleic acid (</w:t>
      </w:r>
      <w:r w:rsidR="00693EB3">
        <w:rPr>
          <w:rFonts w:ascii="Times New Roman" w:hAnsi="Times New Roman" w:cs="Times New Roman"/>
          <w:lang w:val="en-GB"/>
        </w:rPr>
        <w:t xml:space="preserve">a </w:t>
      </w:r>
      <w:r w:rsidR="003B6003" w:rsidRPr="00C027C6">
        <w:rPr>
          <w:rFonts w:ascii="Times New Roman" w:hAnsi="Times New Roman" w:cs="Times New Roman"/>
          <w:lang w:val="en-GB"/>
        </w:rPr>
        <w:t>FFA), paraffin oil (mixture of hydrocarbons), canola oil (</w:t>
      </w:r>
      <w:r w:rsidR="007F1DA6">
        <w:rPr>
          <w:rFonts w:ascii="Times New Roman" w:hAnsi="Times New Roman" w:cs="Times New Roman"/>
          <w:lang w:val="en-GB"/>
        </w:rPr>
        <w:t>TAG</w:t>
      </w:r>
      <w:r w:rsidR="003B6003" w:rsidRPr="00C027C6">
        <w:rPr>
          <w:rFonts w:ascii="Times New Roman" w:hAnsi="Times New Roman" w:cs="Times New Roman"/>
          <w:lang w:val="en-GB"/>
        </w:rPr>
        <w:t xml:space="preserve">-rich) and canola oil spiked with oleic acid (rich in </w:t>
      </w:r>
      <w:r w:rsidR="007F1DA6">
        <w:rPr>
          <w:rFonts w:ascii="Times New Roman" w:hAnsi="Times New Roman" w:cs="Times New Roman"/>
          <w:lang w:val="en-GB"/>
        </w:rPr>
        <w:t>TAG</w:t>
      </w:r>
      <w:r w:rsidR="003B6003" w:rsidRPr="00C027C6">
        <w:rPr>
          <w:rFonts w:ascii="Times New Roman" w:hAnsi="Times New Roman" w:cs="Times New Roman"/>
          <w:lang w:val="en-GB"/>
        </w:rPr>
        <w:t>s and FFAs)) differ in their chemical composition and can be perceived orally via gustatory or textural cues.</w:t>
      </w:r>
      <w:r w:rsidR="00BB1E9F" w:rsidRPr="00C027C6">
        <w:rPr>
          <w:rFonts w:ascii="Times New Roman" w:hAnsi="Times New Roman" w:cs="Times New Roman"/>
          <w:lang w:val="en-GB"/>
        </w:rPr>
        <w:t xml:space="preserve"> </w:t>
      </w:r>
      <w:r w:rsidR="007928A8" w:rsidRPr="00C027C6">
        <w:rPr>
          <w:rFonts w:ascii="Times New Roman" w:hAnsi="Times New Roman" w:cs="Times New Roman"/>
          <w:lang w:val="en-GB"/>
        </w:rPr>
        <w:t xml:space="preserve">To investigate associations between body composition and </w:t>
      </w:r>
      <w:r w:rsidR="00D14EB0">
        <w:rPr>
          <w:rFonts w:ascii="Times New Roman" w:hAnsi="Times New Roman" w:cs="Times New Roman"/>
          <w:lang w:val="en-GB"/>
        </w:rPr>
        <w:t>perceptual recognition of fats</w:t>
      </w:r>
      <w:r w:rsidR="007928A8" w:rsidRPr="00C027C6">
        <w:rPr>
          <w:rFonts w:ascii="Times New Roman" w:hAnsi="Times New Roman" w:cs="Times New Roman"/>
          <w:lang w:val="en-GB"/>
        </w:rPr>
        <w:t xml:space="preserve">, anthropometric measurements </w:t>
      </w:r>
      <w:r w:rsidR="003B6003" w:rsidRPr="00C027C6">
        <w:rPr>
          <w:rFonts w:ascii="Times New Roman" w:hAnsi="Times New Roman" w:cs="Times New Roman"/>
          <w:lang w:val="en-GB"/>
        </w:rPr>
        <w:t>(</w:t>
      </w:r>
      <w:r w:rsidR="007928A8" w:rsidRPr="00C027C6">
        <w:rPr>
          <w:rFonts w:ascii="Times New Roman" w:hAnsi="Times New Roman" w:cs="Times New Roman"/>
          <w:lang w:val="en-GB"/>
        </w:rPr>
        <w:t>BMI, waist and hip circumference</w:t>
      </w:r>
      <w:r w:rsidR="003B6003" w:rsidRPr="00C027C6">
        <w:rPr>
          <w:rFonts w:ascii="Times New Roman" w:hAnsi="Times New Roman" w:cs="Times New Roman"/>
          <w:lang w:val="en-GB"/>
        </w:rPr>
        <w:t xml:space="preserve">, </w:t>
      </w:r>
      <w:r w:rsidR="007928A8" w:rsidRPr="00C027C6">
        <w:rPr>
          <w:rFonts w:ascii="Times New Roman" w:hAnsi="Times New Roman" w:cs="Times New Roman"/>
          <w:lang w:val="en-GB"/>
        </w:rPr>
        <w:t>waist-to-hip-ratio</w:t>
      </w:r>
      <w:r w:rsidR="0080210A" w:rsidRPr="00C027C6">
        <w:rPr>
          <w:rFonts w:ascii="Times New Roman" w:hAnsi="Times New Roman" w:cs="Times New Roman"/>
          <w:lang w:val="en-GB"/>
        </w:rPr>
        <w:t xml:space="preserve"> (WHR)</w:t>
      </w:r>
      <w:r w:rsidR="003B6003" w:rsidRPr="00C027C6">
        <w:rPr>
          <w:rFonts w:ascii="Times New Roman" w:hAnsi="Times New Roman" w:cs="Times New Roman"/>
          <w:lang w:val="en-GB"/>
        </w:rPr>
        <w:t>)</w:t>
      </w:r>
      <w:r w:rsidR="007928A8" w:rsidRPr="00C027C6">
        <w:rPr>
          <w:rFonts w:ascii="Times New Roman" w:hAnsi="Times New Roman" w:cs="Times New Roman"/>
          <w:lang w:val="en-GB"/>
        </w:rPr>
        <w:t xml:space="preserve"> were determined</w:t>
      </w:r>
      <w:r w:rsidR="003B6003" w:rsidRPr="00C027C6">
        <w:rPr>
          <w:rFonts w:ascii="Times New Roman" w:hAnsi="Times New Roman" w:cs="Times New Roman"/>
          <w:lang w:val="en-GB"/>
        </w:rPr>
        <w:t xml:space="preserve"> to refer to an individuals’ weight and visceral fat status</w:t>
      </w:r>
      <w:r w:rsidR="007928A8" w:rsidRPr="00C027C6">
        <w:rPr>
          <w:rFonts w:ascii="Times New Roman" w:hAnsi="Times New Roman" w:cs="Times New Roman"/>
          <w:lang w:val="en-GB"/>
        </w:rPr>
        <w:t xml:space="preserve">. According to their BMI, participants were classified into two groups: one group included </w:t>
      </w:r>
      <w:r w:rsidR="00781F6C">
        <w:rPr>
          <w:rFonts w:ascii="Times New Roman" w:hAnsi="Times New Roman" w:cs="Times New Roman"/>
          <w:lang w:val="en-GB"/>
        </w:rPr>
        <w:t>healthy</w:t>
      </w:r>
      <w:r w:rsidR="00781F6C" w:rsidRPr="00C027C6">
        <w:rPr>
          <w:rFonts w:ascii="Times New Roman" w:hAnsi="Times New Roman" w:cs="Times New Roman"/>
          <w:lang w:val="en-GB"/>
        </w:rPr>
        <w:t xml:space="preserve"> </w:t>
      </w:r>
      <w:r w:rsidR="003B6003" w:rsidRPr="00C027C6">
        <w:rPr>
          <w:rFonts w:ascii="Times New Roman" w:hAnsi="Times New Roman" w:cs="Times New Roman"/>
          <w:lang w:val="en-GB"/>
        </w:rPr>
        <w:t xml:space="preserve">weight </w:t>
      </w:r>
      <w:r w:rsidR="007928A8" w:rsidRPr="00C027C6">
        <w:rPr>
          <w:rFonts w:ascii="Times New Roman" w:hAnsi="Times New Roman" w:cs="Times New Roman"/>
          <w:lang w:val="en-GB"/>
        </w:rPr>
        <w:t>participants with a BMI</w:t>
      </w:r>
      <w:r w:rsidR="0074616B" w:rsidRPr="00C027C6">
        <w:rPr>
          <w:rFonts w:ascii="Times New Roman" w:hAnsi="Times New Roman" w:cs="Times New Roman"/>
          <w:lang w:val="en-GB"/>
        </w:rPr>
        <w:t xml:space="preserve"> </w:t>
      </w:r>
      <w:r w:rsidR="007928A8" w:rsidRPr="00C027C6">
        <w:rPr>
          <w:rFonts w:ascii="Times New Roman" w:hAnsi="Times New Roman" w:cs="Times New Roman"/>
          <w:lang w:val="en-GB"/>
        </w:rPr>
        <w:t>&lt;25.0kg/m</w:t>
      </w:r>
      <w:r w:rsidR="007928A8" w:rsidRPr="00C027C6">
        <w:rPr>
          <w:rFonts w:ascii="Times New Roman" w:hAnsi="Times New Roman" w:cs="Times New Roman"/>
          <w:vertAlign w:val="superscript"/>
          <w:lang w:val="en-GB"/>
        </w:rPr>
        <w:t>2</w:t>
      </w:r>
      <w:r w:rsidR="007928A8" w:rsidRPr="00C027C6">
        <w:rPr>
          <w:rFonts w:ascii="Times New Roman" w:hAnsi="Times New Roman" w:cs="Times New Roman"/>
          <w:lang w:val="en-GB"/>
        </w:rPr>
        <w:t xml:space="preserve">, </w:t>
      </w:r>
      <w:r w:rsidR="00EC6954">
        <w:rPr>
          <w:rFonts w:ascii="Times New Roman" w:hAnsi="Times New Roman" w:cs="Times New Roman"/>
          <w:lang w:val="en-GB"/>
        </w:rPr>
        <w:t xml:space="preserve">and due to the small number of overweight and obese participants enrolled in the current study, these participants were merged to form a group </w:t>
      </w:r>
      <w:r w:rsidR="007928A8" w:rsidRPr="00C027C6">
        <w:rPr>
          <w:rFonts w:ascii="Times New Roman" w:hAnsi="Times New Roman" w:cs="Times New Roman"/>
          <w:lang w:val="en-GB"/>
        </w:rPr>
        <w:t>with a BMI</w:t>
      </w:r>
      <w:r w:rsidR="0074616B" w:rsidRPr="00C027C6">
        <w:rPr>
          <w:rFonts w:ascii="Times New Roman" w:hAnsi="Times New Roman" w:cs="Times New Roman"/>
          <w:lang w:val="en-GB"/>
        </w:rPr>
        <w:t xml:space="preserve"> </w:t>
      </w:r>
      <w:r w:rsidR="007928A8" w:rsidRPr="00C027C6">
        <w:rPr>
          <w:rFonts w:ascii="Times New Roman" w:hAnsi="Times New Roman" w:cs="Times New Roman"/>
          <w:lang w:val="en-GB"/>
        </w:rPr>
        <w:t>≥25.0kg/m</w:t>
      </w:r>
      <w:r w:rsidR="007928A8" w:rsidRPr="00C027C6">
        <w:rPr>
          <w:rFonts w:ascii="Times New Roman" w:hAnsi="Times New Roman" w:cs="Times New Roman"/>
          <w:vertAlign w:val="superscript"/>
          <w:lang w:val="en-GB"/>
        </w:rPr>
        <w:t>2</w:t>
      </w:r>
      <w:r w:rsidR="00EC6954">
        <w:rPr>
          <w:rFonts w:ascii="Times New Roman" w:hAnsi="Times New Roman" w:cs="Times New Roman"/>
          <w:lang w:val="en-GB"/>
        </w:rPr>
        <w:t xml:space="preserve">. </w:t>
      </w:r>
      <w:r w:rsidR="007928A8" w:rsidRPr="00C027C6">
        <w:rPr>
          <w:rFonts w:ascii="Times New Roman" w:hAnsi="Times New Roman" w:cs="Times New Roman"/>
          <w:lang w:val="en-GB"/>
        </w:rPr>
        <w:t>It was hypothesized that participants with lower BMI</w:t>
      </w:r>
      <w:r w:rsidR="003B6003" w:rsidRPr="00C027C6">
        <w:rPr>
          <w:rFonts w:ascii="Times New Roman" w:hAnsi="Times New Roman" w:cs="Times New Roman"/>
          <w:lang w:val="en-GB"/>
        </w:rPr>
        <w:t xml:space="preserve"> and </w:t>
      </w:r>
      <w:r w:rsidR="0080210A" w:rsidRPr="00C027C6">
        <w:rPr>
          <w:rFonts w:ascii="Times New Roman" w:hAnsi="Times New Roman" w:cs="Times New Roman"/>
          <w:lang w:val="en-GB"/>
        </w:rPr>
        <w:t>WHR</w:t>
      </w:r>
      <w:r w:rsidR="007928A8" w:rsidRPr="00C027C6">
        <w:rPr>
          <w:rFonts w:ascii="Times New Roman" w:hAnsi="Times New Roman" w:cs="Times New Roman"/>
          <w:lang w:val="en-GB"/>
        </w:rPr>
        <w:t xml:space="preserve"> would consume less fat in their habitual diet and </w:t>
      </w:r>
      <w:r w:rsidR="00B61D58">
        <w:rPr>
          <w:rFonts w:ascii="Times New Roman" w:hAnsi="Times New Roman" w:cs="Times New Roman"/>
          <w:lang w:val="en-GB"/>
        </w:rPr>
        <w:t>have increased perceptual recognition (lower detection threshold)</w:t>
      </w:r>
      <w:r w:rsidR="007928A8" w:rsidRPr="00C027C6">
        <w:rPr>
          <w:rFonts w:ascii="Times New Roman" w:hAnsi="Times New Roman" w:cs="Times New Roman"/>
          <w:lang w:val="en-GB"/>
        </w:rPr>
        <w:t xml:space="preserve"> than participants with higher BMI</w:t>
      </w:r>
      <w:r w:rsidR="003B6003" w:rsidRPr="00C027C6">
        <w:rPr>
          <w:rFonts w:ascii="Times New Roman" w:hAnsi="Times New Roman" w:cs="Times New Roman"/>
          <w:lang w:val="en-GB"/>
        </w:rPr>
        <w:t xml:space="preserve"> and </w:t>
      </w:r>
      <w:r w:rsidR="0080210A" w:rsidRPr="00C027C6">
        <w:rPr>
          <w:rFonts w:ascii="Times New Roman" w:hAnsi="Times New Roman" w:cs="Times New Roman"/>
          <w:lang w:val="en-GB"/>
        </w:rPr>
        <w:t>WHR</w:t>
      </w:r>
      <w:r w:rsidR="007928A8" w:rsidRPr="00C027C6">
        <w:rPr>
          <w:rFonts w:ascii="Times New Roman" w:hAnsi="Times New Roman" w:cs="Times New Roman"/>
          <w:lang w:val="en-GB"/>
        </w:rPr>
        <w:t>.</w:t>
      </w:r>
      <w:r w:rsidR="007F5320" w:rsidRPr="00C027C6">
        <w:rPr>
          <w:rFonts w:ascii="Times New Roman" w:hAnsi="Times New Roman" w:cs="Times New Roman"/>
          <w:lang w:val="en-GB"/>
        </w:rPr>
        <w:t xml:space="preserve"> To study the effect of dietary </w:t>
      </w:r>
      <w:r w:rsidR="000C2760">
        <w:rPr>
          <w:rFonts w:ascii="Times New Roman" w:hAnsi="Times New Roman" w:cs="Times New Roman"/>
          <w:lang w:val="en-GB"/>
        </w:rPr>
        <w:t>behavior</w:t>
      </w:r>
      <w:r w:rsidR="007F5320" w:rsidRPr="00C027C6">
        <w:rPr>
          <w:rFonts w:ascii="Times New Roman" w:hAnsi="Times New Roman" w:cs="Times New Roman"/>
          <w:lang w:val="en-GB"/>
        </w:rPr>
        <w:t xml:space="preserve">, participants were required to complete several </w:t>
      </w:r>
      <w:r w:rsidR="0074616B" w:rsidRPr="00C027C6">
        <w:rPr>
          <w:rFonts w:ascii="Times New Roman" w:hAnsi="Times New Roman" w:cs="Times New Roman"/>
          <w:lang w:val="en-GB"/>
        </w:rPr>
        <w:t xml:space="preserve">eating </w:t>
      </w:r>
      <w:r w:rsidR="000C2760">
        <w:rPr>
          <w:rFonts w:ascii="Times New Roman" w:hAnsi="Times New Roman" w:cs="Times New Roman"/>
          <w:lang w:val="en-GB"/>
        </w:rPr>
        <w:t>behavior</w:t>
      </w:r>
      <w:r w:rsidR="0074616B" w:rsidRPr="00C027C6">
        <w:rPr>
          <w:rFonts w:ascii="Times New Roman" w:hAnsi="Times New Roman" w:cs="Times New Roman"/>
          <w:lang w:val="en-GB"/>
        </w:rPr>
        <w:t xml:space="preserve"> related </w:t>
      </w:r>
      <w:r w:rsidR="007F5320" w:rsidRPr="00C027C6">
        <w:rPr>
          <w:rFonts w:ascii="Times New Roman" w:hAnsi="Times New Roman" w:cs="Times New Roman"/>
          <w:lang w:val="en-GB"/>
        </w:rPr>
        <w:t>questionnaires and to record their food intake over 24</w:t>
      </w:r>
      <w:r w:rsidR="004257DF" w:rsidRPr="00C027C6">
        <w:rPr>
          <w:rFonts w:ascii="Times New Roman" w:hAnsi="Times New Roman" w:cs="Times New Roman"/>
          <w:lang w:val="en-GB"/>
        </w:rPr>
        <w:t>-</w:t>
      </w:r>
      <w:r w:rsidR="007F5320" w:rsidRPr="00C027C6">
        <w:rPr>
          <w:rFonts w:ascii="Times New Roman" w:hAnsi="Times New Roman" w:cs="Times New Roman"/>
          <w:lang w:val="en-GB"/>
        </w:rPr>
        <w:t xml:space="preserve">hours on </w:t>
      </w:r>
      <w:r w:rsidR="003B6003" w:rsidRPr="00C027C6">
        <w:rPr>
          <w:rFonts w:ascii="Times New Roman" w:hAnsi="Times New Roman" w:cs="Times New Roman"/>
          <w:lang w:val="en-GB"/>
        </w:rPr>
        <w:t xml:space="preserve">twelve non-consecutive days. </w:t>
      </w:r>
      <w:r w:rsidR="007F5320" w:rsidRPr="00C027C6">
        <w:rPr>
          <w:rFonts w:ascii="Times New Roman" w:hAnsi="Times New Roman" w:cs="Times New Roman"/>
          <w:lang w:val="en-GB"/>
        </w:rPr>
        <w:t xml:space="preserve">It was expected that a higher </w:t>
      </w:r>
      <w:r w:rsidR="007F5320" w:rsidRPr="00C027C6">
        <w:rPr>
          <w:rFonts w:ascii="Times New Roman" w:hAnsi="Times New Roman" w:cs="Times New Roman"/>
          <w:lang w:val="en-GB"/>
        </w:rPr>
        <w:lastRenderedPageBreak/>
        <w:t xml:space="preserve">fat content in the diet would </w:t>
      </w:r>
      <w:r w:rsidR="001A3878">
        <w:rPr>
          <w:rFonts w:ascii="Times New Roman" w:hAnsi="Times New Roman" w:cs="Times New Roman"/>
          <w:lang w:val="en-GB"/>
        </w:rPr>
        <w:t xml:space="preserve">be </w:t>
      </w:r>
      <w:r w:rsidR="00781F6C">
        <w:rPr>
          <w:rFonts w:ascii="Times New Roman" w:hAnsi="Times New Roman" w:cs="Times New Roman"/>
          <w:lang w:val="en-GB"/>
        </w:rPr>
        <w:t>associate</w:t>
      </w:r>
      <w:r w:rsidR="001A3878">
        <w:rPr>
          <w:rFonts w:ascii="Times New Roman" w:hAnsi="Times New Roman" w:cs="Times New Roman"/>
          <w:lang w:val="en-GB"/>
        </w:rPr>
        <w:t>d</w:t>
      </w:r>
      <w:r w:rsidR="00781F6C">
        <w:rPr>
          <w:rFonts w:ascii="Times New Roman" w:hAnsi="Times New Roman" w:cs="Times New Roman"/>
          <w:lang w:val="en-GB"/>
        </w:rPr>
        <w:t xml:space="preserve"> with </w:t>
      </w:r>
      <w:r w:rsidR="001A3878">
        <w:rPr>
          <w:rFonts w:ascii="Times New Roman" w:hAnsi="Times New Roman" w:cs="Times New Roman"/>
          <w:lang w:val="en-GB"/>
        </w:rPr>
        <w:t xml:space="preserve">an </w:t>
      </w:r>
      <w:r w:rsidR="00781F6C">
        <w:rPr>
          <w:rFonts w:ascii="Times New Roman" w:hAnsi="Times New Roman" w:cs="Times New Roman"/>
          <w:lang w:val="en-GB"/>
        </w:rPr>
        <w:t>attenuated</w:t>
      </w:r>
      <w:r w:rsidR="007F5320" w:rsidRPr="00C027C6">
        <w:rPr>
          <w:rFonts w:ascii="Times New Roman" w:hAnsi="Times New Roman" w:cs="Times New Roman"/>
          <w:lang w:val="en-GB"/>
        </w:rPr>
        <w:t xml:space="preserve"> </w:t>
      </w:r>
      <w:r w:rsidR="00B61D58">
        <w:rPr>
          <w:rFonts w:ascii="Times New Roman" w:hAnsi="Times New Roman" w:cs="Times New Roman"/>
          <w:lang w:val="en-GB"/>
        </w:rPr>
        <w:t xml:space="preserve">perceptual recognition of </w:t>
      </w:r>
      <w:r w:rsidR="007F5320" w:rsidRPr="00C027C6">
        <w:rPr>
          <w:rFonts w:ascii="Times New Roman" w:hAnsi="Times New Roman" w:cs="Times New Roman"/>
          <w:lang w:val="en-GB"/>
        </w:rPr>
        <w:t>fat</w:t>
      </w:r>
      <w:r w:rsidR="00781F6C">
        <w:rPr>
          <w:rFonts w:ascii="Times New Roman" w:hAnsi="Times New Roman" w:cs="Times New Roman"/>
          <w:lang w:val="en-GB"/>
        </w:rPr>
        <w:t xml:space="preserve"> </w:t>
      </w:r>
      <w:r w:rsidR="00B61D58">
        <w:rPr>
          <w:rFonts w:ascii="Times New Roman" w:hAnsi="Times New Roman" w:cs="Times New Roman"/>
          <w:lang w:val="en-GB"/>
        </w:rPr>
        <w:t>(higher</w:t>
      </w:r>
      <w:r w:rsidR="007F5320" w:rsidRPr="00C027C6">
        <w:rPr>
          <w:rFonts w:ascii="Times New Roman" w:hAnsi="Times New Roman" w:cs="Times New Roman"/>
          <w:lang w:val="en-GB"/>
        </w:rPr>
        <w:t xml:space="preserve"> detection thresholds</w:t>
      </w:r>
      <w:r w:rsidR="00B61D58">
        <w:rPr>
          <w:rFonts w:ascii="Times New Roman" w:hAnsi="Times New Roman" w:cs="Times New Roman"/>
          <w:lang w:val="en-GB"/>
        </w:rPr>
        <w:t>)</w:t>
      </w:r>
      <w:r w:rsidR="007F5320" w:rsidRPr="00C027C6">
        <w:rPr>
          <w:rFonts w:ascii="Times New Roman" w:hAnsi="Times New Roman" w:cs="Times New Roman"/>
          <w:lang w:val="en-GB"/>
        </w:rPr>
        <w:t>.</w:t>
      </w:r>
    </w:p>
    <w:p w14:paraId="097996D1" w14:textId="77777777" w:rsidR="00B42141" w:rsidRPr="00C027C6" w:rsidRDefault="00B42141" w:rsidP="00C027C6">
      <w:pPr>
        <w:spacing w:line="480" w:lineRule="auto"/>
        <w:jc w:val="both"/>
        <w:rPr>
          <w:rFonts w:ascii="Times New Roman" w:hAnsi="Times New Roman" w:cs="Times New Roman"/>
          <w:lang w:val="en-GB"/>
        </w:rPr>
      </w:pPr>
    </w:p>
    <w:p w14:paraId="189B78B1" w14:textId="77777777" w:rsidR="004F4B8A" w:rsidRPr="00C027C6" w:rsidRDefault="004F4B8A" w:rsidP="00C027C6">
      <w:pPr>
        <w:pStyle w:val="berschrift1"/>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2. Experimental Methods</w:t>
      </w:r>
    </w:p>
    <w:p w14:paraId="1F71CA96" w14:textId="77777777" w:rsidR="002D6373" w:rsidRPr="00C027C6" w:rsidRDefault="002D6373" w:rsidP="00C027C6">
      <w:pPr>
        <w:pStyle w:val="berschrift2"/>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2.1 Study Outline</w:t>
      </w:r>
    </w:p>
    <w:p w14:paraId="6B759D61" w14:textId="4C3C0DDF" w:rsidR="002D6373" w:rsidRPr="00C027C6" w:rsidRDefault="002D6373"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he aim of this study was to examine whether body composition </w:t>
      </w:r>
      <w:r w:rsidR="001A3878">
        <w:rPr>
          <w:rFonts w:ascii="Times New Roman" w:hAnsi="Times New Roman" w:cs="Times New Roman"/>
          <w:lang w:val="en-GB"/>
        </w:rPr>
        <w:t>and</w:t>
      </w:r>
      <w:r w:rsidRPr="00C027C6">
        <w:rPr>
          <w:rFonts w:ascii="Times New Roman" w:hAnsi="Times New Roman" w:cs="Times New Roman"/>
          <w:lang w:val="en-GB"/>
        </w:rPr>
        <w:t xml:space="preserve"> </w:t>
      </w:r>
      <w:r w:rsidR="007F182C" w:rsidRPr="00C027C6">
        <w:rPr>
          <w:rFonts w:ascii="Times New Roman" w:hAnsi="Times New Roman" w:cs="Times New Roman"/>
          <w:lang w:val="en-GB"/>
        </w:rPr>
        <w:t>habitual food intake</w:t>
      </w:r>
      <w:r w:rsidRPr="00C027C6">
        <w:rPr>
          <w:rFonts w:ascii="Times New Roman" w:hAnsi="Times New Roman" w:cs="Times New Roman"/>
          <w:lang w:val="en-GB"/>
        </w:rPr>
        <w:t xml:space="preserve"> </w:t>
      </w:r>
      <w:r w:rsidR="00781F6C">
        <w:rPr>
          <w:rFonts w:ascii="Times New Roman" w:hAnsi="Times New Roman" w:cs="Times New Roman"/>
          <w:lang w:val="en-GB"/>
        </w:rPr>
        <w:t>were associated with</w:t>
      </w:r>
      <w:r w:rsidRPr="00C027C6">
        <w:rPr>
          <w:rFonts w:ascii="Times New Roman" w:hAnsi="Times New Roman" w:cs="Times New Roman"/>
          <w:lang w:val="en-GB"/>
        </w:rPr>
        <w:t xml:space="preserve"> </w:t>
      </w:r>
      <w:r w:rsidR="001A3878">
        <w:rPr>
          <w:rFonts w:ascii="Times New Roman" w:hAnsi="Times New Roman" w:cs="Times New Roman"/>
          <w:lang w:val="en-GB"/>
        </w:rPr>
        <w:t xml:space="preserve">the </w:t>
      </w:r>
      <w:r w:rsidR="00B61D58">
        <w:rPr>
          <w:rFonts w:ascii="Times New Roman" w:hAnsi="Times New Roman" w:cs="Times New Roman"/>
          <w:lang w:val="en-GB"/>
        </w:rPr>
        <w:t>perceptual recognition</w:t>
      </w:r>
      <w:r w:rsidRPr="00C027C6">
        <w:rPr>
          <w:rFonts w:ascii="Times New Roman" w:hAnsi="Times New Roman" w:cs="Times New Roman"/>
          <w:lang w:val="en-GB"/>
        </w:rPr>
        <w:t xml:space="preserve"> of different </w:t>
      </w:r>
      <w:r w:rsidR="001A3878">
        <w:rPr>
          <w:rFonts w:ascii="Times New Roman" w:hAnsi="Times New Roman" w:cs="Times New Roman"/>
          <w:lang w:val="en-GB"/>
        </w:rPr>
        <w:t>fatty stimuli</w:t>
      </w:r>
      <w:r w:rsidRPr="00C027C6">
        <w:rPr>
          <w:rFonts w:ascii="Times New Roman" w:hAnsi="Times New Roman" w:cs="Times New Roman"/>
          <w:lang w:val="en-GB"/>
        </w:rPr>
        <w:t xml:space="preserve">. Detection thresholds for four fatty stimuli (oleic acid, paraffin oil, canola oil, canola oil + oleic acid) were determined in three non-consecutive laboratory sessions per stimuli. Hence, participants were required to attend twelve sessions in total at the Deakin University </w:t>
      </w:r>
      <w:r w:rsidR="00A910BB">
        <w:rPr>
          <w:rFonts w:ascii="Times New Roman" w:hAnsi="Times New Roman" w:cs="Times New Roman"/>
          <w:lang w:val="en-GB"/>
        </w:rPr>
        <w:t>Centre for Advanced Sensory Science</w:t>
      </w:r>
      <w:r w:rsidRPr="00C027C6">
        <w:rPr>
          <w:rFonts w:ascii="Times New Roman" w:hAnsi="Times New Roman" w:cs="Times New Roman"/>
          <w:lang w:val="en-GB"/>
        </w:rPr>
        <w:t xml:space="preserve">. For each session, participants were required to fast overnight and to attend the laboratory at the same time in the morning for each of the twelve sessions. There was no strict time in which all sessions had to be completed. The maximum time taken to complete all sessions was </w:t>
      </w:r>
      <w:r w:rsidR="008F48B0">
        <w:rPr>
          <w:rFonts w:ascii="Times New Roman" w:hAnsi="Times New Roman" w:cs="Times New Roman"/>
          <w:lang w:val="en-GB"/>
        </w:rPr>
        <w:t>ten</w:t>
      </w:r>
      <w:r w:rsidRPr="00C027C6">
        <w:rPr>
          <w:rFonts w:ascii="Times New Roman" w:hAnsi="Times New Roman" w:cs="Times New Roman"/>
          <w:lang w:val="en-GB"/>
        </w:rPr>
        <w:t xml:space="preserve"> weeks. </w:t>
      </w:r>
    </w:p>
    <w:p w14:paraId="1A23779E" w14:textId="77777777" w:rsidR="004F4B8A" w:rsidRPr="00C027C6" w:rsidRDefault="004F4B8A" w:rsidP="00C027C6">
      <w:pPr>
        <w:pStyle w:val="berschrift2"/>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2.</w:t>
      </w:r>
      <w:r w:rsidR="002D6373" w:rsidRPr="00C027C6">
        <w:rPr>
          <w:rFonts w:ascii="Times New Roman" w:hAnsi="Times New Roman" w:cs="Times New Roman"/>
          <w:color w:val="auto"/>
          <w:lang w:val="en-GB"/>
        </w:rPr>
        <w:t xml:space="preserve">2 </w:t>
      </w:r>
      <w:r w:rsidRPr="00C027C6">
        <w:rPr>
          <w:rFonts w:ascii="Times New Roman" w:hAnsi="Times New Roman" w:cs="Times New Roman"/>
          <w:color w:val="auto"/>
          <w:lang w:val="en-GB"/>
        </w:rPr>
        <w:t>Participants</w:t>
      </w:r>
    </w:p>
    <w:p w14:paraId="5DB0B918" w14:textId="25D9235A" w:rsidR="004F4B8A" w:rsidRPr="00C027C6" w:rsidRDefault="001009C0"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Partic</w:t>
      </w:r>
      <w:r w:rsidR="007E0100" w:rsidRPr="00C027C6">
        <w:rPr>
          <w:rFonts w:ascii="Times New Roman" w:hAnsi="Times New Roman" w:cs="Times New Roman"/>
          <w:lang w:val="en-GB"/>
        </w:rPr>
        <w:t>i</w:t>
      </w:r>
      <w:r w:rsidRPr="00C027C6">
        <w:rPr>
          <w:rFonts w:ascii="Times New Roman" w:hAnsi="Times New Roman" w:cs="Times New Roman"/>
          <w:lang w:val="en-GB"/>
        </w:rPr>
        <w:t xml:space="preserve">pants with </w:t>
      </w:r>
      <w:r w:rsidR="001E1357" w:rsidRPr="00C027C6">
        <w:rPr>
          <w:rFonts w:ascii="Times New Roman" w:hAnsi="Times New Roman" w:cs="Times New Roman"/>
          <w:lang w:val="en-GB"/>
        </w:rPr>
        <w:t xml:space="preserve">an age below 18 or above 55 years, </w:t>
      </w:r>
      <w:r w:rsidRPr="00C027C6">
        <w:rPr>
          <w:rFonts w:ascii="Times New Roman" w:hAnsi="Times New Roman" w:cs="Times New Roman"/>
          <w:lang w:val="en-GB"/>
        </w:rPr>
        <w:t xml:space="preserve">being pregnant or lactating, suffering from lactose-intolerance or </w:t>
      </w:r>
      <w:r w:rsidR="001E1357" w:rsidRPr="00C027C6">
        <w:rPr>
          <w:rFonts w:ascii="Times New Roman" w:hAnsi="Times New Roman" w:cs="Times New Roman"/>
          <w:lang w:val="en-GB"/>
        </w:rPr>
        <w:t>impaired smell or taste functions</w:t>
      </w:r>
      <w:r w:rsidRPr="00C027C6">
        <w:rPr>
          <w:rFonts w:ascii="Times New Roman" w:hAnsi="Times New Roman" w:cs="Times New Roman"/>
          <w:lang w:val="en-GB"/>
        </w:rPr>
        <w:t xml:space="preserve"> were excluded. </w:t>
      </w:r>
      <w:r w:rsidR="004F4B8A" w:rsidRPr="00C027C6">
        <w:rPr>
          <w:rFonts w:ascii="Times New Roman" w:hAnsi="Times New Roman" w:cs="Times New Roman"/>
          <w:lang w:val="en-GB"/>
        </w:rPr>
        <w:t xml:space="preserve">The 30 participants included were recruited from Deakin University, Burwood, Victoria, Australia and provided written informed consent prior to participating in the study. </w:t>
      </w:r>
      <w:r w:rsidR="001E1357" w:rsidRPr="00C027C6">
        <w:rPr>
          <w:rFonts w:ascii="Times New Roman" w:hAnsi="Times New Roman" w:cs="Times New Roman"/>
          <w:lang w:val="en-GB"/>
        </w:rPr>
        <w:t xml:space="preserve">The study was approved by the Deakin University Human Ethics Advisory Group </w:t>
      </w:r>
      <w:r w:rsidR="007531AC">
        <w:rPr>
          <w:rFonts w:ascii="Times New Roman" w:hAnsi="Times New Roman" w:cs="Times New Roman"/>
          <w:lang w:val="en-GB"/>
        </w:rPr>
        <w:t xml:space="preserve">(HEAG-H 89_2016) </w:t>
      </w:r>
      <w:r w:rsidR="001E1357" w:rsidRPr="00C027C6">
        <w:rPr>
          <w:rFonts w:ascii="Times New Roman" w:hAnsi="Times New Roman" w:cs="Times New Roman"/>
          <w:lang w:val="en-GB"/>
        </w:rPr>
        <w:t xml:space="preserve">and complied with the principles laid down in the Declaration of Helsinki. </w:t>
      </w:r>
    </w:p>
    <w:p w14:paraId="5FB9BF9C" w14:textId="77777777" w:rsidR="004F4B8A" w:rsidRPr="00C027C6" w:rsidRDefault="004F4B8A" w:rsidP="00C027C6">
      <w:pPr>
        <w:pStyle w:val="berschrift2"/>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2.3 Determination of fat detection thresholds</w:t>
      </w:r>
    </w:p>
    <w:p w14:paraId="73F8A11B" w14:textId="4CEBEF2C" w:rsidR="00670966" w:rsidRPr="00C027C6" w:rsidRDefault="00670966"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o </w:t>
      </w:r>
      <w:r w:rsidR="007531AC" w:rsidRPr="00C027C6">
        <w:rPr>
          <w:rFonts w:ascii="Times New Roman" w:hAnsi="Times New Roman" w:cs="Times New Roman"/>
          <w:lang w:val="en-GB"/>
        </w:rPr>
        <w:t>exp</w:t>
      </w:r>
      <w:r w:rsidR="007531AC">
        <w:rPr>
          <w:rFonts w:ascii="Times New Roman" w:hAnsi="Times New Roman" w:cs="Times New Roman"/>
          <w:lang w:val="en-GB"/>
        </w:rPr>
        <w:t>a</w:t>
      </w:r>
      <w:r w:rsidR="007531AC" w:rsidRPr="00C027C6">
        <w:rPr>
          <w:rFonts w:ascii="Times New Roman" w:hAnsi="Times New Roman" w:cs="Times New Roman"/>
          <w:lang w:val="en-GB"/>
        </w:rPr>
        <w:t xml:space="preserve">nd </w:t>
      </w:r>
      <w:r w:rsidRPr="00C027C6">
        <w:rPr>
          <w:rFonts w:ascii="Times New Roman" w:hAnsi="Times New Roman" w:cs="Times New Roman"/>
          <w:lang w:val="en-GB"/>
        </w:rPr>
        <w:t>the knowledge of human fat sensiti</w:t>
      </w:r>
      <w:r w:rsidR="00130510" w:rsidRPr="00C027C6">
        <w:rPr>
          <w:rFonts w:ascii="Times New Roman" w:hAnsi="Times New Roman" w:cs="Times New Roman"/>
          <w:lang w:val="en-GB"/>
        </w:rPr>
        <w:t>vity, four fatty stimuli</w:t>
      </w:r>
      <w:r w:rsidRPr="00C027C6">
        <w:rPr>
          <w:rFonts w:ascii="Times New Roman" w:hAnsi="Times New Roman" w:cs="Times New Roman"/>
          <w:lang w:val="en-GB"/>
        </w:rPr>
        <w:t xml:space="preserve"> that could be detected </w:t>
      </w:r>
      <w:r w:rsidR="00B6085B">
        <w:rPr>
          <w:rFonts w:ascii="Times New Roman" w:hAnsi="Times New Roman" w:cs="Times New Roman"/>
          <w:lang w:val="en-GB"/>
        </w:rPr>
        <w:t>via gustatory and/or textural cues</w:t>
      </w:r>
      <w:r w:rsidRPr="00C027C6">
        <w:rPr>
          <w:rFonts w:ascii="Times New Roman" w:hAnsi="Times New Roman" w:cs="Times New Roman"/>
          <w:lang w:val="en-GB"/>
        </w:rPr>
        <w:t xml:space="preserve"> were chosen. </w:t>
      </w:r>
      <w:r w:rsidR="004D0F39">
        <w:rPr>
          <w:rFonts w:ascii="Times New Roman" w:hAnsi="Times New Roman" w:cs="Times New Roman"/>
          <w:lang w:val="en-GB"/>
        </w:rPr>
        <w:t>The FFA o</w:t>
      </w:r>
      <w:r w:rsidRPr="00C027C6">
        <w:rPr>
          <w:rFonts w:ascii="Times New Roman" w:hAnsi="Times New Roman" w:cs="Times New Roman"/>
          <w:lang w:val="en-GB"/>
        </w:rPr>
        <w:t xml:space="preserve">leic acid was chosen based on an established procedure </w:t>
      </w:r>
      <w:r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Haryono&lt;/Author&gt;&lt;Year&gt;2014&lt;/Year&gt;&lt;RecNum&gt;1141&lt;/RecNum&gt;&lt;DisplayText&gt;(Haryono, Sprajcer, &amp;amp; Keast, 2014)&lt;/DisplayText&gt;&lt;record&gt;&lt;rec-number&gt;1141&lt;/rec-number&gt;&lt;foreign-keys&gt;&lt;key app="EN" db-id="eeevzvrdhe95fcee5a05r0vpv5fp0s505aer" timestamp="1437462537"&gt;1141&lt;/key&gt;&lt;/foreign-keys&gt;&lt;ref-type name="Journal Article"&gt;17&lt;/ref-type&gt;&lt;contributors&gt;&lt;authors&gt;&lt;author&gt;Haryono, R. Y.&lt;/author&gt;&lt;author&gt;Sprajcer, M. A.&lt;/author&gt;&lt;author&gt;Keast, R. S.&lt;/author&gt;&lt;/authors&gt;&lt;/contributors&gt;&lt;auth-address&gt;School of Exercise and Nutrition Sciences, Deakin University.&amp;#xD;School of Exercise and Nutrition Sciences, Deakin University; russell.keast@deakin.edu.au.&lt;/auth-address&gt;&lt;titles&gt;&lt;title&gt;Measuring oral fatty acid thresholds, fat perception, fatty food liking, and papillae density in humans&lt;/title&gt;&lt;secondary-title&gt;J Vis Exp&lt;/secondary-title&gt;&lt;/titles&gt;&lt;periodical&gt;&lt;full-title&gt;J Vis Exp&lt;/full-title&gt;&lt;abbr-1&gt;Journal of visualized experiments : JoVE&lt;/abbr-1&gt;&lt;/periodical&gt;&lt;number&gt;88&lt;/number&gt;&lt;keywords&gt;&lt;keyword&gt;Body Mass Index&lt;/keyword&gt;&lt;keyword&gt;Dietary Fats/*administration &amp;amp; dosage&lt;/keyword&gt;&lt;keyword&gt;Food Preferences/*physiology&lt;/keyword&gt;&lt;keyword&gt;Humans&lt;/keyword&gt;&lt;keyword&gt;Obesity/etiology&lt;/keyword&gt;&lt;keyword&gt;Oleic Acid/*administration &amp;amp; dosage&lt;/keyword&gt;&lt;keyword&gt;Taste/*physiology&lt;/keyword&gt;&lt;keyword&gt;Taste Buds/anatomy &amp;amp; histology/*physiology&lt;/keyword&gt;&lt;/keywords&gt;&lt;dates&gt;&lt;year&gt;2014&lt;/year&gt;&lt;/dates&gt;&lt;isbn&gt;1940-087X (Electronic)&amp;#xD;1940-087X (Linking)&lt;/isbn&gt;&lt;accession-num&gt;24961177&lt;/accession-num&gt;&lt;urls&gt;&lt;related-urls&gt;&lt;url&gt;http://www.ncbi.nlm.nih.gov/pubmed/24961177&lt;/url&gt;&lt;/related-urls&gt;&lt;/urls&gt;&lt;custom2&gt;4186631&lt;/custom2&gt;&lt;electronic-resource-num&gt;10.3791/51236&lt;/electronic-resource-num&gt;&lt;/record&gt;&lt;/Cite&gt;&lt;/EndNote&gt;</w:instrText>
      </w:r>
      <w:r w:rsidRPr="00C027C6">
        <w:rPr>
          <w:rFonts w:ascii="Times New Roman" w:hAnsi="Times New Roman" w:cs="Times New Roman"/>
          <w:lang w:val="en-GB"/>
        </w:rPr>
        <w:fldChar w:fldCharType="separate"/>
      </w:r>
      <w:r w:rsidR="009214BC">
        <w:rPr>
          <w:rFonts w:ascii="Times New Roman" w:hAnsi="Times New Roman" w:cs="Times New Roman"/>
          <w:noProof/>
          <w:lang w:val="en-GB"/>
        </w:rPr>
        <w:t>(Haryono, Sprajcer, &amp; Keast, 2014)</w:t>
      </w:r>
      <w:r w:rsidRPr="00C027C6">
        <w:rPr>
          <w:rFonts w:ascii="Times New Roman" w:hAnsi="Times New Roman" w:cs="Times New Roman"/>
          <w:lang w:val="en-GB"/>
        </w:rPr>
        <w:fldChar w:fldCharType="end"/>
      </w:r>
      <w:r w:rsidRPr="00C027C6">
        <w:rPr>
          <w:rFonts w:ascii="Times New Roman" w:hAnsi="Times New Roman" w:cs="Times New Roman"/>
          <w:lang w:val="en-GB"/>
        </w:rPr>
        <w:t xml:space="preserve"> and to control for fat sensitivity associated with gustatory cues. Paraffin oil (mixture of hydrocarbons) was included to control for fat perception based on textural cues. Because paraffin oil does not contain FFAs nor </w:t>
      </w:r>
      <w:r w:rsidR="007F1DA6">
        <w:rPr>
          <w:rFonts w:ascii="Times New Roman" w:hAnsi="Times New Roman" w:cs="Times New Roman"/>
          <w:lang w:val="en-GB"/>
        </w:rPr>
        <w:t>TAG</w:t>
      </w:r>
      <w:r w:rsidRPr="00C027C6">
        <w:rPr>
          <w:rFonts w:ascii="Times New Roman" w:hAnsi="Times New Roman" w:cs="Times New Roman"/>
          <w:lang w:val="en-GB"/>
        </w:rPr>
        <w:t xml:space="preserve">s, fatty taste sensations evoked </w:t>
      </w:r>
      <w:r w:rsidRPr="00C027C6">
        <w:rPr>
          <w:rFonts w:ascii="Times New Roman" w:hAnsi="Times New Roman" w:cs="Times New Roman"/>
          <w:lang w:val="en-GB"/>
        </w:rPr>
        <w:lastRenderedPageBreak/>
        <w:t>by FFAs can be ruled out. In contrast, canola oil (</w:t>
      </w:r>
      <w:r w:rsidR="007F1DA6">
        <w:rPr>
          <w:rFonts w:ascii="Times New Roman" w:hAnsi="Times New Roman" w:cs="Times New Roman"/>
          <w:lang w:val="en-GB"/>
        </w:rPr>
        <w:t>TAG</w:t>
      </w:r>
      <w:r w:rsidRPr="00C027C6">
        <w:rPr>
          <w:rFonts w:ascii="Times New Roman" w:hAnsi="Times New Roman" w:cs="Times New Roman"/>
          <w:lang w:val="en-GB"/>
        </w:rPr>
        <w:t xml:space="preserve">s-rich) can be perceived over two possible mechanisms. Firstly, it can be perceived by textural cues due to the high amount of </w:t>
      </w:r>
      <w:r w:rsidR="007F1DA6">
        <w:rPr>
          <w:rFonts w:ascii="Times New Roman" w:hAnsi="Times New Roman" w:cs="Times New Roman"/>
          <w:lang w:val="en-GB"/>
        </w:rPr>
        <w:t>TAG</w:t>
      </w:r>
      <w:r w:rsidRPr="00C027C6">
        <w:rPr>
          <w:rFonts w:ascii="Times New Roman" w:hAnsi="Times New Roman" w:cs="Times New Roman"/>
          <w:lang w:val="en-GB"/>
        </w:rPr>
        <w:t xml:space="preserve">s that affect viscosity </w:t>
      </w:r>
      <w:r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Valeri&lt;/Author&gt;&lt;Year&gt;1997&lt;/Year&gt;&lt;RecNum&gt;1376&lt;/RecNum&gt;&lt;DisplayText&gt;(Valeri &amp;amp; Meirelles, 1997)&lt;/DisplayText&gt;&lt;record&gt;&lt;rec-number&gt;1376&lt;/rec-number&gt;&lt;foreign-keys&gt;&lt;key app="EN" db-id="eeevzvrdhe95fcee5a05r0vpv5fp0s505aer" timestamp="1485526901"&gt;1376&lt;/key&gt;&lt;/foreign-keys&gt;&lt;ref-type name="Journal Article"&gt;17&lt;/ref-type&gt;&lt;contributors&gt;&lt;authors&gt;&lt;author&gt;Valeri, D.&lt;/author&gt;&lt;author&gt;Meirelles, A. J. A.&lt;/author&gt;&lt;/authors&gt;&lt;/contributors&gt;&lt;auth-address&gt;Campinas State Univ,Dept Food Engn,Br-13083970 Campinas,Brazil&lt;/auth-address&gt;&lt;titles&gt;&lt;title&gt;Viscosities of fatty acids, triglycerides, and their binary mixtures&lt;/title&gt;&lt;secondary-title&gt;Journal of the American Oil Chemists Society&lt;/secondary-title&gt;&lt;alt-title&gt;J Am Oil Chem Soc&lt;/alt-title&gt;&lt;/titles&gt;&lt;alt-periodical&gt;&lt;full-title&gt;J Am Oil Chem Soc&lt;/full-title&gt;&lt;/alt-periodical&gt;&lt;pages&gt;1221-1226&lt;/pages&gt;&lt;volume&gt;74&lt;/volume&gt;&lt;number&gt;10&lt;/number&gt;&lt;keywords&gt;&lt;keyword&gt;fatty acid mixtures&lt;/keyword&gt;&lt;keyword&gt;fatty acids&lt;/keyword&gt;&lt;keyword&gt;kinematic viscosity&lt;/keyword&gt;&lt;keyword&gt;triglyceride mixtures&lt;/keyword&gt;&lt;keyword&gt;triglycerides&lt;/keyword&gt;&lt;keyword&gt;viscosity&lt;/keyword&gt;&lt;keyword&gt;vegetable-oils&lt;/keyword&gt;&lt;keyword&gt;densities&lt;/keyword&gt;&lt;keyword&gt;volumes&lt;/keyword&gt;&lt;/keywords&gt;&lt;dates&gt;&lt;year&gt;1997&lt;/year&gt;&lt;pub-dates&gt;&lt;date&gt;Oct&lt;/date&gt;&lt;/pub-dates&gt;&lt;/dates&gt;&lt;isbn&gt;0003-021x&lt;/isbn&gt;&lt;accession-num&gt;WOS:A1997YA66600005&lt;/accession-num&gt;&lt;urls&gt;&lt;related-urls&gt;&lt;url&gt;&amp;lt;Go to ISI&amp;gt;://WOS:A1997YA66600005&lt;/url&gt;&lt;/related-urls&gt;&lt;/urls&gt;&lt;electronic-resource-num&gt;DOI 10.1007/s11746-997-0048-6&lt;/electronic-resource-num&gt;&lt;language&gt;English&lt;/language&gt;&lt;/record&gt;&lt;/Cite&gt;&lt;/EndNote&gt;</w:instrText>
      </w:r>
      <w:r w:rsidRPr="00C027C6">
        <w:rPr>
          <w:rFonts w:ascii="Times New Roman" w:hAnsi="Times New Roman" w:cs="Times New Roman"/>
          <w:lang w:val="en-GB"/>
        </w:rPr>
        <w:fldChar w:fldCharType="separate"/>
      </w:r>
      <w:r w:rsidR="009214BC">
        <w:rPr>
          <w:rFonts w:ascii="Times New Roman" w:hAnsi="Times New Roman" w:cs="Times New Roman"/>
          <w:noProof/>
          <w:lang w:val="en-GB"/>
        </w:rPr>
        <w:t>(Valeri &amp; Meirelles, 1997)</w:t>
      </w:r>
      <w:r w:rsidRPr="00C027C6">
        <w:rPr>
          <w:rFonts w:ascii="Times New Roman" w:hAnsi="Times New Roman" w:cs="Times New Roman"/>
          <w:lang w:val="en-GB"/>
        </w:rPr>
        <w:fldChar w:fldCharType="end"/>
      </w:r>
      <w:r w:rsidRPr="00C027C6">
        <w:rPr>
          <w:rFonts w:ascii="Times New Roman" w:hAnsi="Times New Roman" w:cs="Times New Roman"/>
          <w:lang w:val="en-GB"/>
        </w:rPr>
        <w:t xml:space="preserve"> and secondly over the gustatory sensations due to the low concentration of FFAs that is naturally present in oils (1-2%) </w:t>
      </w:r>
      <w:r w:rsidRPr="00C027C6">
        <w:rPr>
          <w:rFonts w:ascii="Times New Roman" w:hAnsi="Times New Roman" w:cs="Times New Roman"/>
          <w:lang w:val="en-GB"/>
        </w:rPr>
        <w:fldChar w:fldCharType="begin">
          <w:fldData xml:space="preserve">PEVuZE5vdGU+PENpdGU+PEF1dGhvcj5Lb3JpeWFtYTwvQXV0aG9yPjxZZWFyPjIwMDI8L1llYXI+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Lb3JpeWFtYTwvQXV0aG9yPjxZZWFyPjIwMDI8L1llYXI+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Pr="00C027C6">
        <w:rPr>
          <w:rFonts w:ascii="Times New Roman" w:hAnsi="Times New Roman" w:cs="Times New Roman"/>
          <w:lang w:val="en-GB"/>
        </w:rPr>
      </w:r>
      <w:r w:rsidRPr="00C027C6">
        <w:rPr>
          <w:rFonts w:ascii="Times New Roman" w:hAnsi="Times New Roman" w:cs="Times New Roman"/>
          <w:lang w:val="en-GB"/>
        </w:rPr>
        <w:fldChar w:fldCharType="separate"/>
      </w:r>
      <w:r w:rsidR="009214BC">
        <w:rPr>
          <w:rFonts w:ascii="Times New Roman" w:hAnsi="Times New Roman" w:cs="Times New Roman"/>
          <w:noProof/>
          <w:lang w:val="en-GB"/>
        </w:rPr>
        <w:t>(Gunstone &amp; Norris, 1983; Koriyama, Wongso, Watanabe, &amp; Abe, 2002)</w:t>
      </w:r>
      <w:r w:rsidRPr="00C027C6">
        <w:rPr>
          <w:rFonts w:ascii="Times New Roman" w:hAnsi="Times New Roman" w:cs="Times New Roman"/>
          <w:lang w:val="en-GB"/>
        </w:rPr>
        <w:fldChar w:fldCharType="end"/>
      </w:r>
      <w:r w:rsidRPr="00C027C6">
        <w:rPr>
          <w:rFonts w:ascii="Times New Roman" w:hAnsi="Times New Roman" w:cs="Times New Roman"/>
          <w:lang w:val="en-GB"/>
        </w:rPr>
        <w:t xml:space="preserve">. Additionally, the amount of FFAs in canola oil can be increased by lingual lipases that hydrolyse </w:t>
      </w:r>
      <w:r w:rsidR="007F1DA6">
        <w:rPr>
          <w:rFonts w:ascii="Times New Roman" w:hAnsi="Times New Roman" w:cs="Times New Roman"/>
          <w:lang w:val="en-GB"/>
        </w:rPr>
        <w:t>TAG</w:t>
      </w:r>
      <w:r w:rsidRPr="00C027C6">
        <w:rPr>
          <w:rFonts w:ascii="Times New Roman" w:hAnsi="Times New Roman" w:cs="Times New Roman"/>
          <w:lang w:val="en-GB"/>
        </w:rPr>
        <w:t>s into glycerol and FFAs</w:t>
      </w:r>
      <w:r w:rsidR="007531AC">
        <w:rPr>
          <w:rFonts w:ascii="Times New Roman" w:hAnsi="Times New Roman" w:cs="Times New Roman"/>
          <w:lang w:val="en-GB"/>
        </w:rPr>
        <w:t xml:space="preserve"> </w:t>
      </w:r>
      <w:r w:rsidR="003247EA">
        <w:rPr>
          <w:rFonts w:ascii="Times New Roman" w:hAnsi="Times New Roman" w:cs="Times New Roman"/>
          <w:lang w:val="en-GB"/>
        </w:rPr>
        <w:fldChar w:fldCharType="begin">
          <w:fldData xml:space="preserve">PEVuZE5vdGU+PENpdGU+PEF1dGhvcj5QZXBpbm88L0F1dGhvcj48WWVhcj4yMDEyPC9ZZWFyPjxS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QZXBpbm88L0F1dGhvcj48WWVhcj4yMDEyPC9ZZWFyPjxS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3247EA">
        <w:rPr>
          <w:rFonts w:ascii="Times New Roman" w:hAnsi="Times New Roman" w:cs="Times New Roman"/>
          <w:lang w:val="en-GB"/>
        </w:rPr>
      </w:r>
      <w:r w:rsidR="003247EA">
        <w:rPr>
          <w:rFonts w:ascii="Times New Roman" w:hAnsi="Times New Roman" w:cs="Times New Roman"/>
          <w:lang w:val="en-GB"/>
        </w:rPr>
        <w:fldChar w:fldCharType="separate"/>
      </w:r>
      <w:r w:rsidR="009214BC">
        <w:rPr>
          <w:rFonts w:ascii="Times New Roman" w:hAnsi="Times New Roman" w:cs="Times New Roman"/>
          <w:noProof/>
          <w:lang w:val="en-GB"/>
        </w:rPr>
        <w:t>(Pepino, Love-Gregory, Klein, &amp; Abumrad, 2012; Voigt et al., 2014)</w:t>
      </w:r>
      <w:r w:rsidR="003247EA">
        <w:rPr>
          <w:rFonts w:ascii="Times New Roman" w:hAnsi="Times New Roman" w:cs="Times New Roman"/>
          <w:lang w:val="en-GB"/>
        </w:rPr>
        <w:fldChar w:fldCharType="end"/>
      </w:r>
      <w:r w:rsidRPr="00C027C6">
        <w:rPr>
          <w:rFonts w:ascii="Times New Roman" w:hAnsi="Times New Roman" w:cs="Times New Roman"/>
          <w:lang w:val="en-GB"/>
        </w:rPr>
        <w:t xml:space="preserve">. Furthermore, canola oil spiked with oleic acid was included as mixed stimulus that could be perceived via gustatory and textural cues. By using increasing concentrations of canola oil spiked with a fixed amount of oleic acid (3.80mM, based on mean detection thresholds of previous studies </w:t>
      </w:r>
      <w:r w:rsidRPr="00C027C6">
        <w:rPr>
          <w:rFonts w:ascii="Times New Roman" w:hAnsi="Times New Roman" w:cs="Times New Roman"/>
          <w:lang w:val="en-GB"/>
        </w:rPr>
        <w:fldChar w:fldCharType="begin">
          <w:fldData xml:space="preserve">PEVuZE5vdGU+PENpdGU+PEF1dGhvcj5TdGV3YXJ0PC9BdXRob3I+PFllYXI+MjAxMDwvWWVhcj48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0NS01MjwvcGFnZXM+PHZvbHVt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dGV3YXJ0PC9BdXRob3I+PFllYXI+MjAxMDwvWWVhcj48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0NS01MjwvcGFnZXM+PHZvbHVt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Pr="00C027C6">
        <w:rPr>
          <w:rFonts w:ascii="Times New Roman" w:hAnsi="Times New Roman" w:cs="Times New Roman"/>
          <w:lang w:val="en-GB"/>
        </w:rPr>
      </w:r>
      <w:r w:rsidRPr="00C027C6">
        <w:rPr>
          <w:rFonts w:ascii="Times New Roman" w:hAnsi="Times New Roman" w:cs="Times New Roman"/>
          <w:lang w:val="en-GB"/>
        </w:rPr>
        <w:fldChar w:fldCharType="separate"/>
      </w:r>
      <w:r w:rsidR="009214BC">
        <w:rPr>
          <w:rFonts w:ascii="Times New Roman" w:hAnsi="Times New Roman" w:cs="Times New Roman"/>
          <w:noProof/>
          <w:lang w:val="en-GB"/>
        </w:rPr>
        <w:t>(L. P. Newman, Keast, R.S.J., 2013; Stewart et al., 2010; Stewart &amp; Keast, 2012)</w:t>
      </w:r>
      <w:r w:rsidRPr="00C027C6">
        <w:rPr>
          <w:rFonts w:ascii="Times New Roman" w:hAnsi="Times New Roman" w:cs="Times New Roman"/>
          <w:lang w:val="en-GB"/>
        </w:rPr>
        <w:fldChar w:fldCharType="end"/>
      </w:r>
      <w:r w:rsidRPr="00C027C6">
        <w:rPr>
          <w:rFonts w:ascii="Times New Roman" w:hAnsi="Times New Roman" w:cs="Times New Roman"/>
          <w:lang w:val="en-GB"/>
        </w:rPr>
        <w:t>) it was expected that some participants would detect this stimul</w:t>
      </w:r>
      <w:r w:rsidR="005B2189">
        <w:rPr>
          <w:rFonts w:ascii="Times New Roman" w:hAnsi="Times New Roman" w:cs="Times New Roman"/>
          <w:lang w:val="en-GB"/>
        </w:rPr>
        <w:t>us</w:t>
      </w:r>
      <w:r w:rsidRPr="00C027C6">
        <w:rPr>
          <w:rFonts w:ascii="Times New Roman" w:hAnsi="Times New Roman" w:cs="Times New Roman"/>
          <w:lang w:val="en-GB"/>
        </w:rPr>
        <w:t xml:space="preserve"> due to gustatory sensations evoked by the addition of oleic acid, whereas other participants would refer to textural cues due to the </w:t>
      </w:r>
      <w:r w:rsidR="007F1DA6">
        <w:rPr>
          <w:rFonts w:ascii="Times New Roman" w:hAnsi="Times New Roman" w:cs="Times New Roman"/>
          <w:lang w:val="en-GB"/>
        </w:rPr>
        <w:t>TAG</w:t>
      </w:r>
      <w:r w:rsidRPr="00C027C6">
        <w:rPr>
          <w:rFonts w:ascii="Times New Roman" w:hAnsi="Times New Roman" w:cs="Times New Roman"/>
          <w:lang w:val="en-GB"/>
        </w:rPr>
        <w:t>-rich canola oil.</w:t>
      </w:r>
    </w:p>
    <w:p w14:paraId="2449760E" w14:textId="3557EB61" w:rsidR="00E859F6" w:rsidRDefault="008F73A7"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Fat detection thresholds were determined using a 3-alternative forced choice test</w:t>
      </w:r>
      <w:r w:rsidR="008330C7" w:rsidRPr="00C027C6">
        <w:rPr>
          <w:rFonts w:ascii="Times New Roman" w:hAnsi="Times New Roman" w:cs="Times New Roman"/>
          <w:lang w:val="en-GB"/>
        </w:rPr>
        <w:t xml:space="preserve"> (3-AFC)</w:t>
      </w:r>
      <w:r w:rsidRPr="00C027C6">
        <w:rPr>
          <w:rFonts w:ascii="Times New Roman" w:hAnsi="Times New Roman" w:cs="Times New Roman"/>
          <w:lang w:val="en-GB"/>
        </w:rPr>
        <w:t xml:space="preserve">, </w:t>
      </w:r>
      <w:r w:rsidR="00E2072E" w:rsidRPr="00C027C6">
        <w:rPr>
          <w:rFonts w:ascii="Times New Roman" w:hAnsi="Times New Roman" w:cs="Times New Roman"/>
          <w:lang w:val="en-GB"/>
        </w:rPr>
        <w:t xml:space="preserve">based on the protocol of Haryono and colleagues </w:t>
      </w:r>
      <w:r w:rsidR="00E2072E"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 ExcludeAuth="1"&gt;&lt;Author&gt;Haryono&lt;/Author&gt;&lt;Year&gt;2014&lt;/Year&gt;&lt;RecNum&gt;1141&lt;/RecNum&gt;&lt;DisplayText&gt;(2014)&lt;/DisplayText&gt;&lt;record&gt;&lt;rec-number&gt;1141&lt;/rec-number&gt;&lt;foreign-keys&gt;&lt;key app="EN" db-id="eeevzvrdhe95fcee5a05r0vpv5fp0s505aer" timestamp="1437462537"&gt;1141&lt;/key&gt;&lt;/foreign-keys&gt;&lt;ref-type name="Journal Article"&gt;17&lt;/ref-type&gt;&lt;contributors&gt;&lt;authors&gt;&lt;author&gt;Haryono, R. Y.&lt;/author&gt;&lt;author&gt;Sprajcer, M. A.&lt;/author&gt;&lt;author&gt;Keast, R. S.&lt;/author&gt;&lt;/authors&gt;&lt;/contributors&gt;&lt;auth-address&gt;School of Exercise and Nutrition Sciences, Deakin University.&amp;#xD;School of Exercise and Nutrition Sciences, Deakin University; russell.keast@deakin.edu.au.&lt;/auth-address&gt;&lt;titles&gt;&lt;title&gt;Measuring oral fatty acid thresholds, fat perception, fatty food liking, and papillae density in humans&lt;/title&gt;&lt;secondary-title&gt;J Vis Exp&lt;/secondary-title&gt;&lt;/titles&gt;&lt;periodical&gt;&lt;full-title&gt;J Vis Exp&lt;/full-title&gt;&lt;abbr-1&gt;Journal of visualized experiments : JoVE&lt;/abbr-1&gt;&lt;/periodical&gt;&lt;number&gt;88&lt;/number&gt;&lt;keywords&gt;&lt;keyword&gt;Body Mass Index&lt;/keyword&gt;&lt;keyword&gt;Dietary Fats/*administration &amp;amp; dosage&lt;/keyword&gt;&lt;keyword&gt;Food Preferences/*physiology&lt;/keyword&gt;&lt;keyword&gt;Humans&lt;/keyword&gt;&lt;keyword&gt;Obesity/etiology&lt;/keyword&gt;&lt;keyword&gt;Oleic Acid/*administration &amp;amp; dosage&lt;/keyword&gt;&lt;keyword&gt;Taste/*physiology&lt;/keyword&gt;&lt;keyword&gt;Taste Buds/anatomy &amp;amp; histology/*physiology&lt;/keyword&gt;&lt;/keywords&gt;&lt;dates&gt;&lt;year&gt;2014&lt;/year&gt;&lt;/dates&gt;&lt;isbn&gt;1940-087X (Electronic)&amp;#xD;1940-087X (Linking)&lt;/isbn&gt;&lt;accession-num&gt;24961177&lt;/accession-num&gt;&lt;urls&gt;&lt;related-urls&gt;&lt;url&gt;http://www.ncbi.nlm.nih.gov/pubmed/24961177&lt;/url&gt;&lt;/related-urls&gt;&lt;/urls&gt;&lt;custom2&gt;4186631&lt;/custom2&gt;&lt;electronic-resource-num&gt;10.3791/51236&lt;/electronic-resource-num&gt;&lt;/record&gt;&lt;/Cite&gt;&lt;/EndNote&gt;</w:instrText>
      </w:r>
      <w:r w:rsidR="00E2072E" w:rsidRPr="00C027C6">
        <w:rPr>
          <w:rFonts w:ascii="Times New Roman" w:hAnsi="Times New Roman" w:cs="Times New Roman"/>
          <w:lang w:val="en-GB"/>
        </w:rPr>
        <w:fldChar w:fldCharType="separate"/>
      </w:r>
      <w:r w:rsidR="009214BC">
        <w:rPr>
          <w:rFonts w:ascii="Times New Roman" w:hAnsi="Times New Roman" w:cs="Times New Roman"/>
          <w:noProof/>
          <w:lang w:val="en-GB"/>
        </w:rPr>
        <w:t>(2014)</w:t>
      </w:r>
      <w:r w:rsidR="00E2072E" w:rsidRPr="00C027C6">
        <w:rPr>
          <w:rFonts w:ascii="Times New Roman" w:hAnsi="Times New Roman" w:cs="Times New Roman"/>
          <w:lang w:val="en-GB"/>
        </w:rPr>
        <w:fldChar w:fldCharType="end"/>
      </w:r>
      <w:r w:rsidR="00E2072E" w:rsidRPr="00C027C6">
        <w:rPr>
          <w:rFonts w:ascii="Times New Roman" w:hAnsi="Times New Roman" w:cs="Times New Roman"/>
          <w:lang w:val="en-GB"/>
        </w:rPr>
        <w:t xml:space="preserve">. Concentrations for oleic acid (Sigma-Aldrich Chemie GmbH, Steinheim, Germany) were </w:t>
      </w:r>
      <w:r w:rsidRPr="00C027C6">
        <w:rPr>
          <w:rFonts w:ascii="Times New Roman" w:hAnsi="Times New Roman" w:cs="Times New Roman"/>
          <w:lang w:val="en-GB"/>
        </w:rPr>
        <w:t xml:space="preserve">also </w:t>
      </w:r>
      <w:r w:rsidR="00E2072E" w:rsidRPr="00C027C6">
        <w:rPr>
          <w:rFonts w:ascii="Times New Roman" w:hAnsi="Times New Roman" w:cs="Times New Roman"/>
          <w:lang w:val="en-GB"/>
        </w:rPr>
        <w:t>taken from this protocol, whereas the concentrations for paraffin oil (Sanofi Consumer Healthcare, Virginia, Queensland, Australia), canola oil</w:t>
      </w:r>
      <w:r w:rsidR="006E0819" w:rsidRPr="00C027C6">
        <w:rPr>
          <w:rFonts w:ascii="Times New Roman" w:hAnsi="Times New Roman" w:cs="Times New Roman"/>
          <w:lang w:val="en-GB"/>
        </w:rPr>
        <w:t xml:space="preserve"> (Coles, Hawthorn East, Victoria, Australia)</w:t>
      </w:r>
      <w:r w:rsidR="00E2072E" w:rsidRPr="00C027C6">
        <w:rPr>
          <w:rFonts w:ascii="Times New Roman" w:hAnsi="Times New Roman" w:cs="Times New Roman"/>
          <w:lang w:val="en-GB"/>
        </w:rPr>
        <w:t xml:space="preserve">, and canola oil + oleic </w:t>
      </w:r>
      <w:r w:rsidR="002C4D08" w:rsidRPr="00C027C6">
        <w:rPr>
          <w:rFonts w:ascii="Times New Roman" w:hAnsi="Times New Roman" w:cs="Times New Roman"/>
          <w:lang w:val="en-GB"/>
        </w:rPr>
        <w:t>acid were based on pilot studies</w:t>
      </w:r>
      <w:r w:rsidR="00E859F6" w:rsidRPr="00C027C6">
        <w:rPr>
          <w:rFonts w:ascii="Times New Roman" w:hAnsi="Times New Roman" w:cs="Times New Roman"/>
          <w:lang w:val="en-GB"/>
        </w:rPr>
        <w:t xml:space="preserve"> using 0.15 log steps with a starting point of 1.00% </w:t>
      </w:r>
      <w:r w:rsidR="004257DF" w:rsidRPr="00C027C6">
        <w:rPr>
          <w:rFonts w:ascii="Times New Roman" w:hAnsi="Times New Roman" w:cs="Times New Roman"/>
          <w:lang w:val="en-GB"/>
        </w:rPr>
        <w:t xml:space="preserve">fat </w:t>
      </w:r>
      <w:r w:rsidR="00E859F6" w:rsidRPr="00C027C6">
        <w:rPr>
          <w:rFonts w:ascii="Times New Roman" w:hAnsi="Times New Roman" w:cs="Times New Roman"/>
          <w:lang w:val="en-GB"/>
        </w:rPr>
        <w:t>in the samples. Concentration steps 1 and 13 were extrapolated</w:t>
      </w:r>
      <w:r w:rsidR="00B6085B">
        <w:rPr>
          <w:rFonts w:ascii="Times New Roman" w:hAnsi="Times New Roman" w:cs="Times New Roman"/>
          <w:lang w:val="en-GB"/>
        </w:rPr>
        <w:t xml:space="preserve"> to ensure that all participants could perceive </w:t>
      </w:r>
      <w:r w:rsidR="00307DC8">
        <w:rPr>
          <w:rFonts w:ascii="Times New Roman" w:hAnsi="Times New Roman" w:cs="Times New Roman"/>
          <w:lang w:val="en-GB"/>
        </w:rPr>
        <w:t>the stimuli in the milk-based samples</w:t>
      </w:r>
      <w:r w:rsidR="00E859F6" w:rsidRPr="00C027C6">
        <w:rPr>
          <w:rFonts w:ascii="Times New Roman" w:hAnsi="Times New Roman" w:cs="Times New Roman"/>
          <w:lang w:val="en-GB"/>
        </w:rPr>
        <w:t>.</w:t>
      </w:r>
      <w:r w:rsidR="00E2072E" w:rsidRPr="00C027C6">
        <w:rPr>
          <w:rFonts w:ascii="Times New Roman" w:hAnsi="Times New Roman" w:cs="Times New Roman"/>
          <w:lang w:val="en-GB"/>
        </w:rPr>
        <w:t xml:space="preserve"> </w:t>
      </w:r>
    </w:p>
    <w:p w14:paraId="768566FE" w14:textId="77777777" w:rsidR="00A164AE" w:rsidRDefault="00A164AE" w:rsidP="00C027C6">
      <w:pPr>
        <w:spacing w:line="480" w:lineRule="auto"/>
        <w:jc w:val="both"/>
        <w:rPr>
          <w:rFonts w:ascii="Times New Roman" w:hAnsi="Times New Roman" w:cs="Times New Roman"/>
          <w:lang w:val="en-GB"/>
        </w:rPr>
      </w:pPr>
    </w:p>
    <w:p w14:paraId="7CC8125E" w14:textId="02A4F295" w:rsidR="00A164AE" w:rsidRPr="00A164AE" w:rsidRDefault="00A164AE" w:rsidP="00A164AE">
      <w:pPr>
        <w:pStyle w:val="KeinLeerraum"/>
        <w:spacing w:line="480" w:lineRule="auto"/>
        <w:jc w:val="both"/>
        <w:rPr>
          <w:rFonts w:ascii="Times New Roman" w:hAnsi="Times New Roman" w:cs="Times New Roman"/>
          <w:i/>
          <w:lang w:val="en-GB"/>
        </w:rPr>
      </w:pPr>
      <w:r w:rsidRPr="00A164AE">
        <w:rPr>
          <w:rFonts w:ascii="Times New Roman" w:hAnsi="Times New Roman" w:cs="Times New Roman"/>
          <w:i/>
          <w:lang w:val="en-GB"/>
        </w:rPr>
        <w:t xml:space="preserve">***please include </w:t>
      </w:r>
      <w:r>
        <w:rPr>
          <w:rFonts w:ascii="Times New Roman" w:hAnsi="Times New Roman" w:cs="Times New Roman"/>
          <w:i/>
          <w:lang w:val="en-GB"/>
        </w:rPr>
        <w:t>Table</w:t>
      </w:r>
      <w:r w:rsidRPr="00A164AE">
        <w:rPr>
          <w:rFonts w:ascii="Times New Roman" w:hAnsi="Times New Roman" w:cs="Times New Roman"/>
          <w:i/>
          <w:lang w:val="en-GB"/>
        </w:rPr>
        <w:t xml:space="preserve"> 1 here***</w:t>
      </w:r>
    </w:p>
    <w:p w14:paraId="5A84BE46" w14:textId="77777777" w:rsidR="00A164AE" w:rsidRPr="00C027C6" w:rsidRDefault="00A164AE" w:rsidP="00C027C6">
      <w:pPr>
        <w:spacing w:line="480" w:lineRule="auto"/>
        <w:jc w:val="both"/>
        <w:rPr>
          <w:rFonts w:ascii="Times New Roman" w:hAnsi="Times New Roman" w:cs="Times New Roman"/>
          <w:lang w:val="en-GB"/>
        </w:rPr>
      </w:pPr>
    </w:p>
    <w:p w14:paraId="3F5F3ADD" w14:textId="48959815" w:rsidR="00316705" w:rsidRPr="00C027C6" w:rsidRDefault="00316705"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All samples were freshly prepared on the morning of each testing day. For each of the four stimuli, a</w:t>
      </w:r>
      <w:r w:rsidR="00DF7E0F">
        <w:rPr>
          <w:rFonts w:ascii="Times New Roman" w:hAnsi="Times New Roman" w:cs="Times New Roman"/>
          <w:lang w:val="en-GB"/>
        </w:rPr>
        <w:t xml:space="preserve"> base solution containing the fat in an emulsified form</w:t>
      </w:r>
      <w:r w:rsidR="001B14B8">
        <w:rPr>
          <w:rFonts w:ascii="Times New Roman" w:hAnsi="Times New Roman" w:cs="Times New Roman"/>
          <w:lang w:val="en-GB"/>
        </w:rPr>
        <w:t xml:space="preserve"> </w:t>
      </w:r>
      <w:r w:rsidRPr="00C027C6">
        <w:rPr>
          <w:rFonts w:ascii="Times New Roman" w:hAnsi="Times New Roman" w:cs="Times New Roman"/>
          <w:lang w:val="en-GB"/>
        </w:rPr>
        <w:t xml:space="preserve">was prepared by adding 5% w/v gum Arabic ((Tic Gums, Parramalta, New South Wales, Australia) to </w:t>
      </w:r>
      <w:r w:rsidR="004257DF" w:rsidRPr="00C027C6">
        <w:rPr>
          <w:rFonts w:ascii="Times New Roman" w:hAnsi="Times New Roman" w:cs="Times New Roman"/>
          <w:lang w:val="en-GB"/>
        </w:rPr>
        <w:t>ultra-high-temperature processed non-fat</w:t>
      </w:r>
      <w:r w:rsidRPr="00C027C6">
        <w:rPr>
          <w:rFonts w:ascii="Times New Roman" w:hAnsi="Times New Roman" w:cs="Times New Roman"/>
          <w:lang w:val="en-GB"/>
        </w:rPr>
        <w:t xml:space="preserve"> milk (Devondale, Southbank, Victoria, Australia). When oleic acid or canola oil + oleic acid detection </w:t>
      </w:r>
      <w:r w:rsidRPr="00C027C6">
        <w:rPr>
          <w:rFonts w:ascii="Times New Roman" w:hAnsi="Times New Roman" w:cs="Times New Roman"/>
          <w:lang w:val="en-GB"/>
        </w:rPr>
        <w:lastRenderedPageBreak/>
        <w:t xml:space="preserve">thresholds were measured, 0.01% EDTA (Titriplex ® III, Merck KGaA, Darmstadt, Germany) was added additionally to </w:t>
      </w:r>
      <w:r w:rsidR="00FC76C4" w:rsidRPr="00C027C6">
        <w:rPr>
          <w:rFonts w:ascii="Times New Roman" w:hAnsi="Times New Roman" w:cs="Times New Roman"/>
          <w:lang w:val="en-GB"/>
        </w:rPr>
        <w:t>the</w:t>
      </w:r>
      <w:r w:rsidRPr="00C027C6">
        <w:rPr>
          <w:rFonts w:ascii="Times New Roman" w:hAnsi="Times New Roman" w:cs="Times New Roman"/>
          <w:lang w:val="en-GB"/>
        </w:rPr>
        <w:t xml:space="preserve"> </w:t>
      </w:r>
      <w:r w:rsidR="00DF7E0F">
        <w:rPr>
          <w:rFonts w:ascii="Times New Roman" w:hAnsi="Times New Roman" w:cs="Times New Roman"/>
          <w:lang w:val="en-GB"/>
        </w:rPr>
        <w:t>base solution</w:t>
      </w:r>
      <w:r w:rsidRPr="00C027C6">
        <w:rPr>
          <w:rFonts w:ascii="Times New Roman" w:hAnsi="Times New Roman" w:cs="Times New Roman"/>
          <w:lang w:val="en-GB"/>
        </w:rPr>
        <w:t xml:space="preserve"> to prevent oxidation of </w:t>
      </w:r>
      <w:r w:rsidR="00FC76C4" w:rsidRPr="00C027C6">
        <w:rPr>
          <w:rFonts w:ascii="Times New Roman" w:hAnsi="Times New Roman" w:cs="Times New Roman"/>
          <w:lang w:val="en-GB"/>
        </w:rPr>
        <w:t xml:space="preserve">the </w:t>
      </w:r>
      <w:r w:rsidRPr="00C027C6">
        <w:rPr>
          <w:rFonts w:ascii="Times New Roman" w:hAnsi="Times New Roman" w:cs="Times New Roman"/>
          <w:lang w:val="en-GB"/>
        </w:rPr>
        <w:t xml:space="preserve">oleic acid. </w:t>
      </w:r>
      <w:r w:rsidR="00FC76C4" w:rsidRPr="00C027C6">
        <w:rPr>
          <w:rFonts w:ascii="Times New Roman" w:hAnsi="Times New Roman" w:cs="Times New Roman"/>
          <w:lang w:val="en-GB"/>
        </w:rPr>
        <w:t xml:space="preserve">This </w:t>
      </w:r>
      <w:r w:rsidR="00DF7E0F">
        <w:rPr>
          <w:rFonts w:ascii="Times New Roman" w:hAnsi="Times New Roman" w:cs="Times New Roman"/>
          <w:lang w:val="en-GB"/>
        </w:rPr>
        <w:t>base solution</w:t>
      </w:r>
      <w:r w:rsidR="00FC76C4" w:rsidRPr="00C027C6">
        <w:rPr>
          <w:rFonts w:ascii="Times New Roman" w:hAnsi="Times New Roman" w:cs="Times New Roman"/>
          <w:lang w:val="en-GB"/>
        </w:rPr>
        <w:t xml:space="preserve"> was then homogenized at 12000rpm for 30s per 100mL. Following this homogenization process, 13 beakers were filled with the respective amount of fat and filled up with base solution. For oleic acid concentrations, based on Haryono and colleagues </w:t>
      </w:r>
      <w:r w:rsidR="00F2397C"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 ExcludeAuth="1"&gt;&lt;Author&gt;Haryono&lt;/Author&gt;&lt;Year&gt;2014&lt;/Year&gt;&lt;RecNum&gt;1141&lt;/RecNum&gt;&lt;DisplayText&gt;(2014)&lt;/DisplayText&gt;&lt;record&gt;&lt;rec-number&gt;1141&lt;/rec-number&gt;&lt;foreign-keys&gt;&lt;key app="EN" db-id="eeevzvrdhe95fcee5a05r0vpv5fp0s505aer" timestamp="1437462537"&gt;1141&lt;/key&gt;&lt;/foreign-keys&gt;&lt;ref-type name="Journal Article"&gt;17&lt;/ref-type&gt;&lt;contributors&gt;&lt;authors&gt;&lt;author&gt;Haryono, R. Y.&lt;/author&gt;&lt;author&gt;Sprajcer, M. A.&lt;/author&gt;&lt;author&gt;Keast, R. S.&lt;/author&gt;&lt;/authors&gt;&lt;/contributors&gt;&lt;auth-address&gt;School of Exercise and Nutrition Sciences, Deakin University.&amp;#xD;School of Exercise and Nutrition Sciences, Deakin University; russell.keast@deakin.edu.au.&lt;/auth-address&gt;&lt;titles&gt;&lt;title&gt;Measuring oral fatty acid thresholds, fat perception, fatty food liking, and papillae density in humans&lt;/title&gt;&lt;secondary-title&gt;J Vis Exp&lt;/secondary-title&gt;&lt;/titles&gt;&lt;periodical&gt;&lt;full-title&gt;J Vis Exp&lt;/full-title&gt;&lt;abbr-1&gt;Journal of visualized experiments : JoVE&lt;/abbr-1&gt;&lt;/periodical&gt;&lt;number&gt;88&lt;/number&gt;&lt;keywords&gt;&lt;keyword&gt;Body Mass Index&lt;/keyword&gt;&lt;keyword&gt;Dietary Fats/*administration &amp;amp; dosage&lt;/keyword&gt;&lt;keyword&gt;Food Preferences/*physiology&lt;/keyword&gt;&lt;keyword&gt;Humans&lt;/keyword&gt;&lt;keyword&gt;Obesity/etiology&lt;/keyword&gt;&lt;keyword&gt;Oleic Acid/*administration &amp;amp; dosage&lt;/keyword&gt;&lt;keyword&gt;Taste/*physiology&lt;/keyword&gt;&lt;keyword&gt;Taste Buds/anatomy &amp;amp; histology/*physiology&lt;/keyword&gt;&lt;/keywords&gt;&lt;dates&gt;&lt;year&gt;2014&lt;/year&gt;&lt;/dates&gt;&lt;isbn&gt;1940-087X (Electronic)&amp;#xD;1940-087X (Linking)&lt;/isbn&gt;&lt;accession-num&gt;24961177&lt;/accession-num&gt;&lt;urls&gt;&lt;related-urls&gt;&lt;url&gt;http://www.ncbi.nlm.nih.gov/pubmed/24961177&lt;/url&gt;&lt;/related-urls&gt;&lt;/urls&gt;&lt;custom2&gt;4186631&lt;/custom2&gt;&lt;electronic-resource-num&gt;10.3791/51236&lt;/electronic-resource-num&gt;&lt;/record&gt;&lt;/Cite&gt;&lt;/EndNote&gt;</w:instrText>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2014)</w:t>
      </w:r>
      <w:r w:rsidR="00F2397C" w:rsidRPr="00C027C6">
        <w:rPr>
          <w:rFonts w:ascii="Times New Roman" w:hAnsi="Times New Roman" w:cs="Times New Roman"/>
          <w:lang w:val="en-GB"/>
        </w:rPr>
        <w:fldChar w:fldCharType="end"/>
      </w:r>
      <w:r w:rsidR="00FC76C4" w:rsidRPr="00C027C6">
        <w:rPr>
          <w:rFonts w:ascii="Times New Roman" w:hAnsi="Times New Roman" w:cs="Times New Roman"/>
          <w:lang w:val="en-GB"/>
        </w:rPr>
        <w:t xml:space="preserve">, 5% paraffin oil was added to each beaker to increase viscosity. Each of the 13 beakers was then homogenised at 12000rpm for 30s per 100mL again. </w:t>
      </w:r>
      <w:r w:rsidR="008F73A7" w:rsidRPr="00C027C6">
        <w:rPr>
          <w:rFonts w:ascii="Times New Roman" w:hAnsi="Times New Roman" w:cs="Times New Roman"/>
          <w:lang w:val="en-GB"/>
        </w:rPr>
        <w:t>Control samples were prepared in the same way but without adding oleic acid, paraffin oil, canola oil or canola oil + oleic acid, respectively.</w:t>
      </w:r>
    </w:p>
    <w:p w14:paraId="4362009C" w14:textId="293D1F70" w:rsidR="002D6373" w:rsidRPr="00C027C6" w:rsidRDefault="008F73A7"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o minimize sensory fatigue and to familiarize the participants with the fatty stimuli, </w:t>
      </w:r>
      <w:r w:rsidR="00307DC8">
        <w:rPr>
          <w:rFonts w:ascii="Times New Roman" w:hAnsi="Times New Roman" w:cs="Times New Roman"/>
          <w:lang w:val="en-GB"/>
        </w:rPr>
        <w:t xml:space="preserve">a sensory training was conducted. </w:t>
      </w:r>
      <w:r w:rsidR="00307DC8" w:rsidRPr="00C027C6">
        <w:rPr>
          <w:rFonts w:ascii="Times New Roman" w:hAnsi="Times New Roman" w:cs="Times New Roman"/>
          <w:lang w:val="en-GB"/>
        </w:rPr>
        <w:t>The sensory training would start with concentration step 7 for all four stimuli, and could be followed by concentration steps 10 and 13</w:t>
      </w:r>
      <w:r w:rsidR="00307DC8">
        <w:rPr>
          <w:rFonts w:ascii="Times New Roman" w:hAnsi="Times New Roman" w:cs="Times New Roman"/>
          <w:lang w:val="en-GB"/>
        </w:rPr>
        <w:t xml:space="preserve"> (Table 1)</w:t>
      </w:r>
      <w:r w:rsidR="00307DC8" w:rsidRPr="00C027C6">
        <w:rPr>
          <w:rFonts w:ascii="Times New Roman" w:hAnsi="Times New Roman" w:cs="Times New Roman"/>
          <w:lang w:val="en-GB"/>
        </w:rPr>
        <w:t xml:space="preserve">, </w:t>
      </w:r>
      <w:r w:rsidR="00307DC8">
        <w:rPr>
          <w:rFonts w:ascii="Times New Roman" w:hAnsi="Times New Roman" w:cs="Times New Roman"/>
          <w:lang w:val="en-GB"/>
        </w:rPr>
        <w:t>if</w:t>
      </w:r>
      <w:r w:rsidR="00307DC8" w:rsidRPr="00C027C6">
        <w:rPr>
          <w:rFonts w:ascii="Times New Roman" w:hAnsi="Times New Roman" w:cs="Times New Roman"/>
          <w:lang w:val="en-GB"/>
        </w:rPr>
        <w:t xml:space="preserve"> no difference could be perceived.</w:t>
      </w:r>
      <w:r w:rsidR="00BD192D">
        <w:rPr>
          <w:rFonts w:ascii="Times New Roman" w:hAnsi="Times New Roman" w:cs="Times New Roman"/>
          <w:lang w:val="en-GB"/>
        </w:rPr>
        <w:t xml:space="preserve"> Concentration step 7 was chosen as starting point for the sensory training because participants that can perceive oleic acid below 3.80mM (concentration step 7) are classified as hypersensitive whereas those participants who need higher oleic acid concentrations for detection are classified as hyposensitive</w:t>
      </w:r>
      <w:r w:rsidR="00797D7E">
        <w:rPr>
          <w:rFonts w:ascii="Times New Roman" w:hAnsi="Times New Roman" w:cs="Times New Roman"/>
          <w:lang w:val="en-GB"/>
        </w:rPr>
        <w:t xml:space="preserve"> </w:t>
      </w:r>
      <w:r w:rsidR="00797D7E">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Haryono&lt;/Author&gt;&lt;Year&gt;2014&lt;/Year&gt;&lt;RecNum&gt;1141&lt;/RecNum&gt;&lt;DisplayText&gt;(Haryono et al., 2014)&lt;/DisplayText&gt;&lt;record&gt;&lt;rec-number&gt;1141&lt;/rec-number&gt;&lt;foreign-keys&gt;&lt;key app="EN" db-id="eeevzvrdhe95fcee5a05r0vpv5fp0s505aer" timestamp="1437462537"&gt;1141&lt;/key&gt;&lt;/foreign-keys&gt;&lt;ref-type name="Journal Article"&gt;17&lt;/ref-type&gt;&lt;contributors&gt;&lt;authors&gt;&lt;author&gt;Haryono, R. Y.&lt;/author&gt;&lt;author&gt;Sprajcer, M. A.&lt;/author&gt;&lt;author&gt;Keast, R. S.&lt;/author&gt;&lt;/authors&gt;&lt;/contributors&gt;&lt;auth-address&gt;School of Exercise and Nutrition Sciences, Deakin University.&amp;#xD;School of Exercise and Nutrition Sciences, Deakin University; russell.keast@deakin.edu.au.&lt;/auth-address&gt;&lt;titles&gt;&lt;title&gt;Measuring oral fatty acid thresholds, fat perception, fatty food liking, and papillae density in humans&lt;/title&gt;&lt;secondary-title&gt;J Vis Exp&lt;/secondary-title&gt;&lt;/titles&gt;&lt;periodical&gt;&lt;full-title&gt;J Vis Exp&lt;/full-title&gt;&lt;abbr-1&gt;Journal of visualized experiments : JoVE&lt;/abbr-1&gt;&lt;/periodical&gt;&lt;number&gt;88&lt;/number&gt;&lt;keywords&gt;&lt;keyword&gt;Body Mass Index&lt;/keyword&gt;&lt;keyword&gt;Dietary Fats/*administration &amp;amp; dosage&lt;/keyword&gt;&lt;keyword&gt;Food Preferences/*physiology&lt;/keyword&gt;&lt;keyword&gt;Humans&lt;/keyword&gt;&lt;keyword&gt;Obesity/etiology&lt;/keyword&gt;&lt;keyword&gt;Oleic Acid/*administration &amp;amp; dosage&lt;/keyword&gt;&lt;keyword&gt;Taste/*physiology&lt;/keyword&gt;&lt;keyword&gt;Taste Buds/anatomy &amp;amp; histology/*physiology&lt;/keyword&gt;&lt;/keywords&gt;&lt;dates&gt;&lt;year&gt;2014&lt;/year&gt;&lt;/dates&gt;&lt;isbn&gt;1940-087X (Electronic)&amp;#xD;1940-087X (Linking)&lt;/isbn&gt;&lt;accession-num&gt;24961177&lt;/accession-num&gt;&lt;urls&gt;&lt;related-urls&gt;&lt;url&gt;http://www.ncbi.nlm.nih.gov/pubmed/24961177&lt;/url&gt;&lt;/related-urls&gt;&lt;/urls&gt;&lt;custom2&gt;4186631&lt;/custom2&gt;&lt;electronic-resource-num&gt;10.3791/51236&lt;/electronic-resource-num&gt;&lt;/record&gt;&lt;/Cite&gt;&lt;/EndNote&gt;</w:instrText>
      </w:r>
      <w:r w:rsidR="00797D7E">
        <w:rPr>
          <w:rFonts w:ascii="Times New Roman" w:hAnsi="Times New Roman" w:cs="Times New Roman"/>
          <w:lang w:val="en-GB"/>
        </w:rPr>
        <w:fldChar w:fldCharType="separate"/>
      </w:r>
      <w:r w:rsidR="009214BC">
        <w:rPr>
          <w:rFonts w:ascii="Times New Roman" w:hAnsi="Times New Roman" w:cs="Times New Roman"/>
          <w:noProof/>
          <w:lang w:val="en-GB"/>
        </w:rPr>
        <w:t>(Haryono et al., 2014)</w:t>
      </w:r>
      <w:r w:rsidR="00797D7E">
        <w:rPr>
          <w:rFonts w:ascii="Times New Roman" w:hAnsi="Times New Roman" w:cs="Times New Roman"/>
          <w:lang w:val="en-GB"/>
        </w:rPr>
        <w:fldChar w:fldCharType="end"/>
      </w:r>
      <w:r w:rsidR="00797D7E">
        <w:rPr>
          <w:rFonts w:ascii="Times New Roman" w:hAnsi="Times New Roman" w:cs="Times New Roman"/>
          <w:lang w:val="en-GB"/>
        </w:rPr>
        <w:t>.</w:t>
      </w:r>
      <w:r w:rsidR="00BD192D">
        <w:rPr>
          <w:rFonts w:ascii="Times New Roman" w:hAnsi="Times New Roman" w:cs="Times New Roman"/>
          <w:lang w:val="en-GB"/>
        </w:rPr>
        <w:t xml:space="preserve"> Participants </w:t>
      </w:r>
      <w:r w:rsidRPr="00C027C6">
        <w:rPr>
          <w:rFonts w:ascii="Times New Roman" w:hAnsi="Times New Roman" w:cs="Times New Roman"/>
          <w:lang w:val="en-GB"/>
        </w:rPr>
        <w:t xml:space="preserve">were trained by receiving a labelled test and control sample. Both samples were tasted under red light and while wearing nose clips to avoid visual and olfactory cues. Participants were then asked whether they could perceive a difference between the test and the control sample. </w:t>
      </w:r>
      <w:r w:rsidR="00E6452C">
        <w:rPr>
          <w:rFonts w:ascii="Times New Roman" w:hAnsi="Times New Roman" w:cs="Times New Roman"/>
          <w:lang w:val="en-GB"/>
        </w:rPr>
        <w:t>If</w:t>
      </w:r>
      <w:r w:rsidR="00581AF2" w:rsidRPr="00C027C6">
        <w:rPr>
          <w:rFonts w:ascii="Times New Roman" w:hAnsi="Times New Roman" w:cs="Times New Roman"/>
          <w:lang w:val="en-GB"/>
        </w:rPr>
        <w:t xml:space="preserve"> a difference</w:t>
      </w:r>
      <w:r w:rsidR="00E6452C">
        <w:rPr>
          <w:rFonts w:ascii="Times New Roman" w:hAnsi="Times New Roman" w:cs="Times New Roman"/>
          <w:lang w:val="en-GB"/>
        </w:rPr>
        <w:t xml:space="preserve"> was perceived</w:t>
      </w:r>
      <w:r w:rsidR="00581AF2" w:rsidRPr="00C027C6">
        <w:rPr>
          <w:rFonts w:ascii="Times New Roman" w:hAnsi="Times New Roman" w:cs="Times New Roman"/>
          <w:lang w:val="en-GB"/>
        </w:rPr>
        <w:t xml:space="preserve">, the actual detection threshold was determined with a 3-alternative forced choice test. If they could not perceive a difference between the test and control sample, </w:t>
      </w:r>
      <w:r w:rsidR="00E6452C">
        <w:rPr>
          <w:rFonts w:ascii="Times New Roman" w:hAnsi="Times New Roman" w:cs="Times New Roman"/>
          <w:lang w:val="en-GB"/>
        </w:rPr>
        <w:t xml:space="preserve">training continued with </w:t>
      </w:r>
      <w:r w:rsidR="00581AF2" w:rsidRPr="00C027C6">
        <w:rPr>
          <w:rFonts w:ascii="Times New Roman" w:hAnsi="Times New Roman" w:cs="Times New Roman"/>
          <w:lang w:val="en-GB"/>
        </w:rPr>
        <w:t>a higher fat concentration</w:t>
      </w:r>
      <w:r w:rsidR="00E6452C">
        <w:rPr>
          <w:rFonts w:ascii="Times New Roman" w:hAnsi="Times New Roman" w:cs="Times New Roman"/>
          <w:lang w:val="en-GB"/>
        </w:rPr>
        <w:t xml:space="preserve"> sample</w:t>
      </w:r>
      <w:r w:rsidR="00581AF2" w:rsidRPr="00C027C6">
        <w:rPr>
          <w:rFonts w:ascii="Times New Roman" w:hAnsi="Times New Roman" w:cs="Times New Roman"/>
          <w:lang w:val="en-GB"/>
        </w:rPr>
        <w:t>. Depending on the outcome of the sensory training, the 3-AFC would start at different concentrations</w:t>
      </w:r>
      <w:r w:rsidR="00422236" w:rsidRPr="00C027C6">
        <w:rPr>
          <w:rFonts w:ascii="Times New Roman" w:hAnsi="Times New Roman" w:cs="Times New Roman"/>
          <w:lang w:val="en-GB"/>
        </w:rPr>
        <w:t xml:space="preserve"> to avoid sensory fatigue by exposing participants with samples bel</w:t>
      </w:r>
      <w:r w:rsidR="00DF3BEE" w:rsidRPr="00C027C6">
        <w:rPr>
          <w:rFonts w:ascii="Times New Roman" w:hAnsi="Times New Roman" w:cs="Times New Roman"/>
          <w:lang w:val="en-GB"/>
        </w:rPr>
        <w:t>ow their individual fat sensitivity</w:t>
      </w:r>
      <w:r w:rsidR="00581AF2" w:rsidRPr="00C027C6">
        <w:rPr>
          <w:rFonts w:ascii="Times New Roman" w:hAnsi="Times New Roman" w:cs="Times New Roman"/>
          <w:lang w:val="en-GB"/>
        </w:rPr>
        <w:t>.</w:t>
      </w:r>
      <w:r w:rsidR="00422236" w:rsidRPr="00C027C6">
        <w:rPr>
          <w:rFonts w:ascii="Times New Roman" w:hAnsi="Times New Roman" w:cs="Times New Roman"/>
          <w:lang w:val="en-GB"/>
        </w:rPr>
        <w:t xml:space="preserve"> If a difference at concentration step 7 was perceived, the 3-AFC would start at concentration step 1. Subsequently, a perceived difference at concentration step 10 was followed by a 3-AFC with concentration step 7 as starting point. If a difference between the labelled test and control sample was only detected at concentration step 13, the 3-AFC would start at concentration step 10</w:t>
      </w:r>
      <w:r w:rsidR="00DF3BEE" w:rsidRPr="00C027C6">
        <w:rPr>
          <w:rFonts w:ascii="Times New Roman" w:hAnsi="Times New Roman" w:cs="Times New Roman"/>
          <w:lang w:val="en-GB"/>
        </w:rPr>
        <w:t>.</w:t>
      </w:r>
      <w:r w:rsidR="00422236" w:rsidRPr="00C027C6">
        <w:rPr>
          <w:rFonts w:ascii="Times New Roman" w:hAnsi="Times New Roman" w:cs="Times New Roman"/>
          <w:lang w:val="en-GB"/>
        </w:rPr>
        <w:t xml:space="preserve"> </w:t>
      </w:r>
      <w:r w:rsidR="002E7D8A">
        <w:rPr>
          <w:rFonts w:ascii="Times New Roman" w:hAnsi="Times New Roman" w:cs="Times New Roman"/>
          <w:lang w:val="en-GB"/>
        </w:rPr>
        <w:t xml:space="preserve">All participants were able to perceive a difference between the test and control sample in the sensory training. </w:t>
      </w:r>
      <w:r w:rsidRPr="00C027C6">
        <w:rPr>
          <w:rFonts w:ascii="Times New Roman" w:hAnsi="Times New Roman" w:cs="Times New Roman"/>
          <w:lang w:val="en-GB"/>
        </w:rPr>
        <w:t xml:space="preserve">Within the 3-alternative forced choice test, participants were presented with a set of three samples, one test sample </w:t>
      </w:r>
      <w:r w:rsidRPr="00C027C6">
        <w:rPr>
          <w:rFonts w:ascii="Times New Roman" w:hAnsi="Times New Roman" w:cs="Times New Roman"/>
          <w:lang w:val="en-GB"/>
        </w:rPr>
        <w:lastRenderedPageBreak/>
        <w:t>and two control samples, and instructed to identify “the odd one out”.</w:t>
      </w:r>
      <w:r w:rsidR="006B4DBB" w:rsidRPr="00C027C6">
        <w:rPr>
          <w:rFonts w:ascii="Times New Roman" w:hAnsi="Times New Roman" w:cs="Times New Roman"/>
          <w:lang w:val="en-GB"/>
        </w:rPr>
        <w:t xml:space="preserve"> Whenever they were incorrect, the fat concentration of the fatty test sample was increased. When participants identified the test sample correctly, they received another set of three samples, in which the test sample would contain the same fat concentration as in the previously correctly identified set. A detection threshold was defined as </w:t>
      </w:r>
      <w:r w:rsidR="00E6452C">
        <w:rPr>
          <w:rFonts w:ascii="Times New Roman" w:hAnsi="Times New Roman" w:cs="Times New Roman"/>
          <w:lang w:val="en-GB"/>
        </w:rPr>
        <w:t>the</w:t>
      </w:r>
      <w:r w:rsidR="00E6452C" w:rsidRPr="00C027C6">
        <w:rPr>
          <w:rFonts w:ascii="Times New Roman" w:hAnsi="Times New Roman" w:cs="Times New Roman"/>
          <w:lang w:val="en-GB"/>
        </w:rPr>
        <w:t xml:space="preserve"> </w:t>
      </w:r>
      <w:r w:rsidR="006B4DBB" w:rsidRPr="00C027C6">
        <w:rPr>
          <w:rFonts w:ascii="Times New Roman" w:hAnsi="Times New Roman" w:cs="Times New Roman"/>
          <w:lang w:val="en-GB"/>
        </w:rPr>
        <w:t>fat concentration that was correctly identified three consecutive times among the control samples.</w:t>
      </w:r>
    </w:p>
    <w:p w14:paraId="21BE2FB9" w14:textId="77777777" w:rsidR="00E859F6" w:rsidRPr="00C027C6" w:rsidRDefault="00130510" w:rsidP="00C027C6">
      <w:pPr>
        <w:pStyle w:val="berschrift2"/>
        <w:spacing w:line="480" w:lineRule="auto"/>
        <w:rPr>
          <w:rFonts w:ascii="Times New Roman" w:hAnsi="Times New Roman" w:cs="Times New Roman"/>
          <w:color w:val="auto"/>
          <w:lang w:val="en-GB"/>
        </w:rPr>
      </w:pPr>
      <w:r w:rsidRPr="00C027C6">
        <w:rPr>
          <w:rFonts w:ascii="Times New Roman" w:hAnsi="Times New Roman" w:cs="Times New Roman"/>
          <w:color w:val="auto"/>
          <w:lang w:val="en-GB"/>
        </w:rPr>
        <w:t xml:space="preserve">2.4 </w:t>
      </w:r>
      <w:r w:rsidR="002D6373" w:rsidRPr="00C027C6">
        <w:rPr>
          <w:rFonts w:ascii="Times New Roman" w:hAnsi="Times New Roman" w:cs="Times New Roman"/>
          <w:color w:val="auto"/>
          <w:lang w:val="en-GB"/>
        </w:rPr>
        <w:t>Associations between bo</w:t>
      </w:r>
      <w:r w:rsidRPr="00C027C6">
        <w:rPr>
          <w:rFonts w:ascii="Times New Roman" w:hAnsi="Times New Roman" w:cs="Times New Roman"/>
          <w:color w:val="auto"/>
          <w:lang w:val="en-GB"/>
        </w:rPr>
        <w:t xml:space="preserve">dy composition </w:t>
      </w:r>
      <w:r w:rsidR="002D6373" w:rsidRPr="00C027C6">
        <w:rPr>
          <w:rFonts w:ascii="Times New Roman" w:hAnsi="Times New Roman" w:cs="Times New Roman"/>
          <w:color w:val="auto"/>
          <w:lang w:val="en-GB"/>
        </w:rPr>
        <w:t xml:space="preserve">and </w:t>
      </w:r>
      <w:r w:rsidRPr="00C027C6">
        <w:rPr>
          <w:rFonts w:ascii="Times New Roman" w:hAnsi="Times New Roman" w:cs="Times New Roman"/>
          <w:color w:val="auto"/>
          <w:lang w:val="en-GB"/>
        </w:rPr>
        <w:t>fat detection thresholds</w:t>
      </w:r>
    </w:p>
    <w:p w14:paraId="183997E3" w14:textId="58C48232" w:rsidR="00130510" w:rsidRPr="00C027C6" w:rsidRDefault="00130510"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o examine associations between an individuals’ body composition and fat detection thresholds, several anthropometric measurements were determined </w:t>
      </w:r>
      <w:r w:rsidR="00C415A1">
        <w:rPr>
          <w:rFonts w:ascii="Times New Roman" w:hAnsi="Times New Roman" w:cs="Times New Roman"/>
          <w:lang w:val="en-GB"/>
        </w:rPr>
        <w:t>during</w:t>
      </w:r>
      <w:r w:rsidR="00C415A1" w:rsidRPr="00C027C6">
        <w:rPr>
          <w:rFonts w:ascii="Times New Roman" w:hAnsi="Times New Roman" w:cs="Times New Roman"/>
          <w:lang w:val="en-GB"/>
        </w:rPr>
        <w:t xml:space="preserve"> </w:t>
      </w:r>
      <w:r w:rsidRPr="00C027C6">
        <w:rPr>
          <w:rFonts w:ascii="Times New Roman" w:hAnsi="Times New Roman" w:cs="Times New Roman"/>
          <w:lang w:val="en-GB"/>
        </w:rPr>
        <w:t>the first laboratory session. A participants’ height (Seca, MedShop Australia, Fairfield, Victoria, Australia) and weight (Tanita Body Scan Composition Monitor Scales, Cloverdale West Australia, Australia) were measured to calculate the BMI. According to this BMI, participants were sub-classified into two groups. One group contained participants with a BMI &lt;25.0kg/m</w:t>
      </w:r>
      <w:r w:rsidRPr="00C027C6">
        <w:rPr>
          <w:rFonts w:ascii="Times New Roman" w:hAnsi="Times New Roman" w:cs="Times New Roman"/>
          <w:vertAlign w:val="superscript"/>
          <w:lang w:val="en-GB"/>
        </w:rPr>
        <w:t>2</w:t>
      </w:r>
      <w:r w:rsidRPr="00C027C6">
        <w:rPr>
          <w:rFonts w:ascii="Times New Roman" w:hAnsi="Times New Roman" w:cs="Times New Roman"/>
          <w:lang w:val="en-GB"/>
        </w:rPr>
        <w:t>, the other those with a BMI ≥25.0kg/m</w:t>
      </w:r>
      <w:r w:rsidRPr="00C027C6">
        <w:rPr>
          <w:rFonts w:ascii="Times New Roman" w:hAnsi="Times New Roman" w:cs="Times New Roman"/>
          <w:vertAlign w:val="superscript"/>
          <w:lang w:val="en-GB"/>
        </w:rPr>
        <w:t>2</w:t>
      </w:r>
      <w:r w:rsidRPr="00C027C6">
        <w:rPr>
          <w:rFonts w:ascii="Times New Roman" w:hAnsi="Times New Roman" w:cs="Times New Roman"/>
          <w:lang w:val="en-GB"/>
        </w:rPr>
        <w:t xml:space="preserve">. These groups were used to </w:t>
      </w:r>
      <w:r w:rsidR="0016140F" w:rsidRPr="00C027C6">
        <w:rPr>
          <w:rFonts w:ascii="Times New Roman" w:hAnsi="Times New Roman" w:cs="Times New Roman"/>
          <w:lang w:val="en-GB"/>
        </w:rPr>
        <w:t xml:space="preserve">examine BMI-specific differences in detection thresholds for the four stimuli. Furthermore, waist and hip circumference (Seca, MedShop Australia, Fairfield, Victoria, Australia) were collected according to the methodology of the World Health Organization </w:t>
      </w:r>
      <w:r w:rsidR="00CE05B0"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WHO&lt;/Author&gt;&lt;Year&gt;2008&lt;/Year&gt;&lt;RecNum&gt;1381&lt;/RecNum&gt;&lt;DisplayText&gt;(WHO, 2008)&lt;/DisplayText&gt;&lt;record&gt;&lt;rec-number&gt;1381&lt;/rec-number&gt;&lt;foreign-keys&gt;&lt;key app="EN" db-id="eeevzvrdhe95fcee5a05r0vpv5fp0s505aer" timestamp="1486452784"&gt;1381&lt;/key&gt;&lt;/foreign-keys&gt;&lt;ref-type name="Online Multimedia"&gt;48&lt;/ref-type&gt;&lt;contributors&gt;&lt;authors&gt;&lt;author&gt;WHO&lt;/author&gt;&lt;/authors&gt;&lt;/contributors&gt;&lt;titles&gt;&lt;title&gt;Waist Circumference and Waist-Hip Ratio: Report of a WHO Expert Consultation. Geneva, 8-11 December 2008&lt;/title&gt;&lt;/titles&gt;&lt;dates&gt;&lt;year&gt;2008&lt;/year&gt;&lt;pub-dates&gt;&lt;date&gt;7 February 2017&lt;/date&gt;&lt;/pub-dates&gt;&lt;/dates&gt;&lt;urls&gt;&lt;related-urls&gt;&lt;url&gt;http://apps.who.int/iris/bitstream/10665/44583/1/9789241501491_eng.pdf&lt;/url&gt;&lt;/related-urls&gt;&lt;/urls&gt;&lt;/record&gt;&lt;/Cite&gt;&lt;/EndNote&gt;</w:instrText>
      </w:r>
      <w:r w:rsidR="00CE05B0" w:rsidRPr="00C027C6">
        <w:rPr>
          <w:rFonts w:ascii="Times New Roman" w:hAnsi="Times New Roman" w:cs="Times New Roman"/>
          <w:lang w:val="en-GB"/>
        </w:rPr>
        <w:fldChar w:fldCharType="separate"/>
      </w:r>
      <w:r w:rsidR="009214BC">
        <w:rPr>
          <w:rFonts w:ascii="Times New Roman" w:hAnsi="Times New Roman" w:cs="Times New Roman"/>
          <w:noProof/>
          <w:lang w:val="en-GB"/>
        </w:rPr>
        <w:t>(WHO, 2008)</w:t>
      </w:r>
      <w:r w:rsidR="00CE05B0" w:rsidRPr="00C027C6">
        <w:rPr>
          <w:rFonts w:ascii="Times New Roman" w:hAnsi="Times New Roman" w:cs="Times New Roman"/>
          <w:lang w:val="en-GB"/>
        </w:rPr>
        <w:fldChar w:fldCharType="end"/>
      </w:r>
      <w:r w:rsidR="0016140F" w:rsidRPr="00C027C6">
        <w:rPr>
          <w:rFonts w:ascii="Times New Roman" w:hAnsi="Times New Roman" w:cs="Times New Roman"/>
          <w:lang w:val="en-GB"/>
        </w:rPr>
        <w:t xml:space="preserve">. Both parameters were used to calculate the </w:t>
      </w:r>
      <w:r w:rsidR="0080210A" w:rsidRPr="00C027C6">
        <w:rPr>
          <w:rFonts w:ascii="Times New Roman" w:hAnsi="Times New Roman" w:cs="Times New Roman"/>
          <w:lang w:val="en-GB"/>
        </w:rPr>
        <w:t>WHR</w:t>
      </w:r>
      <w:r w:rsidR="0016140F" w:rsidRPr="00C027C6">
        <w:rPr>
          <w:rFonts w:ascii="Times New Roman" w:hAnsi="Times New Roman" w:cs="Times New Roman"/>
          <w:lang w:val="en-GB"/>
        </w:rPr>
        <w:t xml:space="preserve"> as an indicator for visceral </w:t>
      </w:r>
      <w:r w:rsidR="0080210A" w:rsidRPr="00C027C6">
        <w:rPr>
          <w:rFonts w:ascii="Times New Roman" w:hAnsi="Times New Roman" w:cs="Times New Roman"/>
          <w:lang w:val="en-GB"/>
        </w:rPr>
        <w:t>fat</w:t>
      </w:r>
      <w:r w:rsidR="0016140F" w:rsidRPr="00C027C6">
        <w:rPr>
          <w:rFonts w:ascii="Times New Roman" w:hAnsi="Times New Roman" w:cs="Times New Roman"/>
          <w:lang w:val="en-GB"/>
        </w:rPr>
        <w:t>.</w:t>
      </w:r>
    </w:p>
    <w:p w14:paraId="7484A479" w14:textId="699686A9" w:rsidR="00130510" w:rsidRPr="00C027C6" w:rsidRDefault="00130510" w:rsidP="00C027C6">
      <w:pPr>
        <w:pStyle w:val="berschrift2"/>
        <w:spacing w:line="480" w:lineRule="auto"/>
        <w:rPr>
          <w:rFonts w:ascii="Times New Roman" w:hAnsi="Times New Roman" w:cs="Times New Roman"/>
          <w:color w:val="auto"/>
          <w:lang w:val="en-GB"/>
        </w:rPr>
      </w:pPr>
      <w:r w:rsidRPr="00C027C6">
        <w:rPr>
          <w:rFonts w:ascii="Times New Roman" w:hAnsi="Times New Roman" w:cs="Times New Roman"/>
          <w:color w:val="auto"/>
          <w:lang w:val="en-GB"/>
        </w:rPr>
        <w:t xml:space="preserve">2.5 </w:t>
      </w:r>
      <w:r w:rsidR="002C039B">
        <w:rPr>
          <w:rFonts w:ascii="Times New Roman" w:hAnsi="Times New Roman" w:cs="Times New Roman"/>
          <w:color w:val="auto"/>
          <w:lang w:val="en-GB"/>
        </w:rPr>
        <w:t>Associations between dietary intake</w:t>
      </w:r>
      <w:r w:rsidR="002D6373" w:rsidRPr="00C027C6">
        <w:rPr>
          <w:rFonts w:ascii="Times New Roman" w:hAnsi="Times New Roman" w:cs="Times New Roman"/>
          <w:color w:val="auto"/>
          <w:lang w:val="en-GB"/>
        </w:rPr>
        <w:t xml:space="preserve"> and</w:t>
      </w:r>
      <w:r w:rsidRPr="00C027C6">
        <w:rPr>
          <w:rFonts w:ascii="Times New Roman" w:hAnsi="Times New Roman" w:cs="Times New Roman"/>
          <w:color w:val="auto"/>
          <w:lang w:val="en-GB"/>
        </w:rPr>
        <w:t xml:space="preserve"> fat detection thresholds</w:t>
      </w:r>
    </w:p>
    <w:p w14:paraId="1FA69AF6" w14:textId="5CEDDF93" w:rsidR="006B4DBB" w:rsidRPr="00C027C6" w:rsidRDefault="00FA07DA"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he dietary </w:t>
      </w:r>
      <w:r w:rsidR="000C2760">
        <w:rPr>
          <w:rFonts w:ascii="Times New Roman" w:hAnsi="Times New Roman" w:cs="Times New Roman"/>
          <w:lang w:val="en-GB"/>
        </w:rPr>
        <w:t>behavior</w:t>
      </w:r>
      <w:r w:rsidRPr="00C027C6">
        <w:rPr>
          <w:rFonts w:ascii="Times New Roman" w:hAnsi="Times New Roman" w:cs="Times New Roman"/>
          <w:lang w:val="en-GB"/>
        </w:rPr>
        <w:t xml:space="preserve"> </w:t>
      </w:r>
      <w:r w:rsidR="0016140F" w:rsidRPr="00C027C6">
        <w:rPr>
          <w:rFonts w:ascii="Times New Roman" w:hAnsi="Times New Roman" w:cs="Times New Roman"/>
          <w:lang w:val="en-GB"/>
        </w:rPr>
        <w:t xml:space="preserve">of the study participants </w:t>
      </w:r>
      <w:r w:rsidRPr="00C027C6">
        <w:rPr>
          <w:rFonts w:ascii="Times New Roman" w:hAnsi="Times New Roman" w:cs="Times New Roman"/>
          <w:lang w:val="en-GB"/>
        </w:rPr>
        <w:t xml:space="preserve">was assessed via several questionnaires and food diaries. </w:t>
      </w:r>
      <w:r w:rsidR="005C518F" w:rsidRPr="00C027C6">
        <w:rPr>
          <w:rFonts w:ascii="Times New Roman" w:hAnsi="Times New Roman" w:cs="Times New Roman"/>
          <w:lang w:val="en-GB"/>
        </w:rPr>
        <w:t xml:space="preserve">To assess a participants’ habitual food consumption, a Food Frequency Questionnaire (FFQ) that was adapted from the Australian National Nutrition Survey in 1995 was used </w:t>
      </w:r>
      <w:r w:rsidR="00F2397C"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McLennan&lt;/Author&gt;&lt;Year&gt;1999&lt;/Year&gt;&lt;RecNum&gt;1336&lt;/RecNum&gt;&lt;DisplayText&gt;(McLennan, 1999)&lt;/DisplayText&gt;&lt;record&gt;&lt;rec-number&gt;1336&lt;/rec-number&gt;&lt;foreign-keys&gt;&lt;key app="EN" db-id="eeevzvrdhe95fcee5a05r0vpv5fp0s505aer" timestamp="1484663468"&gt;1336&lt;/key&gt;&lt;/foreign-keys&gt;&lt;ref-type name="Journal Article"&gt;17&lt;/ref-type&gt;&lt;contributors&gt;&lt;authors&gt;&lt;author&gt;McLennan, W., Podger, A.S.&lt;/author&gt;&lt;/authors&gt;&lt;/contributors&gt;&lt;titles&gt;&lt;title&gt;National Nutrition Survey: Foods Eaten: Australia 1995&lt;/title&gt;&lt;secondary-title&gt;Australian Bureau of Statistics&lt;/secondary-title&gt;&lt;/titles&gt;&lt;periodical&gt;&lt;full-title&gt;Australian Bureau of Statistics&lt;/full-title&gt;&lt;/periodical&gt;&lt;dates&gt;&lt;year&gt;1999&lt;/year&gt;&lt;/dates&gt;&lt;urls&gt;&lt;/urls&gt;&lt;/record&gt;&lt;/Cite&gt;&lt;/EndNote&gt;</w:instrText>
      </w:r>
      <w:r w:rsidR="00F2397C" w:rsidRPr="00C027C6">
        <w:rPr>
          <w:rFonts w:ascii="Times New Roman" w:hAnsi="Times New Roman" w:cs="Times New Roman"/>
          <w:lang w:val="en-GB"/>
        </w:rPr>
        <w:fldChar w:fldCharType="separate"/>
      </w:r>
      <w:r w:rsidR="009214BC">
        <w:rPr>
          <w:rFonts w:ascii="Times New Roman" w:hAnsi="Times New Roman" w:cs="Times New Roman"/>
          <w:noProof/>
          <w:lang w:val="en-GB"/>
        </w:rPr>
        <w:t>(McLennan, 1999)</w:t>
      </w:r>
      <w:r w:rsidR="00F2397C" w:rsidRPr="00C027C6">
        <w:rPr>
          <w:rFonts w:ascii="Times New Roman" w:hAnsi="Times New Roman" w:cs="Times New Roman"/>
          <w:lang w:val="en-GB"/>
        </w:rPr>
        <w:fldChar w:fldCharType="end"/>
      </w:r>
      <w:r w:rsidR="005C518F" w:rsidRPr="00C027C6">
        <w:rPr>
          <w:rFonts w:ascii="Times New Roman" w:hAnsi="Times New Roman" w:cs="Times New Roman"/>
          <w:lang w:val="en-GB"/>
        </w:rPr>
        <w:t xml:space="preserve">. </w:t>
      </w:r>
      <w:r w:rsidR="00ED4708">
        <w:rPr>
          <w:rFonts w:ascii="Times New Roman" w:hAnsi="Times New Roman" w:cs="Times New Roman"/>
          <w:lang w:val="en-GB"/>
        </w:rPr>
        <w:t xml:space="preserve">The Dietary Guideline Index (DGI) was used to assess an individuals’ diet quality and adherence to Australian dietary guidelines </w:t>
      </w:r>
      <w:r w:rsidR="00552EF4">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McNaughton&lt;/Author&gt;&lt;Year&gt;2008&lt;/Year&gt;&lt;RecNum&gt;1511&lt;/RecNum&gt;&lt;DisplayText&gt;(McNaughton, Ball, Crawford, &amp;amp; Mishra, 2008)&lt;/DisplayText&gt;&lt;record&gt;&lt;rec-number&gt;1511&lt;/rec-number&gt;&lt;foreign-keys&gt;&lt;key app="EN" db-id="eeevzvrdhe95fcee5a05r0vpv5fp0s505aer" timestamp="1489562837"&gt;1511&lt;/key&gt;&lt;/foreign-keys&gt;&lt;ref-type name="Journal Article"&gt;17&lt;/ref-type&gt;&lt;contributors&gt;&lt;authors&gt;&lt;author&gt;McNaughton, Sarah A&lt;/author&gt;&lt;author&gt;Ball, Kylie&lt;/author&gt;&lt;author&gt;Crawford, David&lt;/author&gt;&lt;author&gt;Mishra, Gita D&lt;/author&gt;&lt;/authors&gt;&lt;/contributors&gt;&lt;titles&gt;&lt;title&gt;An index of diet and eating patterns is a valid measure of diet quality in an Australian population&lt;/title&gt;&lt;secondary-title&gt;The Journal of nutrition&lt;/secondary-title&gt;&lt;/titles&gt;&lt;periodical&gt;&lt;full-title&gt;J Nutr&lt;/full-title&gt;&lt;abbr-1&gt;The Journal of nutrition&lt;/abbr-1&gt;&lt;/periodical&gt;&lt;pages&gt;86-93&lt;/pages&gt;&lt;volume&gt;138&lt;/volume&gt;&lt;number&gt;1&lt;/number&gt;&lt;dates&gt;&lt;year&gt;2008&lt;/year&gt;&lt;/dates&gt;&lt;isbn&gt;0022-3166&lt;/isbn&gt;&lt;urls&gt;&lt;/urls&gt;&lt;/record&gt;&lt;/Cite&gt;&lt;/EndNote&gt;</w:instrText>
      </w:r>
      <w:r w:rsidR="00552EF4">
        <w:rPr>
          <w:rFonts w:ascii="Times New Roman" w:hAnsi="Times New Roman" w:cs="Times New Roman"/>
          <w:lang w:val="en-GB"/>
        </w:rPr>
        <w:fldChar w:fldCharType="separate"/>
      </w:r>
      <w:r w:rsidR="009214BC">
        <w:rPr>
          <w:rFonts w:ascii="Times New Roman" w:hAnsi="Times New Roman" w:cs="Times New Roman"/>
          <w:noProof/>
          <w:lang w:val="en-GB"/>
        </w:rPr>
        <w:t>(McNaughton, Ball, Crawford, &amp; Mishra, 2008)</w:t>
      </w:r>
      <w:r w:rsidR="00552EF4">
        <w:rPr>
          <w:rFonts w:ascii="Times New Roman" w:hAnsi="Times New Roman" w:cs="Times New Roman"/>
          <w:lang w:val="en-GB"/>
        </w:rPr>
        <w:fldChar w:fldCharType="end"/>
      </w:r>
      <w:r w:rsidR="00ED4708">
        <w:rPr>
          <w:rFonts w:ascii="Times New Roman" w:hAnsi="Times New Roman" w:cs="Times New Roman"/>
          <w:lang w:val="en-GB"/>
        </w:rPr>
        <w:t xml:space="preserve">. </w:t>
      </w:r>
      <w:r w:rsidR="002E4926" w:rsidRPr="00C027C6">
        <w:rPr>
          <w:rFonts w:ascii="Times New Roman" w:hAnsi="Times New Roman" w:cs="Times New Roman"/>
          <w:lang w:val="en-GB"/>
        </w:rPr>
        <w:t>Furthermore, participants were asked to rate their current physiological states such as hunger</w:t>
      </w:r>
      <w:r w:rsidR="00FD1E39" w:rsidRPr="00C027C6">
        <w:rPr>
          <w:rFonts w:ascii="Times New Roman" w:hAnsi="Times New Roman" w:cs="Times New Roman"/>
          <w:lang w:val="en-GB"/>
        </w:rPr>
        <w:t>, satiety, and fullness</w:t>
      </w:r>
      <w:r w:rsidR="002E4926" w:rsidRPr="00C027C6">
        <w:rPr>
          <w:rFonts w:ascii="Times New Roman" w:hAnsi="Times New Roman" w:cs="Times New Roman"/>
          <w:lang w:val="en-GB"/>
        </w:rPr>
        <w:t xml:space="preserve"> on visual analogue scales </w:t>
      </w:r>
      <w:r w:rsidR="008A62F1">
        <w:rPr>
          <w:rFonts w:ascii="Times New Roman" w:hAnsi="Times New Roman" w:cs="Times New Roman"/>
          <w:lang w:val="en-GB"/>
        </w:rPr>
        <w:t xml:space="preserve">(VAS) </w:t>
      </w:r>
      <w:r w:rsidR="002E4926" w:rsidRPr="00C027C6">
        <w:rPr>
          <w:rFonts w:ascii="Times New Roman" w:hAnsi="Times New Roman" w:cs="Times New Roman"/>
          <w:lang w:val="en-GB"/>
        </w:rPr>
        <w:t xml:space="preserve">prior to the detection thresholds assessment. </w:t>
      </w:r>
      <w:r w:rsidR="00AB5D9D" w:rsidRPr="00C027C6">
        <w:rPr>
          <w:rFonts w:ascii="Times New Roman" w:hAnsi="Times New Roman" w:cs="Times New Roman"/>
          <w:lang w:val="en-GB"/>
        </w:rPr>
        <w:t xml:space="preserve">Data was collected using Compusense Cloud Software as part of the Compusense Academic Consortium. </w:t>
      </w:r>
      <w:r w:rsidR="0005312C" w:rsidRPr="00C027C6">
        <w:rPr>
          <w:rFonts w:ascii="Times New Roman" w:hAnsi="Times New Roman" w:cs="Times New Roman"/>
          <w:lang w:val="en-GB"/>
        </w:rPr>
        <w:t xml:space="preserve">To examine </w:t>
      </w:r>
      <w:r w:rsidR="007F182C" w:rsidRPr="00C027C6">
        <w:rPr>
          <w:rFonts w:ascii="Times New Roman" w:hAnsi="Times New Roman" w:cs="Times New Roman"/>
          <w:lang w:val="en-GB"/>
        </w:rPr>
        <w:t>the habitual food</w:t>
      </w:r>
      <w:r w:rsidR="00AB5D9D" w:rsidRPr="00C027C6">
        <w:rPr>
          <w:rFonts w:ascii="Times New Roman" w:hAnsi="Times New Roman" w:cs="Times New Roman"/>
          <w:lang w:val="en-GB"/>
        </w:rPr>
        <w:t xml:space="preserve"> intake</w:t>
      </w:r>
      <w:r w:rsidR="0005312C" w:rsidRPr="00C027C6">
        <w:rPr>
          <w:rFonts w:ascii="Times New Roman" w:hAnsi="Times New Roman" w:cs="Times New Roman"/>
          <w:lang w:val="en-GB"/>
        </w:rPr>
        <w:t>, participants were required to complete 24</w:t>
      </w:r>
      <w:r w:rsidR="00FD1E39" w:rsidRPr="00C027C6">
        <w:rPr>
          <w:rFonts w:ascii="Times New Roman" w:hAnsi="Times New Roman" w:cs="Times New Roman"/>
          <w:lang w:val="en-GB"/>
        </w:rPr>
        <w:t>-</w:t>
      </w:r>
      <w:r w:rsidR="0005312C" w:rsidRPr="00C027C6">
        <w:rPr>
          <w:rFonts w:ascii="Times New Roman" w:hAnsi="Times New Roman" w:cs="Times New Roman"/>
          <w:lang w:val="en-GB"/>
        </w:rPr>
        <w:t xml:space="preserve">hours food diaries on the day before </w:t>
      </w:r>
      <w:r w:rsidR="0005312C" w:rsidRPr="00C027C6">
        <w:rPr>
          <w:rFonts w:ascii="Times New Roman" w:hAnsi="Times New Roman" w:cs="Times New Roman"/>
          <w:lang w:val="en-GB"/>
        </w:rPr>
        <w:lastRenderedPageBreak/>
        <w:t xml:space="preserve">each of the </w:t>
      </w:r>
      <w:r w:rsidR="00FD1E39" w:rsidRPr="00C027C6">
        <w:rPr>
          <w:rFonts w:ascii="Times New Roman" w:hAnsi="Times New Roman" w:cs="Times New Roman"/>
          <w:lang w:val="en-GB"/>
        </w:rPr>
        <w:t>twelve</w:t>
      </w:r>
      <w:r w:rsidR="0005312C" w:rsidRPr="00C027C6">
        <w:rPr>
          <w:rFonts w:ascii="Times New Roman" w:hAnsi="Times New Roman" w:cs="Times New Roman"/>
          <w:lang w:val="en-GB"/>
        </w:rPr>
        <w:t xml:space="preserve"> laboratory sessions. </w:t>
      </w:r>
      <w:r w:rsidR="004C7EB7" w:rsidRPr="00C027C6">
        <w:rPr>
          <w:rFonts w:ascii="Times New Roman" w:hAnsi="Times New Roman" w:cs="Times New Roman"/>
          <w:lang w:val="en-GB"/>
        </w:rPr>
        <w:t xml:space="preserve">Participants were asked to record the food and drinks they consumed for each meal, along with the quantity, the cooking method (e.g. fried, steamed, raw) and whether they added something to their food (e.g. sugar, salt, butter, dressing). </w:t>
      </w:r>
      <w:r w:rsidR="001C6EAB" w:rsidRPr="00C027C6">
        <w:rPr>
          <w:rFonts w:ascii="Times New Roman" w:hAnsi="Times New Roman" w:cs="Times New Roman"/>
          <w:lang w:val="en-GB"/>
        </w:rPr>
        <w:t>The food diaries were analysed using FoodWorks 2015 software, version 8 (Xyris software, Highgate Hill, Australia) and the AUSNUT 2011-13 food composition data base.</w:t>
      </w:r>
      <w:r w:rsidR="005E27A9">
        <w:rPr>
          <w:rFonts w:ascii="Times New Roman" w:hAnsi="Times New Roman" w:cs="Times New Roman"/>
          <w:lang w:val="en-GB"/>
        </w:rPr>
        <w:t xml:space="preserve"> To examine differences between participants with higher or lower perceptual response to fat, we conducted a tertile split, subdividing the 30 study participants into </w:t>
      </w:r>
      <w:r w:rsidR="008F48B0">
        <w:rPr>
          <w:rFonts w:ascii="Times New Roman" w:hAnsi="Times New Roman" w:cs="Times New Roman"/>
          <w:lang w:val="en-GB"/>
        </w:rPr>
        <w:t>ten participants per group</w:t>
      </w:r>
      <w:r w:rsidR="005E27A9">
        <w:rPr>
          <w:rFonts w:ascii="Times New Roman" w:hAnsi="Times New Roman" w:cs="Times New Roman"/>
          <w:lang w:val="en-GB"/>
        </w:rPr>
        <w:t xml:space="preserve"> with high, moderate or low perceptual response to fat</w:t>
      </w:r>
      <w:r w:rsidR="008F48B0">
        <w:rPr>
          <w:rFonts w:ascii="Times New Roman" w:hAnsi="Times New Roman" w:cs="Times New Roman"/>
          <w:lang w:val="en-GB"/>
        </w:rPr>
        <w:t>, respectively</w:t>
      </w:r>
      <w:r w:rsidR="005E27A9">
        <w:rPr>
          <w:rFonts w:ascii="Times New Roman" w:hAnsi="Times New Roman" w:cs="Times New Roman"/>
          <w:lang w:val="en-GB"/>
        </w:rPr>
        <w:t xml:space="preserve">. </w:t>
      </w:r>
      <w:r w:rsidR="00D33D51">
        <w:rPr>
          <w:rFonts w:ascii="Times New Roman" w:hAnsi="Times New Roman" w:cs="Times New Roman"/>
          <w:lang w:val="en-GB"/>
        </w:rPr>
        <w:t>Analyses including the 20 participants with the highest or lowest mean detection thresholds for each stimuli revealed significant differences and associations with the</w:t>
      </w:r>
      <w:r w:rsidR="00C415A1">
        <w:rPr>
          <w:rFonts w:ascii="Times New Roman" w:hAnsi="Times New Roman" w:cs="Times New Roman"/>
          <w:lang w:val="en-GB"/>
        </w:rPr>
        <w:t>ir</w:t>
      </w:r>
      <w:r w:rsidR="00D33D51">
        <w:rPr>
          <w:rFonts w:ascii="Times New Roman" w:hAnsi="Times New Roman" w:cs="Times New Roman"/>
          <w:lang w:val="en-GB"/>
        </w:rPr>
        <w:t xml:space="preserve"> dietary </w:t>
      </w:r>
      <w:r w:rsidR="000C2760">
        <w:rPr>
          <w:rFonts w:ascii="Times New Roman" w:hAnsi="Times New Roman" w:cs="Times New Roman"/>
          <w:lang w:val="en-GB"/>
        </w:rPr>
        <w:t>behavior</w:t>
      </w:r>
      <w:r w:rsidR="00D33D51">
        <w:rPr>
          <w:rFonts w:ascii="Times New Roman" w:hAnsi="Times New Roman" w:cs="Times New Roman"/>
          <w:lang w:val="en-GB"/>
        </w:rPr>
        <w:t>.</w:t>
      </w:r>
    </w:p>
    <w:p w14:paraId="5593A383" w14:textId="77777777" w:rsidR="004F4B8A" w:rsidRPr="00C027C6" w:rsidRDefault="004F4B8A" w:rsidP="00C027C6">
      <w:pPr>
        <w:pStyle w:val="berschrift2"/>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2.</w:t>
      </w:r>
      <w:r w:rsidR="00130510" w:rsidRPr="00C027C6">
        <w:rPr>
          <w:rFonts w:ascii="Times New Roman" w:hAnsi="Times New Roman" w:cs="Times New Roman"/>
          <w:color w:val="auto"/>
          <w:lang w:val="en-GB"/>
        </w:rPr>
        <w:t>6</w:t>
      </w:r>
      <w:r w:rsidRPr="00C027C6">
        <w:rPr>
          <w:rFonts w:ascii="Times New Roman" w:hAnsi="Times New Roman" w:cs="Times New Roman"/>
          <w:color w:val="auto"/>
          <w:lang w:val="en-GB"/>
        </w:rPr>
        <w:t xml:space="preserve"> Statistical analysis</w:t>
      </w:r>
    </w:p>
    <w:p w14:paraId="1BF4B1C2" w14:textId="3AA49957" w:rsidR="00BC35BE" w:rsidRPr="00C027C6" w:rsidRDefault="00BC35BE"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Data was analysed using the software SPSS, version 22 (IBM®SPSS®, Armonk, NY, USA). To evaluate associations b</w:t>
      </w:r>
      <w:r w:rsidR="007F182C" w:rsidRPr="00C027C6">
        <w:rPr>
          <w:rFonts w:ascii="Times New Roman" w:hAnsi="Times New Roman" w:cs="Times New Roman"/>
          <w:lang w:val="en-GB"/>
        </w:rPr>
        <w:t xml:space="preserve">etween fat detection thresholds, body composition </w:t>
      </w:r>
      <w:r w:rsidRPr="00C027C6">
        <w:rPr>
          <w:rFonts w:ascii="Times New Roman" w:hAnsi="Times New Roman" w:cs="Times New Roman"/>
          <w:lang w:val="en-GB"/>
        </w:rPr>
        <w:t>and dietary parameters, Spearman correlations were used. Differences over repeated measurements were assessed with Friedman-Tests. To determine day-to-day differences, Wilcoxon signed rank tests were used. To assess group differences according to variations in BMI (&lt;25.0kg/m</w:t>
      </w:r>
      <w:r w:rsidRPr="00C027C6">
        <w:rPr>
          <w:rFonts w:ascii="Times New Roman" w:hAnsi="Times New Roman" w:cs="Times New Roman"/>
          <w:vertAlign w:val="superscript"/>
          <w:lang w:val="en-GB"/>
        </w:rPr>
        <w:t>2</w:t>
      </w:r>
      <w:r w:rsidRPr="00C027C6">
        <w:rPr>
          <w:rFonts w:ascii="Times New Roman" w:hAnsi="Times New Roman" w:cs="Times New Roman"/>
          <w:lang w:val="en-GB"/>
        </w:rPr>
        <w:t xml:space="preserve"> or ≥25.0kg/m</w:t>
      </w:r>
      <w:r w:rsidRPr="00C027C6">
        <w:rPr>
          <w:rFonts w:ascii="Times New Roman" w:hAnsi="Times New Roman" w:cs="Times New Roman"/>
          <w:vertAlign w:val="superscript"/>
          <w:lang w:val="en-GB"/>
        </w:rPr>
        <w:t>2</w:t>
      </w:r>
      <w:r w:rsidRPr="00C027C6">
        <w:rPr>
          <w:rFonts w:ascii="Times New Roman" w:hAnsi="Times New Roman" w:cs="Times New Roman"/>
          <w:lang w:val="en-GB"/>
        </w:rPr>
        <w:t xml:space="preserve">) </w:t>
      </w:r>
      <w:r w:rsidR="006528A1">
        <w:rPr>
          <w:rFonts w:ascii="Times New Roman" w:hAnsi="Times New Roman" w:cs="Times New Roman"/>
          <w:lang w:val="en-GB"/>
        </w:rPr>
        <w:t xml:space="preserve">or performance in fat detection thresholds (10 participants with the lowest or highest detection thresholds) </w:t>
      </w:r>
      <w:r w:rsidR="00BB64BC" w:rsidRPr="00C027C6">
        <w:rPr>
          <w:rFonts w:ascii="Times New Roman" w:hAnsi="Times New Roman" w:cs="Times New Roman"/>
          <w:lang w:val="en-GB"/>
        </w:rPr>
        <w:t xml:space="preserve">Mann-Whitney-U-Tests were performed. </w:t>
      </w:r>
      <w:r w:rsidR="004A2557">
        <w:rPr>
          <w:rFonts w:ascii="Times New Roman" w:hAnsi="Times New Roman" w:cs="Times New Roman"/>
          <w:lang w:val="en-GB"/>
        </w:rPr>
        <w:t>To assess the consistency of the fat detection thresholds over repeated measurements i</w:t>
      </w:r>
      <w:r w:rsidR="004A2557" w:rsidRPr="00B96FBE">
        <w:rPr>
          <w:rFonts w:ascii="Times New Roman" w:hAnsi="Times New Roman" w:cs="Times New Roman"/>
          <w:lang w:val="en-GB"/>
        </w:rPr>
        <w:t>ntraclass correlations were calculated</w:t>
      </w:r>
      <w:r w:rsidR="004A2557">
        <w:rPr>
          <w:rFonts w:ascii="Times New Roman" w:hAnsi="Times New Roman" w:cs="Times New Roman"/>
          <w:lang w:val="en-GB"/>
        </w:rPr>
        <w:t>.</w:t>
      </w:r>
      <w:r w:rsidR="004A2557" w:rsidRPr="00B96FBE">
        <w:rPr>
          <w:rFonts w:ascii="Times New Roman" w:hAnsi="Times New Roman" w:cs="Times New Roman"/>
          <w:lang w:val="en-GB"/>
        </w:rPr>
        <w:t xml:space="preserve"> </w:t>
      </w:r>
      <w:r w:rsidR="00BB64BC" w:rsidRPr="00C027C6">
        <w:rPr>
          <w:rFonts w:ascii="Times New Roman" w:hAnsi="Times New Roman" w:cs="Times New Roman"/>
          <w:lang w:val="en-GB"/>
        </w:rPr>
        <w:t>Significance was accepted at p-values &lt;0.05. Values are expressed as means ± standard error of the mean (SEM).</w:t>
      </w:r>
    </w:p>
    <w:p w14:paraId="155418CD" w14:textId="77777777" w:rsidR="004F4B8A" w:rsidRPr="00C027C6" w:rsidRDefault="004F4B8A" w:rsidP="00C027C6">
      <w:pPr>
        <w:pStyle w:val="berschrift1"/>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3. Results</w:t>
      </w:r>
    </w:p>
    <w:p w14:paraId="56482239" w14:textId="60E5BDAF" w:rsidR="00425D1B" w:rsidRPr="00C027C6" w:rsidRDefault="00875A2E" w:rsidP="00C027C6">
      <w:pPr>
        <w:pStyle w:val="berschrift2"/>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 xml:space="preserve">3.1 </w:t>
      </w:r>
      <w:r w:rsidR="002C039B">
        <w:rPr>
          <w:rFonts w:ascii="Times New Roman" w:hAnsi="Times New Roman" w:cs="Times New Roman"/>
          <w:color w:val="auto"/>
          <w:lang w:val="en-GB"/>
        </w:rPr>
        <w:t>Baseline characteristics</w:t>
      </w:r>
    </w:p>
    <w:p w14:paraId="2855D5ED" w14:textId="77777777" w:rsidR="008E2A09" w:rsidRPr="00C027C6" w:rsidRDefault="00425D1B"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Thirty-three participants were recruited to participate in this study. Three participants dropped out because of time issues. A total of 30 participants completed the study (six males, age</w:t>
      </w:r>
      <w:r w:rsidR="0080210A" w:rsidRPr="00C027C6">
        <w:rPr>
          <w:rFonts w:ascii="Times New Roman" w:hAnsi="Times New Roman" w:cs="Times New Roman"/>
          <w:lang w:val="en-GB"/>
        </w:rPr>
        <w:t>:</w:t>
      </w:r>
      <w:r w:rsidRPr="00C027C6">
        <w:rPr>
          <w:rFonts w:ascii="Times New Roman" w:hAnsi="Times New Roman" w:cs="Times New Roman"/>
          <w:lang w:val="en-GB"/>
        </w:rPr>
        <w:t xml:space="preserve"> </w:t>
      </w:r>
      <w:r w:rsidR="00A962F1" w:rsidRPr="00C027C6">
        <w:rPr>
          <w:rFonts w:ascii="Times New Roman" w:hAnsi="Times New Roman" w:cs="Times New Roman"/>
          <w:lang w:val="en-GB"/>
        </w:rPr>
        <w:t>29.17 ± 3.67</w:t>
      </w:r>
      <w:r w:rsidRPr="00C027C6">
        <w:rPr>
          <w:rFonts w:ascii="Times New Roman" w:hAnsi="Times New Roman" w:cs="Times New Roman"/>
          <w:lang w:val="en-GB"/>
        </w:rPr>
        <w:t xml:space="preserve"> years (range </w:t>
      </w:r>
      <w:r w:rsidR="00A962F1" w:rsidRPr="00C027C6">
        <w:rPr>
          <w:rFonts w:ascii="Times New Roman" w:hAnsi="Times New Roman" w:cs="Times New Roman"/>
          <w:lang w:val="en-GB"/>
        </w:rPr>
        <w:t>20-41 years</w:t>
      </w:r>
      <w:r w:rsidRPr="00C027C6">
        <w:rPr>
          <w:rFonts w:ascii="Times New Roman" w:hAnsi="Times New Roman" w:cs="Times New Roman"/>
          <w:lang w:val="en-GB"/>
        </w:rPr>
        <w:t>), BMI</w:t>
      </w:r>
      <w:r w:rsidR="0080210A" w:rsidRPr="00C027C6">
        <w:rPr>
          <w:rFonts w:ascii="Times New Roman" w:hAnsi="Times New Roman" w:cs="Times New Roman"/>
          <w:lang w:val="en-GB"/>
        </w:rPr>
        <w:t>:</w:t>
      </w:r>
      <w:r w:rsidRPr="00C027C6">
        <w:rPr>
          <w:rFonts w:ascii="Times New Roman" w:hAnsi="Times New Roman" w:cs="Times New Roman"/>
          <w:lang w:val="en-GB"/>
        </w:rPr>
        <w:t xml:space="preserve"> </w:t>
      </w:r>
      <w:r w:rsidR="00A962F1" w:rsidRPr="00C027C6">
        <w:rPr>
          <w:rFonts w:ascii="Times New Roman" w:hAnsi="Times New Roman" w:cs="Times New Roman"/>
          <w:lang w:val="en-GB"/>
        </w:rPr>
        <w:t>24.14 ± 1.10</w:t>
      </w:r>
      <w:r w:rsidRPr="00C027C6">
        <w:rPr>
          <w:rFonts w:ascii="Times New Roman" w:hAnsi="Times New Roman" w:cs="Times New Roman"/>
          <w:lang w:val="en-GB"/>
        </w:rPr>
        <w:t>kg/m</w:t>
      </w:r>
      <w:r w:rsidRPr="00C027C6">
        <w:rPr>
          <w:rFonts w:ascii="Times New Roman" w:hAnsi="Times New Roman" w:cs="Times New Roman"/>
          <w:vertAlign w:val="superscript"/>
          <w:lang w:val="en-GB"/>
        </w:rPr>
        <w:t>2</w:t>
      </w:r>
      <w:r w:rsidR="0080210A" w:rsidRPr="00C027C6">
        <w:rPr>
          <w:rFonts w:ascii="Times New Roman" w:hAnsi="Times New Roman" w:cs="Times New Roman"/>
          <w:vertAlign w:val="superscript"/>
          <w:lang w:val="en-GB"/>
        </w:rPr>
        <w:t xml:space="preserve"> </w:t>
      </w:r>
      <w:r w:rsidRPr="00C027C6">
        <w:rPr>
          <w:rFonts w:ascii="Times New Roman" w:hAnsi="Times New Roman" w:cs="Times New Roman"/>
          <w:lang w:val="en-GB"/>
        </w:rPr>
        <w:t xml:space="preserve">(range </w:t>
      </w:r>
      <w:r w:rsidR="00A962F1" w:rsidRPr="00C027C6">
        <w:rPr>
          <w:rFonts w:ascii="Times New Roman" w:hAnsi="Times New Roman" w:cs="Times New Roman"/>
          <w:lang w:val="en-GB"/>
        </w:rPr>
        <w:t>21.0-28.80kg/m</w:t>
      </w:r>
      <w:r w:rsidR="00A962F1" w:rsidRPr="00C027C6">
        <w:rPr>
          <w:rFonts w:ascii="Times New Roman" w:hAnsi="Times New Roman" w:cs="Times New Roman"/>
          <w:vertAlign w:val="superscript"/>
          <w:lang w:val="en-GB"/>
        </w:rPr>
        <w:t>2</w:t>
      </w:r>
      <w:r w:rsidRPr="00C027C6">
        <w:rPr>
          <w:rFonts w:ascii="Times New Roman" w:hAnsi="Times New Roman" w:cs="Times New Roman"/>
          <w:lang w:val="en-GB"/>
        </w:rPr>
        <w:t xml:space="preserve">), </w:t>
      </w:r>
      <w:r w:rsidR="0080210A" w:rsidRPr="00C027C6">
        <w:rPr>
          <w:rFonts w:ascii="Times New Roman" w:hAnsi="Times New Roman" w:cs="Times New Roman"/>
          <w:lang w:val="en-GB"/>
        </w:rPr>
        <w:t>WHR:</w:t>
      </w:r>
      <w:r w:rsidRPr="00C027C6">
        <w:rPr>
          <w:rFonts w:ascii="Times New Roman" w:hAnsi="Times New Roman" w:cs="Times New Roman"/>
          <w:lang w:val="en-GB"/>
        </w:rPr>
        <w:t xml:space="preserve"> </w:t>
      </w:r>
      <w:r w:rsidR="00A962F1" w:rsidRPr="00C027C6">
        <w:rPr>
          <w:rFonts w:ascii="Times New Roman" w:hAnsi="Times New Roman" w:cs="Times New Roman"/>
          <w:lang w:val="en-GB"/>
        </w:rPr>
        <w:t>0.80 ± 0.02</w:t>
      </w:r>
      <w:r w:rsidRPr="00C027C6">
        <w:rPr>
          <w:rFonts w:ascii="Times New Roman" w:hAnsi="Times New Roman" w:cs="Times New Roman"/>
          <w:lang w:val="en-GB"/>
        </w:rPr>
        <w:t xml:space="preserve"> </w:t>
      </w:r>
      <w:r w:rsidRPr="00C027C6">
        <w:rPr>
          <w:rFonts w:ascii="Times New Roman" w:hAnsi="Times New Roman" w:cs="Times New Roman"/>
          <w:lang w:val="en-GB"/>
        </w:rPr>
        <w:lastRenderedPageBreak/>
        <w:t xml:space="preserve">(range </w:t>
      </w:r>
      <w:r w:rsidR="00A962F1" w:rsidRPr="00C027C6">
        <w:rPr>
          <w:rFonts w:ascii="Times New Roman" w:hAnsi="Times New Roman" w:cs="Times New Roman"/>
          <w:lang w:val="en-GB"/>
        </w:rPr>
        <w:t>0.7-0.9)</w:t>
      </w:r>
      <w:r w:rsidRPr="00C027C6">
        <w:rPr>
          <w:rFonts w:ascii="Times New Roman" w:hAnsi="Times New Roman" w:cs="Times New Roman"/>
          <w:lang w:val="en-GB"/>
        </w:rPr>
        <w:t>, 24 females, age</w:t>
      </w:r>
      <w:r w:rsidR="0080210A" w:rsidRPr="00C027C6">
        <w:rPr>
          <w:rFonts w:ascii="Times New Roman" w:hAnsi="Times New Roman" w:cs="Times New Roman"/>
          <w:lang w:val="en-GB"/>
        </w:rPr>
        <w:t>:</w:t>
      </w:r>
      <w:r w:rsidRPr="00C027C6">
        <w:rPr>
          <w:rFonts w:ascii="Times New Roman" w:hAnsi="Times New Roman" w:cs="Times New Roman"/>
          <w:lang w:val="en-GB"/>
        </w:rPr>
        <w:t xml:space="preserve"> </w:t>
      </w:r>
      <w:r w:rsidR="00A962F1" w:rsidRPr="00C027C6">
        <w:rPr>
          <w:rFonts w:ascii="Times New Roman" w:hAnsi="Times New Roman" w:cs="Times New Roman"/>
          <w:lang w:val="en-GB"/>
        </w:rPr>
        <w:t xml:space="preserve">28.04 ± 1.36 </w:t>
      </w:r>
      <w:r w:rsidRPr="00C027C6">
        <w:rPr>
          <w:rFonts w:ascii="Times New Roman" w:hAnsi="Times New Roman" w:cs="Times New Roman"/>
          <w:lang w:val="en-GB"/>
        </w:rPr>
        <w:t xml:space="preserve">years (range </w:t>
      </w:r>
      <w:r w:rsidR="00A962F1" w:rsidRPr="00C027C6">
        <w:rPr>
          <w:rFonts w:ascii="Times New Roman" w:hAnsi="Times New Roman" w:cs="Times New Roman"/>
          <w:lang w:val="en-GB"/>
        </w:rPr>
        <w:t>18-46 years</w:t>
      </w:r>
      <w:r w:rsidRPr="00C027C6">
        <w:rPr>
          <w:rFonts w:ascii="Times New Roman" w:hAnsi="Times New Roman" w:cs="Times New Roman"/>
          <w:lang w:val="en-GB"/>
        </w:rPr>
        <w:t>), BMI</w:t>
      </w:r>
      <w:r w:rsidR="0080210A" w:rsidRPr="00C027C6">
        <w:rPr>
          <w:rFonts w:ascii="Times New Roman" w:hAnsi="Times New Roman" w:cs="Times New Roman"/>
          <w:lang w:val="en-GB"/>
        </w:rPr>
        <w:t>:</w:t>
      </w:r>
      <w:r w:rsidRPr="00C027C6">
        <w:rPr>
          <w:rFonts w:ascii="Times New Roman" w:hAnsi="Times New Roman" w:cs="Times New Roman"/>
          <w:lang w:val="en-GB"/>
        </w:rPr>
        <w:t xml:space="preserve"> </w:t>
      </w:r>
      <w:r w:rsidR="00A962F1" w:rsidRPr="00C027C6">
        <w:rPr>
          <w:rFonts w:ascii="Times New Roman" w:hAnsi="Times New Roman" w:cs="Times New Roman"/>
          <w:lang w:val="en-GB"/>
        </w:rPr>
        <w:t>24.02 ± 0.91</w:t>
      </w:r>
      <w:r w:rsidRPr="00C027C6">
        <w:rPr>
          <w:rFonts w:ascii="Times New Roman" w:hAnsi="Times New Roman" w:cs="Times New Roman"/>
          <w:lang w:val="en-GB"/>
        </w:rPr>
        <w:t>kg/m</w:t>
      </w:r>
      <w:r w:rsidRPr="00C027C6">
        <w:rPr>
          <w:rFonts w:ascii="Times New Roman" w:hAnsi="Times New Roman" w:cs="Times New Roman"/>
          <w:vertAlign w:val="superscript"/>
          <w:lang w:val="en-GB"/>
        </w:rPr>
        <w:t>2</w:t>
      </w:r>
      <w:r w:rsidR="0080210A" w:rsidRPr="00C027C6">
        <w:rPr>
          <w:rFonts w:ascii="Times New Roman" w:hAnsi="Times New Roman" w:cs="Times New Roman"/>
          <w:vertAlign w:val="superscript"/>
          <w:lang w:val="en-GB"/>
        </w:rPr>
        <w:t xml:space="preserve"> </w:t>
      </w:r>
      <w:r w:rsidRPr="00C027C6">
        <w:rPr>
          <w:rFonts w:ascii="Times New Roman" w:hAnsi="Times New Roman" w:cs="Times New Roman"/>
          <w:lang w:val="en-GB"/>
        </w:rPr>
        <w:t xml:space="preserve">(range </w:t>
      </w:r>
      <w:r w:rsidR="00A962F1" w:rsidRPr="00C027C6">
        <w:rPr>
          <w:rFonts w:ascii="Times New Roman" w:hAnsi="Times New Roman" w:cs="Times New Roman"/>
          <w:lang w:val="en-GB"/>
        </w:rPr>
        <w:t>17.5-36.7kg/m</w:t>
      </w:r>
      <w:r w:rsidR="00A962F1" w:rsidRPr="00C027C6">
        <w:rPr>
          <w:rFonts w:ascii="Times New Roman" w:hAnsi="Times New Roman" w:cs="Times New Roman"/>
          <w:vertAlign w:val="superscript"/>
          <w:lang w:val="en-GB"/>
        </w:rPr>
        <w:t>2</w:t>
      </w:r>
      <w:r w:rsidRPr="00C027C6">
        <w:rPr>
          <w:rFonts w:ascii="Times New Roman" w:hAnsi="Times New Roman" w:cs="Times New Roman"/>
          <w:lang w:val="en-GB"/>
        </w:rPr>
        <w:t xml:space="preserve">), </w:t>
      </w:r>
      <w:r w:rsidR="0080210A" w:rsidRPr="00C027C6">
        <w:rPr>
          <w:rFonts w:ascii="Times New Roman" w:hAnsi="Times New Roman" w:cs="Times New Roman"/>
          <w:lang w:val="en-GB"/>
        </w:rPr>
        <w:t>WHR</w:t>
      </w:r>
      <w:r w:rsidRPr="00C027C6">
        <w:rPr>
          <w:rFonts w:ascii="Times New Roman" w:hAnsi="Times New Roman" w:cs="Times New Roman"/>
          <w:lang w:val="en-GB"/>
        </w:rPr>
        <w:t xml:space="preserve">: </w:t>
      </w:r>
      <w:r w:rsidR="00A962F1" w:rsidRPr="00C027C6">
        <w:rPr>
          <w:rFonts w:ascii="Times New Roman" w:hAnsi="Times New Roman" w:cs="Times New Roman"/>
          <w:lang w:val="en-GB"/>
        </w:rPr>
        <w:t>0.76</w:t>
      </w:r>
      <w:r w:rsidRPr="00C027C6">
        <w:rPr>
          <w:rFonts w:ascii="Times New Roman" w:hAnsi="Times New Roman" w:cs="Times New Roman"/>
          <w:lang w:val="en-GB"/>
        </w:rPr>
        <w:t xml:space="preserve"> </w:t>
      </w:r>
      <w:r w:rsidR="00A962F1" w:rsidRPr="00C027C6">
        <w:rPr>
          <w:rFonts w:ascii="Times New Roman" w:hAnsi="Times New Roman" w:cs="Times New Roman"/>
          <w:lang w:val="en-GB"/>
        </w:rPr>
        <w:t xml:space="preserve">± 0.02 </w:t>
      </w:r>
      <w:r w:rsidRPr="00C027C6">
        <w:rPr>
          <w:rFonts w:ascii="Times New Roman" w:hAnsi="Times New Roman" w:cs="Times New Roman"/>
          <w:lang w:val="en-GB"/>
        </w:rPr>
        <w:t xml:space="preserve">(range </w:t>
      </w:r>
      <w:r w:rsidR="00A962F1" w:rsidRPr="00C027C6">
        <w:rPr>
          <w:rFonts w:ascii="Times New Roman" w:hAnsi="Times New Roman" w:cs="Times New Roman"/>
          <w:lang w:val="en-GB"/>
        </w:rPr>
        <w:t>0.6-1.0</w:t>
      </w:r>
      <w:r w:rsidRPr="00C027C6">
        <w:rPr>
          <w:rFonts w:ascii="Times New Roman" w:hAnsi="Times New Roman" w:cs="Times New Roman"/>
          <w:lang w:val="en-GB"/>
        </w:rPr>
        <w:t>)).</w:t>
      </w:r>
      <w:r w:rsidR="008E2A09" w:rsidRPr="00C027C6">
        <w:rPr>
          <w:rFonts w:ascii="Times New Roman" w:hAnsi="Times New Roman" w:cs="Times New Roman"/>
          <w:lang w:val="en-GB"/>
        </w:rPr>
        <w:t xml:space="preserve"> </w:t>
      </w:r>
    </w:p>
    <w:p w14:paraId="7FFCAA2E" w14:textId="77777777" w:rsidR="008E2A09" w:rsidRPr="00C027C6" w:rsidRDefault="008E2A09" w:rsidP="00C027C6">
      <w:pPr>
        <w:pStyle w:val="berschrift2"/>
        <w:spacing w:line="480" w:lineRule="auto"/>
        <w:rPr>
          <w:rFonts w:ascii="Times New Roman" w:hAnsi="Times New Roman" w:cs="Times New Roman"/>
          <w:color w:val="auto"/>
          <w:lang w:val="en-GB"/>
        </w:rPr>
      </w:pPr>
      <w:r w:rsidRPr="00C027C6">
        <w:rPr>
          <w:rFonts w:ascii="Times New Roman" w:hAnsi="Times New Roman" w:cs="Times New Roman"/>
          <w:color w:val="auto"/>
          <w:lang w:val="en-GB"/>
        </w:rPr>
        <w:t>3.2 Fat detection thresholds</w:t>
      </w:r>
    </w:p>
    <w:p w14:paraId="1B1992AF" w14:textId="3CB99D4B" w:rsidR="006134DB" w:rsidRPr="00C027C6" w:rsidRDefault="009B7AE2" w:rsidP="00C027C6">
      <w:pPr>
        <w:spacing w:line="480" w:lineRule="auto"/>
        <w:jc w:val="both"/>
        <w:rPr>
          <w:rFonts w:ascii="Times New Roman" w:hAnsi="Times New Roman" w:cs="Times New Roman"/>
          <w:lang w:val="en-GB"/>
        </w:rPr>
      </w:pPr>
      <w:r>
        <w:rPr>
          <w:rFonts w:ascii="Times New Roman" w:hAnsi="Times New Roman" w:cs="Times New Roman"/>
          <w:lang w:val="en-GB"/>
        </w:rPr>
        <w:t>Mean f</w:t>
      </w:r>
      <w:r w:rsidR="006134DB" w:rsidRPr="00C027C6">
        <w:rPr>
          <w:rFonts w:ascii="Times New Roman" w:hAnsi="Times New Roman" w:cs="Times New Roman"/>
          <w:lang w:val="en-GB"/>
        </w:rPr>
        <w:t xml:space="preserve">at detection thresholds </w:t>
      </w:r>
      <w:r>
        <w:rPr>
          <w:rFonts w:ascii="Times New Roman" w:hAnsi="Times New Roman" w:cs="Times New Roman"/>
          <w:lang w:val="en-GB"/>
        </w:rPr>
        <w:t xml:space="preserve">over all </w:t>
      </w:r>
      <w:r w:rsidR="008F48B0">
        <w:rPr>
          <w:rFonts w:ascii="Times New Roman" w:hAnsi="Times New Roman" w:cs="Times New Roman"/>
          <w:lang w:val="en-GB"/>
        </w:rPr>
        <w:t>three</w:t>
      </w:r>
      <w:r>
        <w:rPr>
          <w:rFonts w:ascii="Times New Roman" w:hAnsi="Times New Roman" w:cs="Times New Roman"/>
          <w:lang w:val="en-GB"/>
        </w:rPr>
        <w:t xml:space="preserve"> sessions </w:t>
      </w:r>
      <w:r w:rsidR="006134DB" w:rsidRPr="00C027C6">
        <w:rPr>
          <w:rFonts w:ascii="Times New Roman" w:hAnsi="Times New Roman" w:cs="Times New Roman"/>
          <w:lang w:val="en-GB"/>
        </w:rPr>
        <w:t>were as follow</w:t>
      </w:r>
      <w:r w:rsidR="00C415A1">
        <w:rPr>
          <w:rFonts w:ascii="Times New Roman" w:hAnsi="Times New Roman" w:cs="Times New Roman"/>
          <w:lang w:val="en-GB"/>
        </w:rPr>
        <w:t>ed</w:t>
      </w:r>
      <w:r w:rsidR="006134DB" w:rsidRPr="00C027C6">
        <w:rPr>
          <w:rFonts w:ascii="Times New Roman" w:hAnsi="Times New Roman" w:cs="Times New Roman"/>
          <w:lang w:val="en-GB"/>
        </w:rPr>
        <w:t>: oleic acid</w:t>
      </w:r>
      <w:r>
        <w:rPr>
          <w:rFonts w:ascii="Times New Roman" w:hAnsi="Times New Roman" w:cs="Times New Roman"/>
          <w:lang w:val="en-GB"/>
        </w:rPr>
        <w:t xml:space="preserve">: </w:t>
      </w:r>
      <w:r w:rsidRPr="00C027C6">
        <w:rPr>
          <w:rFonts w:ascii="Times New Roman" w:hAnsi="Times New Roman" w:cs="Times New Roman"/>
          <w:lang w:val="en-GB"/>
        </w:rPr>
        <w:t>0.15 ± 0.03%</w:t>
      </w:r>
      <w:r>
        <w:rPr>
          <w:rFonts w:ascii="Times New Roman" w:hAnsi="Times New Roman" w:cs="Times New Roman"/>
          <w:lang w:val="en-GB"/>
        </w:rPr>
        <w:t xml:space="preserve">, paraffin oil: </w:t>
      </w:r>
      <w:r w:rsidRPr="00C027C6">
        <w:rPr>
          <w:rFonts w:ascii="Times New Roman" w:hAnsi="Times New Roman" w:cs="Times New Roman"/>
          <w:lang w:val="en-GB"/>
        </w:rPr>
        <w:t>17.24 ± 2.07%</w:t>
      </w:r>
      <w:r>
        <w:rPr>
          <w:rFonts w:ascii="Times New Roman" w:hAnsi="Times New Roman" w:cs="Times New Roman"/>
          <w:lang w:val="en-GB"/>
        </w:rPr>
        <w:t xml:space="preserve">, canola oil: </w:t>
      </w:r>
      <w:r w:rsidRPr="00C027C6">
        <w:rPr>
          <w:rFonts w:ascii="Times New Roman" w:hAnsi="Times New Roman" w:cs="Times New Roman"/>
          <w:lang w:val="en-GB"/>
        </w:rPr>
        <w:t>11.66 ± 1.75%</w:t>
      </w:r>
      <w:r>
        <w:rPr>
          <w:rFonts w:ascii="Times New Roman" w:hAnsi="Times New Roman" w:cs="Times New Roman"/>
          <w:lang w:val="en-GB"/>
        </w:rPr>
        <w:t xml:space="preserve">, canola oil spiked with oleic acid: </w:t>
      </w:r>
      <w:r w:rsidRPr="00C027C6">
        <w:rPr>
          <w:rFonts w:ascii="Times New Roman" w:hAnsi="Times New Roman" w:cs="Times New Roman"/>
          <w:lang w:val="en-GB"/>
        </w:rPr>
        <w:t>5.57 ± 1.27</w:t>
      </w:r>
      <w:r w:rsidR="004A2557">
        <w:rPr>
          <w:rFonts w:ascii="Times New Roman" w:hAnsi="Times New Roman" w:cs="Times New Roman"/>
          <w:lang w:val="en-GB"/>
        </w:rPr>
        <w:t>%</w:t>
      </w:r>
      <w:r w:rsidR="00DC179C" w:rsidRPr="00C027C6">
        <w:rPr>
          <w:rFonts w:ascii="Times New Roman" w:hAnsi="Times New Roman" w:cs="Times New Roman"/>
          <w:lang w:val="en-GB"/>
        </w:rPr>
        <w:t xml:space="preserve"> Associations within and between the detection thresholds for th</w:t>
      </w:r>
      <w:r w:rsidR="00640E08" w:rsidRPr="00C027C6">
        <w:rPr>
          <w:rFonts w:ascii="Times New Roman" w:hAnsi="Times New Roman" w:cs="Times New Roman"/>
          <w:lang w:val="en-GB"/>
        </w:rPr>
        <w:t>ese</w:t>
      </w:r>
      <w:r w:rsidR="00DC179C" w:rsidRPr="00C027C6">
        <w:rPr>
          <w:rFonts w:ascii="Times New Roman" w:hAnsi="Times New Roman" w:cs="Times New Roman"/>
          <w:lang w:val="en-GB"/>
        </w:rPr>
        <w:t xml:space="preserve"> </w:t>
      </w:r>
      <w:r w:rsidR="008F48B0">
        <w:rPr>
          <w:rFonts w:ascii="Times New Roman" w:hAnsi="Times New Roman" w:cs="Times New Roman"/>
          <w:lang w:val="en-GB"/>
        </w:rPr>
        <w:t>four</w:t>
      </w:r>
      <w:r w:rsidR="00DC179C" w:rsidRPr="00C027C6">
        <w:rPr>
          <w:rFonts w:ascii="Times New Roman" w:hAnsi="Times New Roman" w:cs="Times New Roman"/>
          <w:lang w:val="en-GB"/>
        </w:rPr>
        <w:t xml:space="preserve"> stimuli are described elsewhere </w:t>
      </w:r>
      <w:r w:rsidR="00DC179C" w:rsidRPr="00C027C6">
        <w:rPr>
          <w:rFonts w:ascii="Times New Roman" w:hAnsi="Times New Roman" w:cs="Times New Roman"/>
          <w:highlight w:val="yellow"/>
          <w:lang w:val="en-GB"/>
        </w:rPr>
        <w:t>(Reference of first manuscript (</w:t>
      </w:r>
      <w:r w:rsidR="0080210A" w:rsidRPr="00C027C6">
        <w:rPr>
          <w:rFonts w:ascii="Times New Roman" w:hAnsi="Times New Roman" w:cs="Times New Roman"/>
          <w:highlight w:val="yellow"/>
          <w:lang w:val="en-GB"/>
        </w:rPr>
        <w:t>currently submitted at Chemical Senses)</w:t>
      </w:r>
      <w:r w:rsidR="00DC179C" w:rsidRPr="00C027C6">
        <w:rPr>
          <w:rFonts w:ascii="Times New Roman" w:hAnsi="Times New Roman" w:cs="Times New Roman"/>
          <w:highlight w:val="yellow"/>
          <w:lang w:val="en-GB"/>
        </w:rPr>
        <w:t>)</w:t>
      </w:r>
      <w:r w:rsidR="00DC179C" w:rsidRPr="00C027C6">
        <w:rPr>
          <w:rFonts w:ascii="Times New Roman" w:hAnsi="Times New Roman" w:cs="Times New Roman"/>
          <w:lang w:val="en-GB"/>
        </w:rPr>
        <w:t xml:space="preserve">. </w:t>
      </w:r>
    </w:p>
    <w:p w14:paraId="3F1D13AC" w14:textId="77777777" w:rsidR="002D6373" w:rsidRPr="00C027C6" w:rsidRDefault="002D6373" w:rsidP="00C027C6">
      <w:pPr>
        <w:pStyle w:val="berschrift2"/>
        <w:spacing w:line="480" w:lineRule="auto"/>
        <w:rPr>
          <w:rFonts w:ascii="Times New Roman" w:hAnsi="Times New Roman" w:cs="Times New Roman"/>
          <w:color w:val="auto"/>
          <w:lang w:val="en-GB"/>
        </w:rPr>
      </w:pPr>
      <w:r w:rsidRPr="00C027C6">
        <w:rPr>
          <w:rFonts w:ascii="Times New Roman" w:hAnsi="Times New Roman" w:cs="Times New Roman"/>
          <w:color w:val="auto"/>
          <w:lang w:val="en-GB"/>
        </w:rPr>
        <w:t>3.</w:t>
      </w:r>
      <w:r w:rsidR="000262D4" w:rsidRPr="00C027C6">
        <w:rPr>
          <w:rFonts w:ascii="Times New Roman" w:hAnsi="Times New Roman" w:cs="Times New Roman"/>
          <w:color w:val="auto"/>
          <w:lang w:val="en-GB"/>
        </w:rPr>
        <w:t>3</w:t>
      </w:r>
      <w:r w:rsidRPr="00C027C6">
        <w:rPr>
          <w:rFonts w:ascii="Times New Roman" w:hAnsi="Times New Roman" w:cs="Times New Roman"/>
          <w:color w:val="auto"/>
          <w:lang w:val="en-GB"/>
        </w:rPr>
        <w:t xml:space="preserve"> Associations between body composition and fat detection thresholds</w:t>
      </w:r>
    </w:p>
    <w:p w14:paraId="59888DFE" w14:textId="781E2FFF" w:rsidR="002D6373" w:rsidRDefault="00640E08" w:rsidP="00C027C6">
      <w:pPr>
        <w:spacing w:line="480" w:lineRule="auto"/>
        <w:jc w:val="both"/>
        <w:rPr>
          <w:rFonts w:ascii="Times New Roman" w:hAnsi="Times New Roman" w:cs="Times New Roman"/>
          <w:lang w:val="en-GB"/>
        </w:rPr>
      </w:pPr>
      <w:r w:rsidRPr="003B0789">
        <w:rPr>
          <w:rFonts w:ascii="Times New Roman" w:hAnsi="Times New Roman" w:cs="Times New Roman"/>
          <w:lang w:val="en-GB"/>
        </w:rPr>
        <w:t xml:space="preserve">In general, no significant associations between anthropometric measurements and detection thresholds for oleic acid, paraffin oil, canola oil, and canola oil spiked with oleic acid were found. </w:t>
      </w:r>
      <w:r w:rsidR="002D6373" w:rsidRPr="003B0789">
        <w:rPr>
          <w:rFonts w:ascii="Times New Roman" w:hAnsi="Times New Roman" w:cs="Times New Roman"/>
          <w:lang w:val="en-GB"/>
        </w:rPr>
        <w:t xml:space="preserve">To examine BMI-specific differences in fat detection thresholds and dietary </w:t>
      </w:r>
      <w:r w:rsidR="000C2760" w:rsidRPr="003B0789">
        <w:rPr>
          <w:rFonts w:ascii="Times New Roman" w:hAnsi="Times New Roman" w:cs="Times New Roman"/>
          <w:lang w:val="en-GB"/>
        </w:rPr>
        <w:t>behavior</w:t>
      </w:r>
      <w:r w:rsidR="002D6373" w:rsidRPr="003B0789">
        <w:rPr>
          <w:rFonts w:ascii="Times New Roman" w:hAnsi="Times New Roman" w:cs="Times New Roman"/>
          <w:lang w:val="en-GB"/>
        </w:rPr>
        <w:t>, the participants were classified into two groups, one with participants with a BMI &lt;25kg/m</w:t>
      </w:r>
      <w:r w:rsidR="002D6373" w:rsidRPr="003B0789">
        <w:rPr>
          <w:rFonts w:ascii="Times New Roman" w:hAnsi="Times New Roman" w:cs="Times New Roman"/>
          <w:vertAlign w:val="superscript"/>
          <w:lang w:val="en-GB"/>
        </w:rPr>
        <w:t>2</w:t>
      </w:r>
      <w:r w:rsidR="002D6373" w:rsidRPr="003B0789">
        <w:rPr>
          <w:rFonts w:ascii="Times New Roman" w:hAnsi="Times New Roman" w:cs="Times New Roman"/>
          <w:lang w:val="en-GB"/>
        </w:rPr>
        <w:t xml:space="preserve"> (N=21, 4 males, age: 27.14 ± 1.19 years</w:t>
      </w:r>
      <w:r w:rsidR="003B0789" w:rsidRPr="003B0789">
        <w:rPr>
          <w:rFonts w:ascii="Times New Roman" w:hAnsi="Times New Roman" w:cs="Times New Roman"/>
          <w:lang w:val="en-GB"/>
        </w:rPr>
        <w:t xml:space="preserve"> (range 19-40 years)</w:t>
      </w:r>
      <w:r w:rsidR="002D6373" w:rsidRPr="003B0789">
        <w:rPr>
          <w:rFonts w:ascii="Times New Roman" w:hAnsi="Times New Roman" w:cs="Times New Roman"/>
          <w:lang w:val="en-GB"/>
        </w:rPr>
        <w:t>, BMI: 21.89 ± 0.42kg/m</w:t>
      </w:r>
      <w:r w:rsidR="002D6373" w:rsidRPr="003B0789">
        <w:rPr>
          <w:rFonts w:ascii="Times New Roman" w:hAnsi="Times New Roman" w:cs="Times New Roman"/>
          <w:vertAlign w:val="superscript"/>
          <w:lang w:val="en-GB"/>
        </w:rPr>
        <w:t>2</w:t>
      </w:r>
      <w:r w:rsidR="003B0789" w:rsidRPr="003B0789">
        <w:rPr>
          <w:rFonts w:ascii="Times New Roman" w:hAnsi="Times New Roman" w:cs="Times New Roman"/>
          <w:vertAlign w:val="superscript"/>
          <w:lang w:val="en-GB"/>
        </w:rPr>
        <w:t xml:space="preserve"> </w:t>
      </w:r>
      <w:r w:rsidR="003B0789" w:rsidRPr="003B0789">
        <w:rPr>
          <w:rFonts w:ascii="Times New Roman" w:hAnsi="Times New Roman" w:cs="Times New Roman"/>
          <w:lang w:val="en-GB"/>
        </w:rPr>
        <w:t>(range 17.5-24.7kg/m</w:t>
      </w:r>
      <w:r w:rsidR="003B0789" w:rsidRPr="003B0789">
        <w:rPr>
          <w:rFonts w:ascii="Times New Roman" w:hAnsi="Times New Roman" w:cs="Times New Roman"/>
          <w:vertAlign w:val="superscript"/>
          <w:lang w:val="en-GB"/>
        </w:rPr>
        <w:t>2</w:t>
      </w:r>
      <w:r w:rsidR="003B0789" w:rsidRPr="003B0789">
        <w:rPr>
          <w:rFonts w:ascii="Times New Roman" w:hAnsi="Times New Roman" w:cs="Times New Roman"/>
          <w:lang w:val="en-GB"/>
        </w:rPr>
        <w:t>)</w:t>
      </w:r>
      <w:r w:rsidR="002D6373" w:rsidRPr="003B0789">
        <w:rPr>
          <w:rFonts w:ascii="Times New Roman" w:hAnsi="Times New Roman" w:cs="Times New Roman"/>
          <w:lang w:val="en-GB"/>
        </w:rPr>
        <w:t>, WHR: 0.74 ± 0.02</w:t>
      </w:r>
      <w:r w:rsidR="003B0789" w:rsidRPr="003B0789">
        <w:rPr>
          <w:rFonts w:ascii="Times New Roman" w:hAnsi="Times New Roman" w:cs="Times New Roman"/>
          <w:lang w:val="en-GB"/>
        </w:rPr>
        <w:t xml:space="preserve"> (range 0.6-0.9)</w:t>
      </w:r>
      <w:r w:rsidR="002D6373" w:rsidRPr="003B0789">
        <w:rPr>
          <w:rFonts w:ascii="Times New Roman" w:hAnsi="Times New Roman" w:cs="Times New Roman"/>
          <w:lang w:val="en-GB"/>
        </w:rPr>
        <w:t>) and the other with participants with a BMI ≥25.0kg/m</w:t>
      </w:r>
      <w:r w:rsidR="002D6373" w:rsidRPr="003B0789">
        <w:rPr>
          <w:rFonts w:ascii="Times New Roman" w:hAnsi="Times New Roman" w:cs="Times New Roman"/>
          <w:vertAlign w:val="superscript"/>
          <w:lang w:val="en-GB"/>
        </w:rPr>
        <w:t>2</w:t>
      </w:r>
      <w:r w:rsidR="002D6373" w:rsidRPr="003B0789">
        <w:rPr>
          <w:rFonts w:ascii="Times New Roman" w:hAnsi="Times New Roman" w:cs="Times New Roman"/>
          <w:lang w:val="en-GB"/>
        </w:rPr>
        <w:t xml:space="preserve"> (N=9, 2 males, age: 30.89 ± 3.23 years</w:t>
      </w:r>
      <w:r w:rsidR="003B0789" w:rsidRPr="003B0789">
        <w:rPr>
          <w:rFonts w:ascii="Times New Roman" w:hAnsi="Times New Roman" w:cs="Times New Roman"/>
          <w:lang w:val="en-GB"/>
        </w:rPr>
        <w:t xml:space="preserve"> (range 18-46 years)</w:t>
      </w:r>
      <w:r w:rsidR="002D6373" w:rsidRPr="003B0789">
        <w:rPr>
          <w:rFonts w:ascii="Times New Roman" w:hAnsi="Times New Roman" w:cs="Times New Roman"/>
          <w:lang w:val="en-GB"/>
        </w:rPr>
        <w:t>, BMI: 29.07 ± 1.15 kg/m</w:t>
      </w:r>
      <w:r w:rsidR="002D6373" w:rsidRPr="003B0789">
        <w:rPr>
          <w:rFonts w:ascii="Times New Roman" w:hAnsi="Times New Roman" w:cs="Times New Roman"/>
          <w:vertAlign w:val="superscript"/>
          <w:lang w:val="en-GB"/>
        </w:rPr>
        <w:t>2</w:t>
      </w:r>
      <w:r w:rsidR="003B0789" w:rsidRPr="003B0789">
        <w:rPr>
          <w:rFonts w:ascii="Times New Roman" w:hAnsi="Times New Roman" w:cs="Times New Roman"/>
          <w:vertAlign w:val="superscript"/>
          <w:lang w:val="en-GB"/>
        </w:rPr>
        <w:t xml:space="preserve"> </w:t>
      </w:r>
      <w:r w:rsidR="003B0789" w:rsidRPr="003B0789">
        <w:rPr>
          <w:rFonts w:ascii="Times New Roman" w:hAnsi="Times New Roman" w:cs="Times New Roman"/>
          <w:lang w:val="en-GB"/>
        </w:rPr>
        <w:t>(range 25.0-36.7kg/m</w:t>
      </w:r>
      <w:r w:rsidR="003B0789" w:rsidRPr="003B0789">
        <w:rPr>
          <w:rFonts w:ascii="Times New Roman" w:hAnsi="Times New Roman" w:cs="Times New Roman"/>
          <w:vertAlign w:val="superscript"/>
          <w:lang w:val="en-GB"/>
        </w:rPr>
        <w:t>2</w:t>
      </w:r>
      <w:r w:rsidR="003B0789" w:rsidRPr="003B0789">
        <w:rPr>
          <w:rFonts w:ascii="Times New Roman" w:hAnsi="Times New Roman" w:cs="Times New Roman"/>
          <w:lang w:val="en-GB"/>
        </w:rPr>
        <w:t>)</w:t>
      </w:r>
      <w:r w:rsidR="002D6373" w:rsidRPr="003B0789">
        <w:rPr>
          <w:rFonts w:ascii="Times New Roman" w:hAnsi="Times New Roman" w:cs="Times New Roman"/>
          <w:lang w:val="en-GB"/>
        </w:rPr>
        <w:t>, WHR: 0.84 ± 0.02</w:t>
      </w:r>
      <w:r w:rsidR="003B0789" w:rsidRPr="003B0789">
        <w:rPr>
          <w:rFonts w:ascii="Times New Roman" w:hAnsi="Times New Roman" w:cs="Times New Roman"/>
          <w:lang w:val="en-GB"/>
        </w:rPr>
        <w:t xml:space="preserve"> (range 0.7-1.0)</w:t>
      </w:r>
      <w:r w:rsidR="002D6373" w:rsidRPr="003B0789">
        <w:rPr>
          <w:rFonts w:ascii="Times New Roman" w:hAnsi="Times New Roman" w:cs="Times New Roman"/>
          <w:lang w:val="en-GB"/>
        </w:rPr>
        <w:t xml:space="preserve">). The two groups did not differ in age. </w:t>
      </w:r>
      <w:r w:rsidR="00D740CB" w:rsidRPr="003B0789">
        <w:rPr>
          <w:rFonts w:ascii="Times New Roman" w:hAnsi="Times New Roman" w:cs="Times New Roman"/>
          <w:lang w:val="en-GB"/>
        </w:rPr>
        <w:t>Concerni</w:t>
      </w:r>
      <w:r w:rsidR="009C5C40" w:rsidRPr="003B0789">
        <w:rPr>
          <w:rFonts w:ascii="Times New Roman" w:hAnsi="Times New Roman" w:cs="Times New Roman"/>
          <w:lang w:val="en-GB"/>
        </w:rPr>
        <w:t xml:space="preserve">ng the </w:t>
      </w:r>
      <w:r w:rsidR="008F48B0" w:rsidRPr="003B0789">
        <w:rPr>
          <w:rFonts w:ascii="Times New Roman" w:hAnsi="Times New Roman" w:cs="Times New Roman"/>
          <w:lang w:val="en-GB"/>
        </w:rPr>
        <w:t>three</w:t>
      </w:r>
      <w:r w:rsidR="009C5C40" w:rsidRPr="003B0789">
        <w:rPr>
          <w:rFonts w:ascii="Times New Roman" w:hAnsi="Times New Roman" w:cs="Times New Roman"/>
          <w:lang w:val="en-GB"/>
        </w:rPr>
        <w:t xml:space="preserve"> detection threshold measurements per stimuli and their mean, no </w:t>
      </w:r>
      <w:r w:rsidR="00D740CB" w:rsidRPr="003B0789">
        <w:rPr>
          <w:rFonts w:ascii="Times New Roman" w:hAnsi="Times New Roman" w:cs="Times New Roman"/>
          <w:lang w:val="en-GB"/>
        </w:rPr>
        <w:t>significant differences between both groups</w:t>
      </w:r>
      <w:r w:rsidR="00D740CB">
        <w:rPr>
          <w:rFonts w:ascii="Times New Roman" w:hAnsi="Times New Roman" w:cs="Times New Roman"/>
          <w:lang w:val="en-GB"/>
        </w:rPr>
        <w:t xml:space="preserve"> </w:t>
      </w:r>
      <w:r w:rsidR="009C5C40">
        <w:rPr>
          <w:rFonts w:ascii="Times New Roman" w:hAnsi="Times New Roman" w:cs="Times New Roman"/>
          <w:lang w:val="en-GB"/>
        </w:rPr>
        <w:t xml:space="preserve">on each of the three measurements </w:t>
      </w:r>
      <w:r w:rsidR="00D740CB">
        <w:rPr>
          <w:rFonts w:ascii="Times New Roman" w:hAnsi="Times New Roman" w:cs="Times New Roman"/>
          <w:lang w:val="en-GB"/>
        </w:rPr>
        <w:t>were found</w:t>
      </w:r>
      <w:r w:rsidR="00E80274">
        <w:rPr>
          <w:rFonts w:ascii="Times New Roman" w:hAnsi="Times New Roman" w:cs="Times New Roman"/>
          <w:lang w:val="en-GB"/>
        </w:rPr>
        <w:t xml:space="preserve"> (Table 2)</w:t>
      </w:r>
      <w:r w:rsidR="00D740CB">
        <w:rPr>
          <w:rFonts w:ascii="Times New Roman" w:hAnsi="Times New Roman" w:cs="Times New Roman"/>
          <w:lang w:val="en-GB"/>
        </w:rPr>
        <w:t xml:space="preserve">. </w:t>
      </w:r>
      <w:r w:rsidR="009C5C40">
        <w:rPr>
          <w:rFonts w:ascii="Times New Roman" w:hAnsi="Times New Roman" w:cs="Times New Roman"/>
          <w:lang w:val="en-GB"/>
        </w:rPr>
        <w:t xml:space="preserve">However, </w:t>
      </w:r>
      <w:r w:rsidR="002D6373" w:rsidRPr="00C027C6">
        <w:rPr>
          <w:rFonts w:ascii="Times New Roman" w:hAnsi="Times New Roman" w:cs="Times New Roman"/>
          <w:lang w:val="en-GB"/>
        </w:rPr>
        <w:t>over the course of the three measurements, it was observed that canola oil + oleic acid detection thresholds were significantly different in participants with a BMI ≥25.0kg/m</w:t>
      </w:r>
      <w:r w:rsidR="002D6373" w:rsidRPr="00C027C6">
        <w:rPr>
          <w:rFonts w:ascii="Times New Roman" w:hAnsi="Times New Roman" w:cs="Times New Roman"/>
          <w:vertAlign w:val="superscript"/>
          <w:lang w:val="en-GB"/>
        </w:rPr>
        <w:t xml:space="preserve">2 </w:t>
      </w:r>
      <w:r w:rsidR="002D6373" w:rsidRPr="00C027C6">
        <w:rPr>
          <w:rFonts w:ascii="Times New Roman" w:hAnsi="Times New Roman" w:cs="Times New Roman"/>
          <w:lang w:val="en-GB"/>
        </w:rPr>
        <w:t>(p=0.010)</w:t>
      </w:r>
      <w:r w:rsidR="00765711">
        <w:rPr>
          <w:rFonts w:ascii="Times New Roman" w:hAnsi="Times New Roman" w:cs="Times New Roman"/>
          <w:lang w:val="en-GB"/>
        </w:rPr>
        <w:t xml:space="preserve"> (Table 2)</w:t>
      </w:r>
      <w:r w:rsidR="002D6373" w:rsidRPr="00C027C6">
        <w:rPr>
          <w:rFonts w:ascii="Times New Roman" w:hAnsi="Times New Roman" w:cs="Times New Roman"/>
          <w:lang w:val="en-GB"/>
        </w:rPr>
        <w:t>. Detection thresholds for this stimulus were significantly decreased on the second measurement (p=0.046) and third measurement (p=0.018) compared to the first measurement. Moreover, canola oil + oleic acid detection thresholds were significantly lower on the third measurement than on the second measurement in this group (p=0.046). In contrast, no differences over repeated measurements were found in participants with a BMI &lt;25.0kg/m</w:t>
      </w:r>
      <w:r w:rsidR="002D6373" w:rsidRPr="00C027C6">
        <w:rPr>
          <w:rFonts w:ascii="Times New Roman" w:hAnsi="Times New Roman" w:cs="Times New Roman"/>
          <w:vertAlign w:val="superscript"/>
          <w:lang w:val="en-GB"/>
        </w:rPr>
        <w:t>2</w:t>
      </w:r>
      <w:r w:rsidR="002D6373" w:rsidRPr="00C027C6">
        <w:rPr>
          <w:rFonts w:ascii="Times New Roman" w:hAnsi="Times New Roman" w:cs="Times New Roman"/>
          <w:lang w:val="en-GB"/>
        </w:rPr>
        <w:t>.</w:t>
      </w:r>
    </w:p>
    <w:p w14:paraId="4D254E71" w14:textId="77777777" w:rsidR="00A164AE" w:rsidRDefault="00A164AE" w:rsidP="00C027C6">
      <w:pPr>
        <w:spacing w:line="480" w:lineRule="auto"/>
        <w:jc w:val="both"/>
        <w:rPr>
          <w:rFonts w:ascii="Times New Roman" w:hAnsi="Times New Roman" w:cs="Times New Roman"/>
          <w:lang w:val="en-GB"/>
        </w:rPr>
      </w:pPr>
    </w:p>
    <w:p w14:paraId="63AEBDD8" w14:textId="00B5A9B2" w:rsidR="00A164AE" w:rsidRDefault="00A164AE" w:rsidP="00C027C6">
      <w:pPr>
        <w:spacing w:line="480" w:lineRule="auto"/>
        <w:jc w:val="both"/>
        <w:rPr>
          <w:rFonts w:ascii="Times New Roman" w:hAnsi="Times New Roman" w:cs="Times New Roman"/>
          <w:i/>
          <w:lang w:val="en-GB"/>
        </w:rPr>
      </w:pPr>
      <w:r w:rsidRPr="00A164AE">
        <w:rPr>
          <w:rFonts w:ascii="Times New Roman" w:hAnsi="Times New Roman" w:cs="Times New Roman"/>
          <w:i/>
          <w:lang w:val="en-GB"/>
        </w:rPr>
        <w:lastRenderedPageBreak/>
        <w:t>***Please include Table 2 here***</w:t>
      </w:r>
    </w:p>
    <w:p w14:paraId="3D8FAE1D" w14:textId="77777777" w:rsidR="00765711" w:rsidRPr="00765711" w:rsidRDefault="00765711" w:rsidP="00C027C6">
      <w:pPr>
        <w:spacing w:line="480" w:lineRule="auto"/>
        <w:jc w:val="both"/>
        <w:rPr>
          <w:rFonts w:ascii="Times New Roman" w:hAnsi="Times New Roman" w:cs="Times New Roman"/>
          <w:sz w:val="20"/>
          <w:szCs w:val="20"/>
          <w:lang w:val="en-GB"/>
        </w:rPr>
      </w:pPr>
    </w:p>
    <w:p w14:paraId="14717D1A" w14:textId="06F1D4B8" w:rsidR="002D6373" w:rsidRPr="004A2557" w:rsidRDefault="00C415A1" w:rsidP="00C027C6">
      <w:pPr>
        <w:spacing w:line="480" w:lineRule="auto"/>
        <w:jc w:val="both"/>
        <w:rPr>
          <w:rFonts w:ascii="Times New Roman" w:hAnsi="Times New Roman" w:cs="Times New Roman"/>
          <w:lang w:val="en-GB"/>
        </w:rPr>
      </w:pPr>
      <w:r>
        <w:rPr>
          <w:rFonts w:ascii="Times New Roman" w:hAnsi="Times New Roman" w:cs="Times New Roman"/>
          <w:lang w:val="en-GB"/>
        </w:rPr>
        <w:t>A</w:t>
      </w:r>
      <w:r w:rsidR="002D6373" w:rsidRPr="00C027C6">
        <w:rPr>
          <w:rFonts w:ascii="Times New Roman" w:hAnsi="Times New Roman" w:cs="Times New Roman"/>
          <w:lang w:val="en-GB"/>
        </w:rPr>
        <w:t xml:space="preserve"> positive correlation between oleic acid detection thresholds and canola oil + oleic acid detection thresholds was found in participants with a BMI &lt;25.0kg/m</w:t>
      </w:r>
      <w:r w:rsidR="002D6373" w:rsidRPr="00C027C6">
        <w:rPr>
          <w:rFonts w:ascii="Times New Roman" w:hAnsi="Times New Roman" w:cs="Times New Roman"/>
          <w:vertAlign w:val="superscript"/>
          <w:lang w:val="en-GB"/>
        </w:rPr>
        <w:t>2</w:t>
      </w:r>
      <w:r w:rsidR="002D6373" w:rsidRPr="00C027C6">
        <w:rPr>
          <w:rFonts w:ascii="Times New Roman" w:hAnsi="Times New Roman" w:cs="Times New Roman"/>
          <w:lang w:val="en-GB"/>
        </w:rPr>
        <w:t xml:space="preserve"> (R=0.496, </w:t>
      </w:r>
      <w:r w:rsidR="00D6594A" w:rsidRPr="00C027C6">
        <w:rPr>
          <w:rFonts w:ascii="Times New Roman" w:hAnsi="Times New Roman" w:cs="Times New Roman"/>
          <w:lang w:val="en-GB"/>
        </w:rPr>
        <w:t>p</w:t>
      </w:r>
      <w:r w:rsidR="002D6373" w:rsidRPr="00C027C6">
        <w:rPr>
          <w:rFonts w:ascii="Times New Roman" w:hAnsi="Times New Roman" w:cs="Times New Roman"/>
          <w:lang w:val="en-GB"/>
        </w:rPr>
        <w:t xml:space="preserve">=0.022). Additionally, a trend for a positive correlation between oleic acid and paraffin oil detection thresholds </w:t>
      </w:r>
      <w:r w:rsidR="00DB2C6B">
        <w:rPr>
          <w:rFonts w:ascii="Times New Roman" w:hAnsi="Times New Roman" w:cs="Times New Roman"/>
          <w:lang w:val="en-GB"/>
        </w:rPr>
        <w:t>was</w:t>
      </w:r>
      <w:r w:rsidR="002D6373" w:rsidRPr="00C027C6">
        <w:rPr>
          <w:rFonts w:ascii="Times New Roman" w:hAnsi="Times New Roman" w:cs="Times New Roman"/>
          <w:lang w:val="en-GB"/>
        </w:rPr>
        <w:t xml:space="preserve"> observed in this group (R=0.416, </w:t>
      </w:r>
      <w:r w:rsidR="00D6594A" w:rsidRPr="00C027C6">
        <w:rPr>
          <w:rFonts w:ascii="Times New Roman" w:hAnsi="Times New Roman" w:cs="Times New Roman"/>
          <w:lang w:val="en-GB"/>
        </w:rPr>
        <w:t>p</w:t>
      </w:r>
      <w:r w:rsidR="002D6373" w:rsidRPr="00C027C6">
        <w:rPr>
          <w:rFonts w:ascii="Times New Roman" w:hAnsi="Times New Roman" w:cs="Times New Roman"/>
          <w:lang w:val="en-GB"/>
        </w:rPr>
        <w:t>=0.061). In contrast, no significant correlations between the average detection thresholds for oleic acid, paraffin oil, canola oil and canola oil spiked with oleic acid were found in the group with a BMI ≥25.0kg/m</w:t>
      </w:r>
      <w:r w:rsidR="002D6373" w:rsidRPr="00C027C6">
        <w:rPr>
          <w:rFonts w:ascii="Times New Roman" w:hAnsi="Times New Roman" w:cs="Times New Roman"/>
          <w:vertAlign w:val="superscript"/>
          <w:lang w:val="en-GB"/>
        </w:rPr>
        <w:t>2</w:t>
      </w:r>
      <w:r w:rsidR="002D6373" w:rsidRPr="00C027C6">
        <w:rPr>
          <w:rFonts w:ascii="Times New Roman" w:hAnsi="Times New Roman" w:cs="Times New Roman"/>
          <w:lang w:val="en-GB"/>
        </w:rPr>
        <w:t>. Whereas intra-class correlation coefficients (ICC) reached significance in participants with a BMI &lt;25.0kg/m</w:t>
      </w:r>
      <w:r w:rsidR="002D6373" w:rsidRPr="00C027C6">
        <w:rPr>
          <w:rFonts w:ascii="Times New Roman" w:hAnsi="Times New Roman" w:cs="Times New Roman"/>
          <w:vertAlign w:val="superscript"/>
          <w:lang w:val="en-GB"/>
        </w:rPr>
        <w:t>2</w:t>
      </w:r>
      <w:r w:rsidR="002D6373" w:rsidRPr="00C027C6">
        <w:rPr>
          <w:rFonts w:ascii="Times New Roman" w:hAnsi="Times New Roman" w:cs="Times New Roman"/>
          <w:lang w:val="en-GB"/>
        </w:rPr>
        <w:t xml:space="preserve"> (oleic acid: ICC=0.494, p&lt;0.001, paraffin oil: ICC=0.364, p=0.004, canola oil: ICC=0.336, p=0.006, canola oil + oleic acid: ICC=0.359, p=0.004), ICCs were not found to be significant in participants with a BMI ≥25.0kg/m</w:t>
      </w:r>
      <w:r w:rsidR="002D6373" w:rsidRPr="00C027C6">
        <w:rPr>
          <w:rFonts w:ascii="Times New Roman" w:hAnsi="Times New Roman" w:cs="Times New Roman"/>
          <w:vertAlign w:val="superscript"/>
          <w:lang w:val="en-GB"/>
        </w:rPr>
        <w:t>2</w:t>
      </w:r>
      <w:r w:rsidR="002D6373" w:rsidRPr="00C027C6">
        <w:rPr>
          <w:rFonts w:ascii="Times New Roman" w:hAnsi="Times New Roman" w:cs="Times New Roman"/>
          <w:lang w:val="en-GB"/>
        </w:rPr>
        <w:t>.</w:t>
      </w:r>
      <w:r w:rsidR="004A2557">
        <w:rPr>
          <w:rFonts w:ascii="Times New Roman" w:hAnsi="Times New Roman" w:cs="Times New Roman"/>
          <w:lang w:val="en-GB"/>
        </w:rPr>
        <w:t xml:space="preserve"> Hence, </w:t>
      </w:r>
      <w:r w:rsidR="00EF6214">
        <w:rPr>
          <w:rFonts w:ascii="Times New Roman" w:hAnsi="Times New Roman" w:cs="Times New Roman"/>
          <w:lang w:val="en-GB"/>
        </w:rPr>
        <w:t xml:space="preserve">it seems that </w:t>
      </w:r>
      <w:r w:rsidR="004A2557">
        <w:rPr>
          <w:rFonts w:ascii="Times New Roman" w:hAnsi="Times New Roman" w:cs="Times New Roman"/>
          <w:lang w:val="en-GB"/>
        </w:rPr>
        <w:t>participants with a BMI &lt;25.0kg/m</w:t>
      </w:r>
      <w:r w:rsidR="004A2557">
        <w:rPr>
          <w:rFonts w:ascii="Times New Roman" w:hAnsi="Times New Roman" w:cs="Times New Roman"/>
          <w:vertAlign w:val="superscript"/>
          <w:lang w:val="en-GB"/>
        </w:rPr>
        <w:t>2</w:t>
      </w:r>
      <w:r w:rsidR="004A2557">
        <w:rPr>
          <w:rFonts w:ascii="Times New Roman" w:hAnsi="Times New Roman" w:cs="Times New Roman"/>
          <w:lang w:val="en-GB"/>
        </w:rPr>
        <w:t xml:space="preserve"> had smaller differences </w:t>
      </w:r>
      <w:r w:rsidR="00EF6214">
        <w:rPr>
          <w:rFonts w:ascii="Times New Roman" w:hAnsi="Times New Roman" w:cs="Times New Roman"/>
          <w:lang w:val="en-GB"/>
        </w:rPr>
        <w:t>in their detection thresholds over repeated measurements and these thresholds resembled each other more compared to participants with a BMI ≥25.0kg/m</w:t>
      </w:r>
      <w:r w:rsidR="00EF6214">
        <w:rPr>
          <w:rFonts w:ascii="Times New Roman" w:hAnsi="Times New Roman" w:cs="Times New Roman"/>
          <w:vertAlign w:val="superscript"/>
          <w:lang w:val="en-GB"/>
        </w:rPr>
        <w:t xml:space="preserve">2 </w:t>
      </w:r>
      <w:r w:rsidR="00EF6214">
        <w:rPr>
          <w:rFonts w:ascii="Times New Roman" w:hAnsi="Times New Roman" w:cs="Times New Roman"/>
          <w:lang w:val="en-GB"/>
        </w:rPr>
        <w:t xml:space="preserve"> who showed larger differences in fat detection thresholds. </w:t>
      </w:r>
    </w:p>
    <w:p w14:paraId="60D9025E" w14:textId="0BD2EC93" w:rsidR="00875A2E" w:rsidRPr="00C027C6" w:rsidRDefault="00425D1B" w:rsidP="00C027C6">
      <w:pPr>
        <w:pStyle w:val="berschrift2"/>
        <w:spacing w:line="480" w:lineRule="auto"/>
        <w:rPr>
          <w:rFonts w:ascii="Times New Roman" w:hAnsi="Times New Roman" w:cs="Times New Roman"/>
          <w:color w:val="auto"/>
          <w:lang w:val="en-GB"/>
        </w:rPr>
      </w:pPr>
      <w:r w:rsidRPr="00C027C6">
        <w:rPr>
          <w:rFonts w:ascii="Times New Roman" w:hAnsi="Times New Roman" w:cs="Times New Roman"/>
          <w:color w:val="auto"/>
          <w:lang w:val="en-GB"/>
        </w:rPr>
        <w:t>3.</w:t>
      </w:r>
      <w:r w:rsidR="00063F4C" w:rsidRPr="00C027C6">
        <w:rPr>
          <w:rFonts w:ascii="Times New Roman" w:hAnsi="Times New Roman" w:cs="Times New Roman"/>
          <w:color w:val="auto"/>
          <w:lang w:val="en-GB"/>
        </w:rPr>
        <w:t>4</w:t>
      </w:r>
      <w:r w:rsidRPr="00C027C6">
        <w:rPr>
          <w:rFonts w:ascii="Times New Roman" w:hAnsi="Times New Roman" w:cs="Times New Roman"/>
          <w:color w:val="auto"/>
          <w:lang w:val="en-GB"/>
        </w:rPr>
        <w:t xml:space="preserve"> </w:t>
      </w:r>
      <w:r w:rsidR="006A0F35" w:rsidRPr="00C027C6">
        <w:rPr>
          <w:rFonts w:ascii="Times New Roman" w:hAnsi="Times New Roman" w:cs="Times New Roman"/>
          <w:color w:val="auto"/>
          <w:lang w:val="en-GB"/>
        </w:rPr>
        <w:t xml:space="preserve">Associations between </w:t>
      </w:r>
      <w:r w:rsidR="002D6373" w:rsidRPr="00C027C6">
        <w:rPr>
          <w:rFonts w:ascii="Times New Roman" w:hAnsi="Times New Roman" w:cs="Times New Roman"/>
          <w:color w:val="auto"/>
          <w:lang w:val="en-GB"/>
        </w:rPr>
        <w:t xml:space="preserve">dietary </w:t>
      </w:r>
      <w:r w:rsidR="002C039B">
        <w:rPr>
          <w:rFonts w:ascii="Times New Roman" w:hAnsi="Times New Roman" w:cs="Times New Roman"/>
          <w:color w:val="auto"/>
          <w:lang w:val="en-GB"/>
        </w:rPr>
        <w:t>intake</w:t>
      </w:r>
      <w:r w:rsidR="002D6373" w:rsidRPr="00C027C6">
        <w:rPr>
          <w:rFonts w:ascii="Times New Roman" w:hAnsi="Times New Roman" w:cs="Times New Roman"/>
          <w:color w:val="auto"/>
          <w:lang w:val="en-GB"/>
        </w:rPr>
        <w:t xml:space="preserve"> and </w:t>
      </w:r>
      <w:r w:rsidR="006A0F35" w:rsidRPr="00C027C6">
        <w:rPr>
          <w:rFonts w:ascii="Times New Roman" w:hAnsi="Times New Roman" w:cs="Times New Roman"/>
          <w:color w:val="auto"/>
          <w:lang w:val="en-GB"/>
        </w:rPr>
        <w:t xml:space="preserve">fat detection thresholds </w:t>
      </w:r>
    </w:p>
    <w:p w14:paraId="2585DE7D" w14:textId="16CE9F76" w:rsidR="00B800EB" w:rsidRDefault="00D01E2B" w:rsidP="00C027C6">
      <w:pPr>
        <w:pStyle w:val="KeinLeerraum"/>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o evaluate associations between fat detection thresholds and dietary </w:t>
      </w:r>
      <w:r w:rsidR="000C2760">
        <w:rPr>
          <w:rFonts w:ascii="Times New Roman" w:hAnsi="Times New Roman" w:cs="Times New Roman"/>
          <w:lang w:val="en-GB"/>
        </w:rPr>
        <w:t>behavior</w:t>
      </w:r>
      <w:r w:rsidRPr="00C027C6">
        <w:rPr>
          <w:rFonts w:ascii="Times New Roman" w:hAnsi="Times New Roman" w:cs="Times New Roman"/>
          <w:lang w:val="en-GB"/>
        </w:rPr>
        <w:t xml:space="preserve">, the detection thresholds were correlated with the outcomes of </w:t>
      </w:r>
      <w:r w:rsidR="00AE31CC">
        <w:rPr>
          <w:rFonts w:ascii="Times New Roman" w:hAnsi="Times New Roman" w:cs="Times New Roman"/>
          <w:lang w:val="en-GB"/>
        </w:rPr>
        <w:t xml:space="preserve">the </w:t>
      </w:r>
      <w:r w:rsidR="008A62F1">
        <w:rPr>
          <w:rFonts w:ascii="Times New Roman" w:hAnsi="Times New Roman" w:cs="Times New Roman"/>
          <w:lang w:val="en-GB"/>
        </w:rPr>
        <w:t>VAS</w:t>
      </w:r>
      <w:r w:rsidR="00AE31CC">
        <w:rPr>
          <w:rFonts w:ascii="Times New Roman" w:hAnsi="Times New Roman" w:cs="Times New Roman"/>
          <w:lang w:val="en-GB"/>
        </w:rPr>
        <w:t xml:space="preserve">, FFQ, and DGI. As anticipated, no significant differences in the physiological state (hunger, satiety, fullness) over the </w:t>
      </w:r>
      <w:r w:rsidR="00502CDC">
        <w:rPr>
          <w:rFonts w:ascii="Times New Roman" w:hAnsi="Times New Roman" w:cs="Times New Roman"/>
          <w:lang w:val="en-GB"/>
        </w:rPr>
        <w:t>twelve</w:t>
      </w:r>
      <w:r w:rsidR="00AE31CC">
        <w:rPr>
          <w:rFonts w:ascii="Times New Roman" w:hAnsi="Times New Roman" w:cs="Times New Roman"/>
          <w:lang w:val="en-GB"/>
        </w:rPr>
        <w:t xml:space="preserve"> days was observed. </w:t>
      </w:r>
      <w:r w:rsidR="00157A82" w:rsidRPr="00C027C6">
        <w:rPr>
          <w:rFonts w:ascii="Times New Roman" w:hAnsi="Times New Roman" w:cs="Times New Roman"/>
          <w:lang w:val="en-GB"/>
        </w:rPr>
        <w:t xml:space="preserve">Apart from these questionnaires, associations between fat detection thresholds and a participants’ habitual food intake were examined via </w:t>
      </w:r>
      <w:r w:rsidR="008F48B0">
        <w:rPr>
          <w:rFonts w:ascii="Times New Roman" w:hAnsi="Times New Roman" w:cs="Times New Roman"/>
          <w:lang w:val="en-GB"/>
        </w:rPr>
        <w:t>twelve</w:t>
      </w:r>
      <w:r w:rsidR="00157A82" w:rsidRPr="00C027C6">
        <w:rPr>
          <w:rFonts w:ascii="Times New Roman" w:hAnsi="Times New Roman" w:cs="Times New Roman"/>
          <w:lang w:val="en-GB"/>
        </w:rPr>
        <w:t xml:space="preserve"> food diaries that were completed on the day before each of the </w:t>
      </w:r>
      <w:r w:rsidR="008F48B0">
        <w:rPr>
          <w:rFonts w:ascii="Times New Roman" w:hAnsi="Times New Roman" w:cs="Times New Roman"/>
          <w:lang w:val="en-GB"/>
        </w:rPr>
        <w:t>twelve</w:t>
      </w:r>
      <w:r w:rsidR="00157A82" w:rsidRPr="00C027C6">
        <w:rPr>
          <w:rFonts w:ascii="Times New Roman" w:hAnsi="Times New Roman" w:cs="Times New Roman"/>
          <w:lang w:val="en-GB"/>
        </w:rPr>
        <w:t xml:space="preserve"> measurements. Over the course of </w:t>
      </w:r>
      <w:r w:rsidR="008F48B0">
        <w:rPr>
          <w:rFonts w:ascii="Times New Roman" w:hAnsi="Times New Roman" w:cs="Times New Roman"/>
          <w:lang w:val="en-GB"/>
        </w:rPr>
        <w:t>twelve</w:t>
      </w:r>
      <w:r w:rsidR="00157A82" w:rsidRPr="00C027C6">
        <w:rPr>
          <w:rFonts w:ascii="Times New Roman" w:hAnsi="Times New Roman" w:cs="Times New Roman"/>
          <w:lang w:val="en-GB"/>
        </w:rPr>
        <w:t xml:space="preserve"> days, no significant variations between energy, fat, protein, carbohydrate, vitamin and mineral intake were found. </w:t>
      </w:r>
      <w:r w:rsidR="00157A82">
        <w:rPr>
          <w:rFonts w:ascii="Times New Roman" w:hAnsi="Times New Roman" w:cs="Times New Roman"/>
          <w:lang w:val="en-GB"/>
        </w:rPr>
        <w:t xml:space="preserve">Therefore, associations between the mean of the </w:t>
      </w:r>
      <w:r w:rsidR="008F48B0">
        <w:rPr>
          <w:rFonts w:ascii="Times New Roman" w:hAnsi="Times New Roman" w:cs="Times New Roman"/>
          <w:lang w:val="en-GB"/>
        </w:rPr>
        <w:t>twelve</w:t>
      </w:r>
      <w:r w:rsidR="00157A82">
        <w:rPr>
          <w:rFonts w:ascii="Times New Roman" w:hAnsi="Times New Roman" w:cs="Times New Roman"/>
          <w:lang w:val="en-GB"/>
        </w:rPr>
        <w:t xml:space="preserve"> food diaries and the mean of the fat detection thresholds were examined. </w:t>
      </w:r>
      <w:r w:rsidR="00B61D58">
        <w:rPr>
          <w:rFonts w:ascii="Times New Roman" w:hAnsi="Times New Roman" w:cs="Times New Roman"/>
          <w:lang w:val="en-GB"/>
        </w:rPr>
        <w:t>We</w:t>
      </w:r>
      <w:r w:rsidR="00B800EB">
        <w:rPr>
          <w:rFonts w:ascii="Times New Roman" w:hAnsi="Times New Roman" w:cs="Times New Roman"/>
          <w:lang w:val="en-GB"/>
        </w:rPr>
        <w:t xml:space="preserve"> conducted a tertile split among our study population and only included the </w:t>
      </w:r>
      <w:r w:rsidR="008F48B0">
        <w:rPr>
          <w:rFonts w:ascii="Times New Roman" w:hAnsi="Times New Roman" w:cs="Times New Roman"/>
          <w:lang w:val="en-GB"/>
        </w:rPr>
        <w:t>ten</w:t>
      </w:r>
      <w:r w:rsidR="00B800EB">
        <w:rPr>
          <w:rFonts w:ascii="Times New Roman" w:hAnsi="Times New Roman" w:cs="Times New Roman"/>
          <w:lang w:val="en-GB"/>
        </w:rPr>
        <w:t xml:space="preserve"> participants with the lowest and the </w:t>
      </w:r>
      <w:r w:rsidR="008F48B0">
        <w:rPr>
          <w:rFonts w:ascii="Times New Roman" w:hAnsi="Times New Roman" w:cs="Times New Roman"/>
          <w:lang w:val="en-GB"/>
        </w:rPr>
        <w:t>ten</w:t>
      </w:r>
      <w:r w:rsidR="00B800EB">
        <w:rPr>
          <w:rFonts w:ascii="Times New Roman" w:hAnsi="Times New Roman" w:cs="Times New Roman"/>
          <w:lang w:val="en-GB"/>
        </w:rPr>
        <w:t xml:space="preserve"> participants with the highest mean detection thresholds for each stimulus in the following analyses</w:t>
      </w:r>
      <w:r w:rsidR="00EB22CD">
        <w:rPr>
          <w:rFonts w:ascii="Times New Roman" w:hAnsi="Times New Roman" w:cs="Times New Roman"/>
          <w:lang w:val="en-GB"/>
        </w:rPr>
        <w:t xml:space="preserve"> (Table 3)</w:t>
      </w:r>
      <w:r w:rsidR="008A62F1">
        <w:rPr>
          <w:rFonts w:ascii="Times New Roman" w:hAnsi="Times New Roman" w:cs="Times New Roman"/>
          <w:lang w:val="en-GB"/>
        </w:rPr>
        <w:t>. Hence, we could examine</w:t>
      </w:r>
      <w:r w:rsidR="00EB22CD">
        <w:rPr>
          <w:rFonts w:ascii="Times New Roman" w:hAnsi="Times New Roman" w:cs="Times New Roman"/>
          <w:lang w:val="en-GB"/>
        </w:rPr>
        <w:t xml:space="preserve"> whether variations in the</w:t>
      </w:r>
      <w:r w:rsidR="008A62F1">
        <w:rPr>
          <w:rFonts w:ascii="Times New Roman" w:hAnsi="Times New Roman" w:cs="Times New Roman"/>
          <w:lang w:val="en-GB"/>
        </w:rPr>
        <w:t xml:space="preserve"> dietary </w:t>
      </w:r>
      <w:r w:rsidR="00EB22CD">
        <w:rPr>
          <w:rFonts w:ascii="Times New Roman" w:hAnsi="Times New Roman" w:cs="Times New Roman"/>
          <w:lang w:val="en-GB"/>
        </w:rPr>
        <w:t xml:space="preserve">intake might explain the observed </w:t>
      </w:r>
      <w:r w:rsidR="008A62F1">
        <w:rPr>
          <w:rFonts w:ascii="Times New Roman" w:hAnsi="Times New Roman" w:cs="Times New Roman"/>
          <w:lang w:val="en-GB"/>
        </w:rPr>
        <w:t>differences</w:t>
      </w:r>
      <w:r w:rsidR="00502CDC">
        <w:rPr>
          <w:rFonts w:ascii="Times New Roman" w:hAnsi="Times New Roman" w:cs="Times New Roman"/>
          <w:lang w:val="en-GB"/>
        </w:rPr>
        <w:t xml:space="preserve"> in oral fat perception.</w:t>
      </w:r>
    </w:p>
    <w:p w14:paraId="0E68FAC9" w14:textId="77777777" w:rsidR="00F169AD" w:rsidRDefault="00F169AD" w:rsidP="00C027C6">
      <w:pPr>
        <w:pStyle w:val="KeinLeerraum"/>
        <w:spacing w:line="480" w:lineRule="auto"/>
        <w:jc w:val="both"/>
        <w:rPr>
          <w:rFonts w:ascii="Times New Roman" w:hAnsi="Times New Roman" w:cs="Times New Roman"/>
          <w:lang w:val="en-GB"/>
        </w:rPr>
      </w:pPr>
    </w:p>
    <w:p w14:paraId="459AAB74" w14:textId="3309C78C" w:rsidR="00A164AE" w:rsidRDefault="00A164AE" w:rsidP="00C027C6">
      <w:pPr>
        <w:pStyle w:val="KeinLeerraum"/>
        <w:spacing w:line="480" w:lineRule="auto"/>
        <w:jc w:val="both"/>
        <w:rPr>
          <w:rFonts w:ascii="Times New Roman" w:hAnsi="Times New Roman" w:cs="Times New Roman"/>
          <w:i/>
          <w:lang w:val="en-GB"/>
        </w:rPr>
      </w:pPr>
      <w:r w:rsidRPr="00A164AE">
        <w:rPr>
          <w:rFonts w:ascii="Times New Roman" w:hAnsi="Times New Roman" w:cs="Times New Roman"/>
          <w:i/>
          <w:lang w:val="en-GB"/>
        </w:rPr>
        <w:t>***Please include Table 3 here***</w:t>
      </w:r>
    </w:p>
    <w:p w14:paraId="38A900E2" w14:textId="77777777" w:rsidR="00EB22CD" w:rsidRDefault="00EB22CD" w:rsidP="00C027C6">
      <w:pPr>
        <w:pStyle w:val="KeinLeerraum"/>
        <w:spacing w:line="480" w:lineRule="auto"/>
        <w:jc w:val="both"/>
        <w:rPr>
          <w:rFonts w:ascii="Times New Roman" w:hAnsi="Times New Roman" w:cs="Times New Roman"/>
          <w:lang w:val="en-GB"/>
        </w:rPr>
      </w:pPr>
    </w:p>
    <w:p w14:paraId="7F7F4C8F" w14:textId="7B760287" w:rsidR="00681898" w:rsidRDefault="00B800EB" w:rsidP="00C027C6">
      <w:pPr>
        <w:pStyle w:val="KeinLeerraum"/>
        <w:spacing w:line="480" w:lineRule="auto"/>
        <w:jc w:val="both"/>
        <w:rPr>
          <w:rFonts w:ascii="Times New Roman" w:hAnsi="Times New Roman" w:cs="Times New Roman"/>
          <w:lang w:val="en-GB"/>
        </w:rPr>
      </w:pPr>
      <w:r>
        <w:rPr>
          <w:rFonts w:ascii="Times New Roman" w:hAnsi="Times New Roman" w:cs="Times New Roman"/>
          <w:lang w:val="en-GB"/>
        </w:rPr>
        <w:t>In general, elevated fat detection thresholds were associated with an increased intake of processed, high-fat food.</w:t>
      </w:r>
      <w:r w:rsidR="00681898">
        <w:rPr>
          <w:rFonts w:ascii="Times New Roman" w:hAnsi="Times New Roman" w:cs="Times New Roman"/>
          <w:lang w:val="en-GB"/>
        </w:rPr>
        <w:t xml:space="preserve"> </w:t>
      </w:r>
      <w:r>
        <w:rPr>
          <w:rFonts w:ascii="Times New Roman" w:hAnsi="Times New Roman" w:cs="Times New Roman"/>
          <w:lang w:val="en-GB"/>
        </w:rPr>
        <w:t xml:space="preserve">Canola oil detection thresholds correlated positively with </w:t>
      </w:r>
      <w:r w:rsidR="00681898">
        <w:rPr>
          <w:rFonts w:ascii="Times New Roman" w:hAnsi="Times New Roman" w:cs="Times New Roman"/>
          <w:lang w:val="en-GB"/>
        </w:rPr>
        <w:t>the mean frequency of consumption of savoury, high-fat food including fried fish, pizza, and hamburger (R=0.589, p=0.006)</w:t>
      </w:r>
      <w:r w:rsidR="00493B1A">
        <w:rPr>
          <w:rFonts w:ascii="Times New Roman" w:hAnsi="Times New Roman" w:cs="Times New Roman"/>
          <w:lang w:val="en-GB"/>
        </w:rPr>
        <w:t xml:space="preserve"> </w:t>
      </w:r>
      <w:r w:rsidR="00C90481">
        <w:rPr>
          <w:rFonts w:ascii="Times New Roman" w:hAnsi="Times New Roman" w:cs="Times New Roman"/>
          <w:lang w:val="en-GB"/>
        </w:rPr>
        <w:t>(Figure 1</w:t>
      </w:r>
      <w:r w:rsidR="002009F6">
        <w:rPr>
          <w:rFonts w:ascii="Times New Roman" w:hAnsi="Times New Roman" w:cs="Times New Roman"/>
          <w:lang w:val="en-GB"/>
        </w:rPr>
        <w:t xml:space="preserve">). It was observed that the </w:t>
      </w:r>
      <w:r w:rsidR="008F48B0">
        <w:rPr>
          <w:rFonts w:ascii="Times New Roman" w:hAnsi="Times New Roman" w:cs="Times New Roman"/>
          <w:lang w:val="en-GB"/>
        </w:rPr>
        <w:t>ten</w:t>
      </w:r>
      <w:r w:rsidR="002009F6">
        <w:rPr>
          <w:rFonts w:ascii="Times New Roman" w:hAnsi="Times New Roman" w:cs="Times New Roman"/>
          <w:lang w:val="en-GB"/>
        </w:rPr>
        <w:t xml:space="preserve"> most sensitive participants for canola oil consumed significantly less savoury, high-fat foods compared to the </w:t>
      </w:r>
      <w:r w:rsidR="008F48B0">
        <w:rPr>
          <w:rFonts w:ascii="Times New Roman" w:hAnsi="Times New Roman" w:cs="Times New Roman"/>
          <w:lang w:val="en-GB"/>
        </w:rPr>
        <w:t>ten</w:t>
      </w:r>
      <w:r w:rsidR="002009F6">
        <w:rPr>
          <w:rFonts w:ascii="Times New Roman" w:hAnsi="Times New Roman" w:cs="Times New Roman"/>
          <w:lang w:val="en-GB"/>
        </w:rPr>
        <w:t xml:space="preserve"> least sensitive participants </w:t>
      </w:r>
      <w:r w:rsidR="002C64BC">
        <w:rPr>
          <w:rFonts w:ascii="Times New Roman" w:hAnsi="Times New Roman" w:cs="Times New Roman"/>
          <w:lang w:val="en-GB"/>
        </w:rPr>
        <w:t>(p=0.015).</w:t>
      </w:r>
      <w:r w:rsidR="00411975">
        <w:rPr>
          <w:rFonts w:ascii="Times New Roman" w:hAnsi="Times New Roman" w:cs="Times New Roman"/>
          <w:lang w:val="en-GB"/>
        </w:rPr>
        <w:t xml:space="preserve"> </w:t>
      </w:r>
      <w:r w:rsidR="002009F6">
        <w:rPr>
          <w:rFonts w:ascii="Times New Roman" w:hAnsi="Times New Roman" w:cs="Times New Roman"/>
          <w:lang w:val="en-GB"/>
        </w:rPr>
        <w:t xml:space="preserve">Detection thresholds for canola oil spiked with oleic acid showed the tendency to also correlate positively with the intake of savoury, high-fat food (R=0.391, p=0.088) and with the consumption of so called ‘extra’ food (R=0.413, p=0.070), defined in the DGI as food that is not essential to provide nutrients (e.g. fast food, sweet and savoury snacks, alcohol). </w:t>
      </w:r>
      <w:r w:rsidR="006A1CAD">
        <w:rPr>
          <w:rFonts w:ascii="Times New Roman" w:hAnsi="Times New Roman" w:cs="Times New Roman"/>
          <w:lang w:val="en-GB"/>
        </w:rPr>
        <w:t xml:space="preserve">Moreover, </w:t>
      </w:r>
      <w:r w:rsidR="00F56370">
        <w:rPr>
          <w:rFonts w:ascii="Times New Roman" w:hAnsi="Times New Roman" w:cs="Times New Roman"/>
          <w:lang w:val="en-GB"/>
        </w:rPr>
        <w:t>c</w:t>
      </w:r>
      <w:r w:rsidR="006A1CAD">
        <w:rPr>
          <w:rFonts w:ascii="Times New Roman" w:hAnsi="Times New Roman" w:cs="Times New Roman"/>
          <w:lang w:val="en-GB"/>
        </w:rPr>
        <w:t xml:space="preserve">anola oil detection thresholds correlated positively with the average frequency of consumption of meat products (mixed dishes with beef, lamb or poultry, sausage, bacon, luncheon meats, etc.) (R=0.590, p=0.006). In line with this observation, paraffin oil detection thresholds correlated positively with the servings of processed meats (R=0.501, p=0.025). </w:t>
      </w:r>
      <w:r w:rsidR="003C447B">
        <w:rPr>
          <w:rFonts w:ascii="Times New Roman" w:hAnsi="Times New Roman" w:cs="Times New Roman"/>
          <w:lang w:val="en-GB"/>
        </w:rPr>
        <w:t>Considering the</w:t>
      </w:r>
      <w:r w:rsidR="00681898">
        <w:rPr>
          <w:rFonts w:ascii="Times New Roman" w:hAnsi="Times New Roman" w:cs="Times New Roman"/>
          <w:lang w:val="en-GB"/>
        </w:rPr>
        <w:t xml:space="preserve"> consumption of sweet, high-fat foods (e.g. ice cream, sweet pies</w:t>
      </w:r>
      <w:r w:rsidR="003C447B">
        <w:rPr>
          <w:rFonts w:ascii="Times New Roman" w:hAnsi="Times New Roman" w:cs="Times New Roman"/>
          <w:lang w:val="en-GB"/>
        </w:rPr>
        <w:t xml:space="preserve">, </w:t>
      </w:r>
      <w:r w:rsidR="00681898">
        <w:rPr>
          <w:rFonts w:ascii="Times New Roman" w:hAnsi="Times New Roman" w:cs="Times New Roman"/>
          <w:lang w:val="en-GB"/>
        </w:rPr>
        <w:t xml:space="preserve">desserts) a positive correlation with canola oil detection thresholds was found (R=0.464, p=0.039). </w:t>
      </w:r>
    </w:p>
    <w:p w14:paraId="42246350" w14:textId="77777777" w:rsidR="00A164AE" w:rsidRDefault="00A164AE" w:rsidP="00C027C6">
      <w:pPr>
        <w:pStyle w:val="KeinLeerraum"/>
        <w:spacing w:line="480" w:lineRule="auto"/>
        <w:jc w:val="both"/>
        <w:rPr>
          <w:rFonts w:ascii="Times New Roman" w:hAnsi="Times New Roman" w:cs="Times New Roman"/>
          <w:lang w:val="en-GB"/>
        </w:rPr>
      </w:pPr>
    </w:p>
    <w:p w14:paraId="607FC71F" w14:textId="4319750E" w:rsidR="00A164AE" w:rsidRPr="00A164AE" w:rsidRDefault="00A164AE" w:rsidP="00C027C6">
      <w:pPr>
        <w:pStyle w:val="KeinLeerraum"/>
        <w:spacing w:line="480" w:lineRule="auto"/>
        <w:jc w:val="both"/>
        <w:rPr>
          <w:rFonts w:ascii="Times New Roman" w:hAnsi="Times New Roman" w:cs="Times New Roman"/>
          <w:i/>
          <w:lang w:val="en-GB"/>
        </w:rPr>
      </w:pPr>
      <w:r w:rsidRPr="00A164AE">
        <w:rPr>
          <w:rFonts w:ascii="Times New Roman" w:hAnsi="Times New Roman" w:cs="Times New Roman"/>
          <w:i/>
          <w:lang w:val="en-GB"/>
        </w:rPr>
        <w:t>***please include Figure 1 here***</w:t>
      </w:r>
    </w:p>
    <w:p w14:paraId="3EEEC400" w14:textId="77B6F1FA" w:rsidR="004044C7" w:rsidRDefault="004044C7" w:rsidP="00C027C6">
      <w:pPr>
        <w:pStyle w:val="KeinLeerraum"/>
        <w:spacing w:line="480" w:lineRule="auto"/>
        <w:jc w:val="both"/>
        <w:rPr>
          <w:rFonts w:ascii="Times New Roman" w:hAnsi="Times New Roman" w:cs="Times New Roman"/>
          <w:lang w:val="en-GB"/>
        </w:rPr>
      </w:pPr>
    </w:p>
    <w:p w14:paraId="02CA1321" w14:textId="221AD753" w:rsidR="009C3280" w:rsidRPr="009C3280" w:rsidRDefault="009C3280" w:rsidP="00C027C6">
      <w:pPr>
        <w:pStyle w:val="KeinLeerraum"/>
        <w:spacing w:line="480" w:lineRule="auto"/>
        <w:jc w:val="both"/>
        <w:rPr>
          <w:rFonts w:ascii="Times New Roman" w:hAnsi="Times New Roman" w:cs="Times New Roman"/>
          <w:sz w:val="20"/>
          <w:lang w:val="en-GB"/>
        </w:rPr>
      </w:pPr>
      <w:r w:rsidRPr="009C3280">
        <w:rPr>
          <w:rFonts w:ascii="Times New Roman" w:hAnsi="Times New Roman" w:cs="Times New Roman"/>
          <w:b/>
          <w:sz w:val="20"/>
          <w:lang w:val="en-GB"/>
        </w:rPr>
        <w:t>Figure 1.</w:t>
      </w:r>
      <w:r w:rsidRPr="009C3280">
        <w:rPr>
          <w:rFonts w:ascii="Times New Roman" w:hAnsi="Times New Roman" w:cs="Times New Roman"/>
          <w:sz w:val="20"/>
          <w:lang w:val="en-GB"/>
        </w:rPr>
        <w:t xml:space="preserve"> Association between mean canola oil detection thresholds and the frequency of consumption of savoury, high-fat food (fried fish, pizza, hamburger) per month. </w:t>
      </w:r>
    </w:p>
    <w:p w14:paraId="53A1D935" w14:textId="77777777" w:rsidR="009C3280" w:rsidRDefault="009C3280" w:rsidP="00C027C6">
      <w:pPr>
        <w:pStyle w:val="KeinLeerraum"/>
        <w:spacing w:line="480" w:lineRule="auto"/>
        <w:jc w:val="both"/>
        <w:rPr>
          <w:rFonts w:ascii="Times New Roman" w:hAnsi="Times New Roman" w:cs="Times New Roman"/>
          <w:lang w:val="en-GB"/>
        </w:rPr>
      </w:pPr>
    </w:p>
    <w:p w14:paraId="1FFDBD0F" w14:textId="2110571B" w:rsidR="00EA5EB6" w:rsidRDefault="00771671" w:rsidP="00EA5EB6">
      <w:pPr>
        <w:pStyle w:val="KeinLeerraum"/>
        <w:spacing w:line="480" w:lineRule="auto"/>
        <w:jc w:val="both"/>
        <w:rPr>
          <w:rFonts w:ascii="Times New Roman" w:hAnsi="Times New Roman" w:cs="Times New Roman"/>
          <w:lang w:val="en-GB"/>
        </w:rPr>
      </w:pPr>
      <w:r>
        <w:rPr>
          <w:rFonts w:ascii="Times New Roman" w:hAnsi="Times New Roman" w:cs="Times New Roman"/>
          <w:lang w:val="en-GB"/>
        </w:rPr>
        <w:t xml:space="preserve">In contrast, an increased intake of food rich in vitamins and fibre was associated with </w:t>
      </w:r>
      <w:r w:rsidR="006F651E">
        <w:rPr>
          <w:rFonts w:ascii="Times New Roman" w:hAnsi="Times New Roman" w:cs="Times New Roman"/>
          <w:lang w:val="en-GB"/>
        </w:rPr>
        <w:t>lower</w:t>
      </w:r>
      <w:r>
        <w:rPr>
          <w:rFonts w:ascii="Times New Roman" w:hAnsi="Times New Roman" w:cs="Times New Roman"/>
          <w:lang w:val="en-GB"/>
        </w:rPr>
        <w:t xml:space="preserve"> detection thresholds. </w:t>
      </w:r>
      <w:r w:rsidR="003C447B">
        <w:rPr>
          <w:rFonts w:ascii="Times New Roman" w:hAnsi="Times New Roman" w:cs="Times New Roman"/>
          <w:lang w:val="en-GB"/>
        </w:rPr>
        <w:t>With regards to the habitual food intake, the</w:t>
      </w:r>
      <w:r>
        <w:rPr>
          <w:rFonts w:ascii="Times New Roman" w:hAnsi="Times New Roman" w:cs="Times New Roman"/>
          <w:lang w:val="en-GB"/>
        </w:rPr>
        <w:t xml:space="preserve"> number of servings of wholegrain products (R=−0.496, p=0.026) was </w:t>
      </w:r>
      <w:r w:rsidR="000C30AF">
        <w:rPr>
          <w:rFonts w:ascii="Times New Roman" w:hAnsi="Times New Roman" w:cs="Times New Roman"/>
          <w:lang w:val="en-GB"/>
        </w:rPr>
        <w:t xml:space="preserve">negatively </w:t>
      </w:r>
      <w:r>
        <w:rPr>
          <w:rFonts w:ascii="Times New Roman" w:hAnsi="Times New Roman" w:cs="Times New Roman"/>
          <w:lang w:val="en-GB"/>
        </w:rPr>
        <w:t>associated with canola oil detection thresholds</w:t>
      </w:r>
      <w:r w:rsidR="000C30AF">
        <w:rPr>
          <w:rFonts w:ascii="Times New Roman" w:hAnsi="Times New Roman" w:cs="Times New Roman"/>
          <w:lang w:val="en-GB"/>
        </w:rPr>
        <w:t xml:space="preserve"> (Figure </w:t>
      </w:r>
      <w:r w:rsidR="009C3280">
        <w:rPr>
          <w:rFonts w:ascii="Times New Roman" w:hAnsi="Times New Roman" w:cs="Times New Roman"/>
          <w:lang w:val="en-GB"/>
        </w:rPr>
        <w:t>2</w:t>
      </w:r>
      <w:r w:rsidR="000C30AF">
        <w:rPr>
          <w:rFonts w:ascii="Times New Roman" w:hAnsi="Times New Roman" w:cs="Times New Roman"/>
          <w:lang w:val="en-GB"/>
        </w:rPr>
        <w:t>)</w:t>
      </w:r>
      <w:r>
        <w:rPr>
          <w:rFonts w:ascii="Times New Roman" w:hAnsi="Times New Roman" w:cs="Times New Roman"/>
          <w:lang w:val="en-GB"/>
        </w:rPr>
        <w:t xml:space="preserve">. </w:t>
      </w:r>
      <w:r w:rsidR="00411975">
        <w:rPr>
          <w:rFonts w:ascii="Times New Roman" w:hAnsi="Times New Roman" w:cs="Times New Roman"/>
          <w:lang w:val="en-GB"/>
        </w:rPr>
        <w:t xml:space="preserve">The intake of beta carotene which can be found in many fruits and vegetables was negatively associated </w:t>
      </w:r>
      <w:r w:rsidR="00411975">
        <w:rPr>
          <w:rFonts w:ascii="Times New Roman" w:hAnsi="Times New Roman" w:cs="Times New Roman"/>
          <w:lang w:val="en-GB"/>
        </w:rPr>
        <w:lastRenderedPageBreak/>
        <w:t xml:space="preserve">with </w:t>
      </w:r>
      <w:r w:rsidR="00413DD7">
        <w:rPr>
          <w:rFonts w:ascii="Times New Roman" w:hAnsi="Times New Roman" w:cs="Times New Roman"/>
          <w:lang w:val="en-GB"/>
        </w:rPr>
        <w:t xml:space="preserve">detection thresholds for oleic acid (R=−0.449, p=0.047), paraffin oil (R=−0.420, 0.065), and canola oil spiked with oleic acid (R=−0.524, p=0.018). </w:t>
      </w:r>
    </w:p>
    <w:p w14:paraId="6ABF7BA8" w14:textId="77777777" w:rsidR="00A164AE" w:rsidRDefault="00A164AE" w:rsidP="00EA5EB6">
      <w:pPr>
        <w:pStyle w:val="KeinLeerraum"/>
        <w:spacing w:line="480" w:lineRule="auto"/>
        <w:jc w:val="both"/>
        <w:rPr>
          <w:rFonts w:ascii="Times New Roman" w:hAnsi="Times New Roman" w:cs="Times New Roman"/>
          <w:lang w:val="en-GB"/>
        </w:rPr>
      </w:pPr>
    </w:p>
    <w:p w14:paraId="4232B1D8" w14:textId="2EC32137" w:rsidR="00A164AE" w:rsidRPr="00A164AE" w:rsidRDefault="00A164AE" w:rsidP="00A164AE">
      <w:pPr>
        <w:pStyle w:val="KeinLeerraum"/>
        <w:spacing w:line="480" w:lineRule="auto"/>
        <w:jc w:val="both"/>
        <w:rPr>
          <w:rFonts w:ascii="Times New Roman" w:hAnsi="Times New Roman" w:cs="Times New Roman"/>
          <w:i/>
          <w:lang w:val="en-GB"/>
        </w:rPr>
      </w:pPr>
      <w:r w:rsidRPr="00A164AE">
        <w:rPr>
          <w:rFonts w:ascii="Times New Roman" w:hAnsi="Times New Roman" w:cs="Times New Roman"/>
          <w:i/>
          <w:lang w:val="en-GB"/>
        </w:rPr>
        <w:t xml:space="preserve">***please include Figure </w:t>
      </w:r>
      <w:r>
        <w:rPr>
          <w:rFonts w:ascii="Times New Roman" w:hAnsi="Times New Roman" w:cs="Times New Roman"/>
          <w:i/>
          <w:lang w:val="en-GB"/>
        </w:rPr>
        <w:t>2</w:t>
      </w:r>
      <w:r w:rsidRPr="00A164AE">
        <w:rPr>
          <w:rFonts w:ascii="Times New Roman" w:hAnsi="Times New Roman" w:cs="Times New Roman"/>
          <w:i/>
          <w:lang w:val="en-GB"/>
        </w:rPr>
        <w:t xml:space="preserve"> here***</w:t>
      </w:r>
    </w:p>
    <w:p w14:paraId="63C4D87F" w14:textId="7F72D4E9" w:rsidR="004044C7" w:rsidRDefault="004044C7" w:rsidP="00EA5EB6">
      <w:pPr>
        <w:pStyle w:val="KeinLeerraum"/>
        <w:spacing w:line="480" w:lineRule="auto"/>
        <w:jc w:val="both"/>
        <w:rPr>
          <w:rFonts w:ascii="Times New Roman" w:hAnsi="Times New Roman" w:cs="Times New Roman"/>
          <w:lang w:val="en-GB"/>
        </w:rPr>
      </w:pPr>
    </w:p>
    <w:p w14:paraId="30318AD3" w14:textId="048ECDAF" w:rsidR="00EA5EB6" w:rsidRPr="00C90481" w:rsidRDefault="00EA5EB6" w:rsidP="00EA5EB6">
      <w:pPr>
        <w:pStyle w:val="KeinLeerraum"/>
        <w:spacing w:line="480" w:lineRule="auto"/>
        <w:jc w:val="both"/>
        <w:rPr>
          <w:rFonts w:ascii="Times New Roman" w:hAnsi="Times New Roman" w:cs="Times New Roman"/>
          <w:sz w:val="20"/>
          <w:lang w:val="en-GB"/>
        </w:rPr>
      </w:pPr>
      <w:r w:rsidRPr="00EA5EB6">
        <w:rPr>
          <w:rFonts w:ascii="Times New Roman" w:hAnsi="Times New Roman" w:cs="Times New Roman"/>
          <w:b/>
          <w:sz w:val="20"/>
          <w:lang w:val="en-GB"/>
        </w:rPr>
        <w:t xml:space="preserve">Figure </w:t>
      </w:r>
      <w:r w:rsidR="009C3280">
        <w:rPr>
          <w:rFonts w:ascii="Times New Roman" w:hAnsi="Times New Roman" w:cs="Times New Roman"/>
          <w:b/>
          <w:sz w:val="20"/>
          <w:lang w:val="en-GB"/>
        </w:rPr>
        <w:t>2</w:t>
      </w:r>
      <w:r w:rsidRPr="00EA5EB6">
        <w:rPr>
          <w:rFonts w:ascii="Times New Roman" w:hAnsi="Times New Roman" w:cs="Times New Roman"/>
          <w:b/>
          <w:sz w:val="20"/>
          <w:lang w:val="en-GB"/>
        </w:rPr>
        <w:t>.</w:t>
      </w:r>
      <w:r w:rsidRPr="00C90481">
        <w:rPr>
          <w:rFonts w:ascii="Times New Roman" w:hAnsi="Times New Roman" w:cs="Times New Roman"/>
          <w:sz w:val="20"/>
          <w:lang w:val="en-GB"/>
        </w:rPr>
        <w:t xml:space="preserve"> Association between </w:t>
      </w:r>
      <w:r>
        <w:rPr>
          <w:rFonts w:ascii="Times New Roman" w:hAnsi="Times New Roman" w:cs="Times New Roman"/>
          <w:sz w:val="20"/>
          <w:lang w:val="en-GB"/>
        </w:rPr>
        <w:t xml:space="preserve">mean canola oil detection thresholds and </w:t>
      </w:r>
      <w:r w:rsidRPr="00C90481">
        <w:rPr>
          <w:rFonts w:ascii="Times New Roman" w:hAnsi="Times New Roman" w:cs="Times New Roman"/>
          <w:sz w:val="20"/>
          <w:lang w:val="en-GB"/>
        </w:rPr>
        <w:t xml:space="preserve">the </w:t>
      </w:r>
      <w:r>
        <w:rPr>
          <w:rFonts w:ascii="Times New Roman" w:hAnsi="Times New Roman" w:cs="Times New Roman"/>
          <w:sz w:val="20"/>
          <w:lang w:val="en-GB"/>
        </w:rPr>
        <w:t xml:space="preserve">number of wholegrain servings over the course of </w:t>
      </w:r>
      <w:r w:rsidR="00FC7D4A">
        <w:rPr>
          <w:rFonts w:ascii="Times New Roman" w:hAnsi="Times New Roman" w:cs="Times New Roman"/>
          <w:sz w:val="20"/>
          <w:lang w:val="en-GB"/>
        </w:rPr>
        <w:t>twelve</w:t>
      </w:r>
      <w:r>
        <w:rPr>
          <w:rFonts w:ascii="Times New Roman" w:hAnsi="Times New Roman" w:cs="Times New Roman"/>
          <w:sz w:val="20"/>
          <w:lang w:val="en-GB"/>
        </w:rPr>
        <w:t xml:space="preserve"> days</w:t>
      </w:r>
      <w:r w:rsidRPr="00C90481">
        <w:rPr>
          <w:rFonts w:ascii="Times New Roman" w:hAnsi="Times New Roman" w:cs="Times New Roman"/>
          <w:sz w:val="20"/>
          <w:lang w:val="en-GB"/>
        </w:rPr>
        <w:t xml:space="preserve">. </w:t>
      </w:r>
    </w:p>
    <w:p w14:paraId="5D9A6AAA" w14:textId="77777777" w:rsidR="00652ABF" w:rsidRDefault="00652ABF" w:rsidP="00C027C6">
      <w:pPr>
        <w:pStyle w:val="KeinLeerraum"/>
        <w:spacing w:line="480" w:lineRule="auto"/>
        <w:jc w:val="both"/>
        <w:rPr>
          <w:rFonts w:ascii="Times New Roman" w:hAnsi="Times New Roman" w:cs="Times New Roman"/>
          <w:lang w:val="en-GB"/>
        </w:rPr>
      </w:pPr>
    </w:p>
    <w:p w14:paraId="7C89EEF7" w14:textId="77777777" w:rsidR="004F4B8A" w:rsidRPr="00C027C6" w:rsidRDefault="004F4B8A" w:rsidP="00C027C6">
      <w:pPr>
        <w:pStyle w:val="berschrift1"/>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4. Discussion</w:t>
      </w:r>
    </w:p>
    <w:p w14:paraId="52A1852C" w14:textId="30341F37" w:rsidR="0050336E" w:rsidRPr="00C027C6" w:rsidRDefault="00076768"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The aim of the current study was to investigate effects of body composition and food intake on detection thresholds for oleic acid, paraffin oil, canola oil, and canola oil spiked with oleic acid. In general, no association</w:t>
      </w:r>
      <w:r w:rsidR="00612C19" w:rsidRPr="00C027C6">
        <w:rPr>
          <w:rFonts w:ascii="Times New Roman" w:hAnsi="Times New Roman" w:cs="Times New Roman"/>
          <w:lang w:val="en-GB"/>
        </w:rPr>
        <w:t>s</w:t>
      </w:r>
      <w:r w:rsidRPr="00C027C6">
        <w:rPr>
          <w:rFonts w:ascii="Times New Roman" w:hAnsi="Times New Roman" w:cs="Times New Roman"/>
          <w:lang w:val="en-GB"/>
        </w:rPr>
        <w:t xml:space="preserve"> between </w:t>
      </w:r>
      <w:r w:rsidR="0050336E" w:rsidRPr="00C027C6">
        <w:rPr>
          <w:rFonts w:ascii="Times New Roman" w:hAnsi="Times New Roman" w:cs="Times New Roman"/>
          <w:lang w:val="en-GB"/>
        </w:rPr>
        <w:t xml:space="preserve">body composition (assessed via parameters such as BMI and </w:t>
      </w:r>
      <w:r w:rsidR="0080210A" w:rsidRPr="00C027C6">
        <w:rPr>
          <w:rFonts w:ascii="Times New Roman" w:hAnsi="Times New Roman" w:cs="Times New Roman"/>
          <w:lang w:val="en-GB"/>
        </w:rPr>
        <w:t>WHR</w:t>
      </w:r>
      <w:r w:rsidR="0050336E" w:rsidRPr="00C027C6">
        <w:rPr>
          <w:rFonts w:ascii="Times New Roman" w:hAnsi="Times New Roman" w:cs="Times New Roman"/>
          <w:lang w:val="en-GB"/>
        </w:rPr>
        <w:t>)</w:t>
      </w:r>
      <w:r w:rsidRPr="00C027C6">
        <w:rPr>
          <w:rFonts w:ascii="Times New Roman" w:hAnsi="Times New Roman" w:cs="Times New Roman"/>
          <w:lang w:val="en-GB"/>
        </w:rPr>
        <w:t xml:space="preserve"> and fat detection thresholds</w:t>
      </w:r>
      <w:r w:rsidR="009F49AF">
        <w:rPr>
          <w:rFonts w:ascii="Times New Roman" w:hAnsi="Times New Roman" w:cs="Times New Roman"/>
          <w:lang w:val="en-GB"/>
        </w:rPr>
        <w:t>, nor a significant difference in fat detection thresholds between participants with a BMI below or above 25.0kg/m</w:t>
      </w:r>
      <w:r w:rsidR="009F49AF">
        <w:rPr>
          <w:rFonts w:ascii="Times New Roman" w:hAnsi="Times New Roman" w:cs="Times New Roman"/>
          <w:vertAlign w:val="superscript"/>
          <w:lang w:val="en-GB"/>
        </w:rPr>
        <w:t>2</w:t>
      </w:r>
      <w:r w:rsidR="009F49AF">
        <w:rPr>
          <w:rFonts w:ascii="Times New Roman" w:hAnsi="Times New Roman" w:cs="Times New Roman"/>
          <w:lang w:val="en-GB"/>
        </w:rPr>
        <w:t xml:space="preserve"> </w:t>
      </w:r>
      <w:r w:rsidRPr="00C027C6">
        <w:rPr>
          <w:rFonts w:ascii="Times New Roman" w:hAnsi="Times New Roman" w:cs="Times New Roman"/>
          <w:lang w:val="en-GB"/>
        </w:rPr>
        <w:t>w</w:t>
      </w:r>
      <w:r w:rsidR="00612C19" w:rsidRPr="00C027C6">
        <w:rPr>
          <w:rFonts w:ascii="Times New Roman" w:hAnsi="Times New Roman" w:cs="Times New Roman"/>
          <w:lang w:val="en-GB"/>
        </w:rPr>
        <w:t>ere</w:t>
      </w:r>
      <w:r w:rsidRPr="00C027C6">
        <w:rPr>
          <w:rFonts w:ascii="Times New Roman" w:hAnsi="Times New Roman" w:cs="Times New Roman"/>
          <w:lang w:val="en-GB"/>
        </w:rPr>
        <w:t xml:space="preserve"> found. </w:t>
      </w:r>
      <w:r w:rsidR="00C824A1" w:rsidRPr="00C027C6">
        <w:rPr>
          <w:rFonts w:ascii="Times New Roman" w:hAnsi="Times New Roman" w:cs="Times New Roman"/>
          <w:lang w:val="en-GB"/>
        </w:rPr>
        <w:t xml:space="preserve">Concerning the habitual food consumption, associations between an increased intake of </w:t>
      </w:r>
      <w:r w:rsidR="00A41D55" w:rsidRPr="00C027C6">
        <w:rPr>
          <w:rFonts w:ascii="Times New Roman" w:hAnsi="Times New Roman" w:cs="Times New Roman"/>
          <w:lang w:val="en-GB"/>
        </w:rPr>
        <w:t>processed high-fat</w:t>
      </w:r>
      <w:r w:rsidR="00C824A1" w:rsidRPr="00C027C6">
        <w:rPr>
          <w:rFonts w:ascii="Times New Roman" w:hAnsi="Times New Roman" w:cs="Times New Roman"/>
          <w:lang w:val="en-GB"/>
        </w:rPr>
        <w:t xml:space="preserve"> food and </w:t>
      </w:r>
      <w:r w:rsidR="00D95037">
        <w:rPr>
          <w:rFonts w:ascii="Times New Roman" w:hAnsi="Times New Roman" w:cs="Times New Roman"/>
          <w:lang w:val="en-GB"/>
        </w:rPr>
        <w:t xml:space="preserve">an </w:t>
      </w:r>
      <w:r w:rsidR="00C824A1" w:rsidRPr="00C027C6">
        <w:rPr>
          <w:rFonts w:ascii="Times New Roman" w:hAnsi="Times New Roman" w:cs="Times New Roman"/>
          <w:lang w:val="en-GB"/>
        </w:rPr>
        <w:t xml:space="preserve">impaired </w:t>
      </w:r>
      <w:r w:rsidR="00D95037">
        <w:rPr>
          <w:rFonts w:ascii="Times New Roman" w:hAnsi="Times New Roman" w:cs="Times New Roman"/>
          <w:lang w:val="en-GB"/>
        </w:rPr>
        <w:t>perceptual recognition of fat</w:t>
      </w:r>
      <w:r w:rsidR="00C824A1" w:rsidRPr="00C027C6">
        <w:rPr>
          <w:rFonts w:ascii="Times New Roman" w:hAnsi="Times New Roman" w:cs="Times New Roman"/>
          <w:lang w:val="en-GB"/>
        </w:rPr>
        <w:t xml:space="preserve"> was found. In contrast, an elevated intake of </w:t>
      </w:r>
      <w:r w:rsidR="001051F7">
        <w:rPr>
          <w:rFonts w:ascii="Times New Roman" w:hAnsi="Times New Roman" w:cs="Times New Roman"/>
          <w:lang w:val="en-GB"/>
        </w:rPr>
        <w:t>fibre</w:t>
      </w:r>
      <w:r w:rsidR="00C824A1" w:rsidRPr="00C027C6">
        <w:rPr>
          <w:rFonts w:ascii="Times New Roman" w:hAnsi="Times New Roman" w:cs="Times New Roman"/>
          <w:lang w:val="en-GB"/>
        </w:rPr>
        <w:t xml:space="preserve">- and </w:t>
      </w:r>
      <w:r w:rsidR="001051F7">
        <w:rPr>
          <w:rFonts w:ascii="Times New Roman" w:hAnsi="Times New Roman" w:cs="Times New Roman"/>
          <w:lang w:val="en-GB"/>
        </w:rPr>
        <w:t>vitamin</w:t>
      </w:r>
      <w:r w:rsidR="00C824A1" w:rsidRPr="00C027C6">
        <w:rPr>
          <w:rFonts w:ascii="Times New Roman" w:hAnsi="Times New Roman" w:cs="Times New Roman"/>
          <w:lang w:val="en-GB"/>
        </w:rPr>
        <w:t>-rich foods was associated with increased fat sensitivity and thus lower detection thresholds.</w:t>
      </w:r>
    </w:p>
    <w:p w14:paraId="197EC42D" w14:textId="0861D47D" w:rsidR="001A0A26" w:rsidRPr="00C027C6" w:rsidRDefault="00857760"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he effect of body composition on fat sensitivity is controversial. In the current study, parameters such as BMI, waist circumference and </w:t>
      </w:r>
      <w:r w:rsidR="0080210A" w:rsidRPr="00C027C6">
        <w:rPr>
          <w:rFonts w:ascii="Times New Roman" w:hAnsi="Times New Roman" w:cs="Times New Roman"/>
          <w:lang w:val="en-GB"/>
        </w:rPr>
        <w:t>WHR</w:t>
      </w:r>
      <w:r w:rsidRPr="00C027C6">
        <w:rPr>
          <w:rFonts w:ascii="Times New Roman" w:hAnsi="Times New Roman" w:cs="Times New Roman"/>
          <w:lang w:val="en-GB"/>
        </w:rPr>
        <w:t xml:space="preserve"> </w:t>
      </w:r>
      <w:r w:rsidR="00CE05B0" w:rsidRPr="00C027C6">
        <w:rPr>
          <w:rFonts w:ascii="Times New Roman" w:hAnsi="Times New Roman" w:cs="Times New Roman"/>
          <w:lang w:val="en-GB"/>
        </w:rPr>
        <w:t xml:space="preserve">were not </w:t>
      </w:r>
      <w:r w:rsidR="001A0A26" w:rsidRPr="00C027C6">
        <w:rPr>
          <w:rFonts w:ascii="Times New Roman" w:hAnsi="Times New Roman" w:cs="Times New Roman"/>
          <w:lang w:val="en-GB"/>
        </w:rPr>
        <w:t xml:space="preserve">associated with detection thresholds for oleic acid, paraffin oil, canola oil and canola oil spiked with oleic acid. </w:t>
      </w:r>
      <w:r w:rsidR="00CE05B0" w:rsidRPr="00C027C6">
        <w:rPr>
          <w:rFonts w:ascii="Times New Roman" w:hAnsi="Times New Roman" w:cs="Times New Roman"/>
          <w:lang w:val="en-GB"/>
        </w:rPr>
        <w:t xml:space="preserve">This observation is in line with previous studies </w:t>
      </w:r>
      <w:r w:rsidR="00CE05B0" w:rsidRPr="00C027C6">
        <w:rPr>
          <w:rFonts w:ascii="Times New Roman" w:hAnsi="Times New Roman" w:cs="Times New Roman"/>
          <w:lang w:val="en-GB"/>
        </w:rPr>
        <w:fldChar w:fldCharType="begin">
          <w:fldData xml:space="preserve">PEVuZE5vdGU+PENpdGU+PEF1dGhvcj5NYXJ0aW5lei1Db3JkZXJvPC9BdXRob3I+PFllYXI+MjAx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xOTItMTk1PC9wYWdlcz48dm9s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OTc1LTgzPC9wYWdlcz48dm9sdW1lPjk5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NYXJ0aW5lei1Db3JkZXJvPC9BdXRob3I+PFllYXI+MjAx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xOTItMTk1PC9wYWdlcz48dm9s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OTc1LTgzPC9wYWdlcz48dm9sdW1lPjk5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CE05B0" w:rsidRPr="00C027C6">
        <w:rPr>
          <w:rFonts w:ascii="Times New Roman" w:hAnsi="Times New Roman" w:cs="Times New Roman"/>
          <w:lang w:val="en-GB"/>
        </w:rPr>
      </w:r>
      <w:r w:rsidR="00CE05B0" w:rsidRPr="00C027C6">
        <w:rPr>
          <w:rFonts w:ascii="Times New Roman" w:hAnsi="Times New Roman" w:cs="Times New Roman"/>
          <w:lang w:val="en-GB"/>
        </w:rPr>
        <w:fldChar w:fldCharType="separate"/>
      </w:r>
      <w:r w:rsidR="009214BC">
        <w:rPr>
          <w:rFonts w:ascii="Times New Roman" w:hAnsi="Times New Roman" w:cs="Times New Roman"/>
          <w:noProof/>
          <w:lang w:val="en-GB"/>
        </w:rPr>
        <w:t>(Chevrot et al., 2014; Martinez-Cordero, Malacara-Hernandez, &amp; Martinez-Cordero, 2015; Mattes, 2011; L. P. Newman, Torres, Bolhuis, &amp; Keast, 2016; R. Tucker, Nuessle, Garneau, &amp; Mattes, 2015; R. M. Tucker, Laguna, L., Quinn, R., Mattes, R.D., 2013)</w:t>
      </w:r>
      <w:r w:rsidR="00CE05B0" w:rsidRPr="00C027C6">
        <w:rPr>
          <w:rFonts w:ascii="Times New Roman" w:hAnsi="Times New Roman" w:cs="Times New Roman"/>
          <w:lang w:val="en-GB"/>
        </w:rPr>
        <w:fldChar w:fldCharType="end"/>
      </w:r>
      <w:r w:rsidR="00793260">
        <w:rPr>
          <w:rFonts w:ascii="Times New Roman" w:hAnsi="Times New Roman" w:cs="Times New Roman"/>
          <w:lang w:val="en-GB"/>
        </w:rPr>
        <w:t xml:space="preserve"> </w:t>
      </w:r>
      <w:r w:rsidR="00CE05B0" w:rsidRPr="00C027C6">
        <w:rPr>
          <w:rFonts w:ascii="Times New Roman" w:hAnsi="Times New Roman" w:cs="Times New Roman"/>
          <w:lang w:val="en-GB"/>
        </w:rPr>
        <w:t xml:space="preserve">and a recent meta-analysis </w:t>
      </w:r>
      <w:r w:rsidR="00CE05B0"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Tucker&lt;/Author&gt;&lt;Year&gt;2017&lt;/Year&gt;&lt;RecNum&gt;1380&lt;/RecNum&gt;&lt;DisplayText&gt;(R. M. Tucker et al., 2017)&lt;/DisplayText&gt;&lt;record&gt;&lt;rec-number&gt;1380&lt;/rec-number&gt;&lt;foreign-keys&gt;&lt;key app="EN" db-id="eeevzvrdhe95fcee5a05r0vpv5fp0s505aer" timestamp="1486042166"&gt;1380&lt;/key&gt;&lt;/foreign-keys&gt;&lt;ref-type name="Journal Article"&gt;17&lt;/ref-type&gt;&lt;contributors&gt;&lt;authors&gt;&lt;author&gt;Tucker, R. M.&lt;/author&gt;&lt;author&gt;Kaiser, K. A.&lt;/author&gt;&lt;author&gt;Parman, M. A.&lt;/author&gt;&lt;author&gt;George, B. J.&lt;/author&gt;&lt;author&gt;Allison, D. B.&lt;/author&gt;&lt;author&gt;Mattes, R. D.&lt;/author&gt;&lt;/authors&gt;&lt;/contributors&gt;&lt;auth-address&gt;Department of Food Science and Human Nutrition, Michigan State University, East Lansing, Michigan, United States of America.&amp;#xD;Office of Energetics, School of Health Professions, University of Alabama at Birmingham, Birmingham, Alabama, United States of America.&amp;#xD;Nutrition Obesity Research Center, University of Alabama at Birmingham, Birmingham, Alabama, United States of America.&amp;#xD;Department of Nutrition Science, Purdue University, West Lafayette, Indiana, United States of America.&lt;/auth-address&gt;&lt;titles&gt;&lt;title&gt;Comparisons of Fatty Acid Taste Detection Thresholds in People Who Are Lean vs. Overweight or Obese: A Systematic Review and Meta-Analysis&lt;/title&gt;&lt;secondary-title&gt;PLoS One&lt;/secondary-title&gt;&lt;/titles&gt;&lt;periodical&gt;&lt;full-title&gt;PLoS One&lt;/full-title&gt;&lt;abbr-1&gt;PloS one&lt;/abbr-1&gt;&lt;/periodical&gt;&lt;pages&gt;e0169583&lt;/pages&gt;&lt;volume&gt;12&lt;/volume&gt;&lt;number&gt;1&lt;/number&gt;&lt;dates&gt;&lt;year&gt;2017&lt;/year&gt;&lt;/dates&gt;&lt;isbn&gt;1932-6203 (Electronic)&amp;#xD;1932-6203 (Linking)&lt;/isbn&gt;&lt;accession-num&gt;28060900&lt;/accession-num&gt;&lt;urls&gt;&lt;related-urls&gt;&lt;url&gt;https://www.ncbi.nlm.nih.gov/pubmed/28060900&lt;/url&gt;&lt;/related-urls&gt;&lt;/urls&gt;&lt;custom2&gt;PMC5218398&lt;/custom2&gt;&lt;electronic-resource-num&gt;10.1371/journal.pone.0169583&lt;/electronic-resource-num&gt;&lt;/record&gt;&lt;/Cite&gt;&lt;/EndNote&gt;</w:instrText>
      </w:r>
      <w:r w:rsidR="00CE05B0" w:rsidRPr="00C027C6">
        <w:rPr>
          <w:rFonts w:ascii="Times New Roman" w:hAnsi="Times New Roman" w:cs="Times New Roman"/>
          <w:lang w:val="en-GB"/>
        </w:rPr>
        <w:fldChar w:fldCharType="separate"/>
      </w:r>
      <w:r w:rsidR="009214BC">
        <w:rPr>
          <w:rFonts w:ascii="Times New Roman" w:hAnsi="Times New Roman" w:cs="Times New Roman"/>
          <w:noProof/>
          <w:lang w:val="en-GB"/>
        </w:rPr>
        <w:t>(R. M. Tucker et al., 2017)</w:t>
      </w:r>
      <w:r w:rsidR="00CE05B0" w:rsidRPr="00C027C6">
        <w:rPr>
          <w:rFonts w:ascii="Times New Roman" w:hAnsi="Times New Roman" w:cs="Times New Roman"/>
          <w:lang w:val="en-GB"/>
        </w:rPr>
        <w:fldChar w:fldCharType="end"/>
      </w:r>
      <w:r w:rsidR="00CE05B0" w:rsidRPr="00C027C6">
        <w:rPr>
          <w:rFonts w:ascii="Times New Roman" w:hAnsi="Times New Roman" w:cs="Times New Roman"/>
          <w:lang w:val="en-GB"/>
        </w:rPr>
        <w:t xml:space="preserve">. </w:t>
      </w:r>
      <w:r w:rsidR="00827540" w:rsidRPr="00C027C6">
        <w:rPr>
          <w:rFonts w:ascii="Times New Roman" w:hAnsi="Times New Roman" w:cs="Times New Roman"/>
          <w:lang w:val="en-GB"/>
        </w:rPr>
        <w:t xml:space="preserve">In contrast, other studies found a positive association between BMI and fat detection thresholds </w:t>
      </w:r>
      <w:r w:rsidR="00827540" w:rsidRPr="00C027C6">
        <w:rPr>
          <w:rFonts w:ascii="Times New Roman" w:hAnsi="Times New Roman" w:cs="Times New Roman"/>
          <w:lang w:val="en-GB"/>
        </w:rPr>
        <w:fldChar w:fldCharType="begin">
          <w:fldData xml:space="preserve">PEVuZE5vdGU+PENpdGU+PEF1dGhvcj5TYXllZDwvQXV0aG9yPjxZZWFyPjIwMTU8L1llYXI+PFJl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E0NS01MjwvcGFnZXM+PHZvbHVtZT4x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3MDMtMTE8L3BhZ2VzPjx2b2x1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YXllZDwvQXV0aG9yPjxZZWFyPjIwMTU8L1llYXI+PFJl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E0NS01MjwvcGFnZXM+PHZvbHVtZT4x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3MDMtMTE8L3BhZ2VzPjx2b2x1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827540" w:rsidRPr="00C027C6">
        <w:rPr>
          <w:rFonts w:ascii="Times New Roman" w:hAnsi="Times New Roman" w:cs="Times New Roman"/>
          <w:lang w:val="en-GB"/>
        </w:rPr>
      </w:r>
      <w:r w:rsidR="00827540" w:rsidRPr="00C027C6">
        <w:rPr>
          <w:rFonts w:ascii="Times New Roman" w:hAnsi="Times New Roman" w:cs="Times New Roman"/>
          <w:lang w:val="en-GB"/>
        </w:rPr>
        <w:fldChar w:fldCharType="separate"/>
      </w:r>
      <w:r w:rsidR="009214BC">
        <w:rPr>
          <w:rFonts w:ascii="Times New Roman" w:hAnsi="Times New Roman" w:cs="Times New Roman"/>
          <w:noProof/>
          <w:lang w:val="en-GB"/>
        </w:rPr>
        <w:t>(Daoudi et al., 2015; Sayed et al., 2015; Stewart et al., 2010; Stewart &amp; Keast, 2012; J. E. Stewart, L. P. Newman, et al., 2011; J. E. Stewart, R. V. Seimon, et al., 2011; R. M. Tucker et al., 2014)</w:t>
      </w:r>
      <w:r w:rsidR="00827540" w:rsidRPr="00C027C6">
        <w:rPr>
          <w:rFonts w:ascii="Times New Roman" w:hAnsi="Times New Roman" w:cs="Times New Roman"/>
          <w:lang w:val="en-GB"/>
        </w:rPr>
        <w:fldChar w:fldCharType="end"/>
      </w:r>
      <w:r w:rsidR="00253897" w:rsidRPr="00C027C6">
        <w:rPr>
          <w:rFonts w:ascii="Times New Roman" w:hAnsi="Times New Roman" w:cs="Times New Roman"/>
          <w:lang w:val="en-GB"/>
        </w:rPr>
        <w:t xml:space="preserve">. </w:t>
      </w:r>
      <w:r w:rsidR="00531F1D">
        <w:rPr>
          <w:rFonts w:ascii="Times New Roman" w:hAnsi="Times New Roman" w:cs="Times New Roman"/>
          <w:lang w:val="en-GB"/>
        </w:rPr>
        <w:t xml:space="preserve">One possible explanation </w:t>
      </w:r>
      <w:r w:rsidR="00F559F7">
        <w:rPr>
          <w:rFonts w:ascii="Times New Roman" w:hAnsi="Times New Roman" w:cs="Times New Roman"/>
          <w:lang w:val="en-GB"/>
        </w:rPr>
        <w:t>for</w:t>
      </w:r>
      <w:r w:rsidR="00531F1D">
        <w:rPr>
          <w:rFonts w:ascii="Times New Roman" w:hAnsi="Times New Roman" w:cs="Times New Roman"/>
          <w:lang w:val="en-GB"/>
        </w:rPr>
        <w:t xml:space="preserve"> the discrepancy </w:t>
      </w:r>
      <w:r w:rsidR="001214FE">
        <w:rPr>
          <w:rFonts w:ascii="Times New Roman" w:hAnsi="Times New Roman" w:cs="Times New Roman"/>
          <w:lang w:val="en-GB"/>
        </w:rPr>
        <w:t xml:space="preserve">in the BMI-associated results could be </w:t>
      </w:r>
      <w:r w:rsidR="001214FE">
        <w:rPr>
          <w:rFonts w:ascii="Times New Roman" w:hAnsi="Times New Roman" w:cs="Times New Roman"/>
          <w:lang w:val="en-GB"/>
        </w:rPr>
        <w:lastRenderedPageBreak/>
        <w:t xml:space="preserve">differences in the dietary intake. In two studies, Stewart and colleagues </w:t>
      </w:r>
      <w:r w:rsidR="009D1779">
        <w:rPr>
          <w:rFonts w:ascii="Times New Roman" w:hAnsi="Times New Roman" w:cs="Times New Roman"/>
          <w:lang w:val="en-GB"/>
        </w:rPr>
        <w:fldChar w:fldCharType="begin">
          <w:fldData xml:space="preserve">PEVuZE5vdGU+PENpdGU+PEF1dGhvcj5TdGV3YXJ0PC9BdXRob3I+PFllYXI+MjAxMTwvWWVhcj48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Q1LTUyPC9wYWdlcz48dm9sdW1lPjEwNDwvdm9sdW1lPjxudW1iZXI+MTwv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TdGV3YXJ0PC9BdXRob3I+PFllYXI+MjAxMTwvWWVhcj48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Q1LTUyPC9wYWdlcz48dm9sdW1lPjEwNDwvdm9sdW1lPjxudW1iZXI+MTwv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9D1779">
        <w:rPr>
          <w:rFonts w:ascii="Times New Roman" w:hAnsi="Times New Roman" w:cs="Times New Roman"/>
          <w:lang w:val="en-GB"/>
        </w:rPr>
      </w:r>
      <w:r w:rsidR="009D1779">
        <w:rPr>
          <w:rFonts w:ascii="Times New Roman" w:hAnsi="Times New Roman" w:cs="Times New Roman"/>
          <w:lang w:val="en-GB"/>
        </w:rPr>
        <w:fldChar w:fldCharType="separate"/>
      </w:r>
      <w:r w:rsidR="009214BC">
        <w:rPr>
          <w:rFonts w:ascii="Times New Roman" w:hAnsi="Times New Roman" w:cs="Times New Roman"/>
          <w:noProof/>
          <w:lang w:val="en-GB"/>
        </w:rPr>
        <w:t>(J. Stewart et al., 2011; Stewart et al., 2010)</w:t>
      </w:r>
      <w:r w:rsidR="009D1779">
        <w:rPr>
          <w:rFonts w:ascii="Times New Roman" w:hAnsi="Times New Roman" w:cs="Times New Roman"/>
          <w:lang w:val="en-GB"/>
        </w:rPr>
        <w:fldChar w:fldCharType="end"/>
      </w:r>
      <w:r w:rsidR="001214FE">
        <w:rPr>
          <w:rFonts w:ascii="Times New Roman" w:hAnsi="Times New Roman" w:cs="Times New Roman"/>
          <w:lang w:val="en-GB"/>
        </w:rPr>
        <w:t xml:space="preserve"> reported that participants that were less sensitive for oleic acid had a greater BMI but also consumed more energy, saturated fat and fatty foods compared to participants that were able to detect lower concentrations of oleic acid. </w:t>
      </w:r>
      <w:r w:rsidR="003A5783">
        <w:rPr>
          <w:rFonts w:ascii="Times New Roman" w:hAnsi="Times New Roman" w:cs="Times New Roman"/>
          <w:lang w:val="en-GB"/>
        </w:rPr>
        <w:t>In the current study no associations between BMI and fat detection thresholds were found</w:t>
      </w:r>
      <w:r w:rsidR="00DB2C6B">
        <w:rPr>
          <w:rFonts w:ascii="Times New Roman" w:hAnsi="Times New Roman" w:cs="Times New Roman"/>
          <w:lang w:val="en-GB"/>
        </w:rPr>
        <w:t>. Similarly to</w:t>
      </w:r>
      <w:r w:rsidR="003A5783">
        <w:rPr>
          <w:rFonts w:ascii="Times New Roman" w:hAnsi="Times New Roman" w:cs="Times New Roman"/>
          <w:lang w:val="en-GB"/>
        </w:rPr>
        <w:t xml:space="preserve"> the results of Stewart </w:t>
      </w:r>
      <w:r w:rsidR="001051F7">
        <w:rPr>
          <w:rFonts w:ascii="Times New Roman" w:hAnsi="Times New Roman" w:cs="Times New Roman"/>
          <w:lang w:val="en-GB"/>
        </w:rPr>
        <w:t>and colleagues</w:t>
      </w:r>
      <w:r w:rsidR="003A5783">
        <w:rPr>
          <w:rFonts w:ascii="Times New Roman" w:hAnsi="Times New Roman" w:cs="Times New Roman"/>
          <w:lang w:val="en-GB"/>
        </w:rPr>
        <w:t xml:space="preserve">, we also observed positive correlations between the intake of processed high-fat food and elevated fat detection thresholds. </w:t>
      </w:r>
      <w:r w:rsidR="00B46E96">
        <w:rPr>
          <w:rFonts w:ascii="Times New Roman" w:hAnsi="Times New Roman" w:cs="Times New Roman"/>
          <w:lang w:val="en-GB"/>
        </w:rPr>
        <w:t xml:space="preserve">However, we observed that detection thresholds for canola oil spiked with oleic acid decreased significantly over the </w:t>
      </w:r>
      <w:r w:rsidR="00F90870">
        <w:rPr>
          <w:rFonts w:ascii="Times New Roman" w:hAnsi="Times New Roman" w:cs="Times New Roman"/>
          <w:lang w:val="en-GB"/>
        </w:rPr>
        <w:t xml:space="preserve">course of the </w:t>
      </w:r>
      <w:r w:rsidR="00B46E96">
        <w:rPr>
          <w:rFonts w:ascii="Times New Roman" w:hAnsi="Times New Roman" w:cs="Times New Roman"/>
          <w:lang w:val="en-GB"/>
        </w:rPr>
        <w:t>three measurements in participants with a BMI ≥25.0kg/</w:t>
      </w:r>
      <w:r w:rsidR="00B46E96" w:rsidRPr="00B46E96">
        <w:rPr>
          <w:rFonts w:ascii="Times New Roman" w:hAnsi="Times New Roman" w:cs="Times New Roman"/>
          <w:lang w:val="en-GB"/>
        </w:rPr>
        <w:t>m</w:t>
      </w:r>
      <w:r w:rsidR="00B46E96" w:rsidRPr="00B46E96">
        <w:rPr>
          <w:rFonts w:ascii="Times New Roman" w:hAnsi="Times New Roman" w:cs="Times New Roman"/>
          <w:vertAlign w:val="superscript"/>
          <w:lang w:val="en-GB"/>
        </w:rPr>
        <w:t>2</w:t>
      </w:r>
      <w:r w:rsidR="00B46E96">
        <w:rPr>
          <w:rFonts w:ascii="Times New Roman" w:hAnsi="Times New Roman" w:cs="Times New Roman"/>
          <w:lang w:val="en-GB"/>
        </w:rPr>
        <w:t xml:space="preserve"> but not in participants with a BMI &lt;25.0kg/</w:t>
      </w:r>
      <w:r w:rsidR="00B46E96" w:rsidRPr="00B46E96">
        <w:rPr>
          <w:rFonts w:ascii="Times New Roman" w:hAnsi="Times New Roman" w:cs="Times New Roman"/>
          <w:lang w:val="en-GB"/>
        </w:rPr>
        <w:t>m</w:t>
      </w:r>
      <w:r w:rsidR="00B46E96" w:rsidRPr="00B46E96">
        <w:rPr>
          <w:rFonts w:ascii="Times New Roman" w:hAnsi="Times New Roman" w:cs="Times New Roman"/>
          <w:vertAlign w:val="superscript"/>
          <w:lang w:val="en-GB"/>
        </w:rPr>
        <w:t>2</w:t>
      </w:r>
      <w:r w:rsidR="00B46E96">
        <w:rPr>
          <w:rFonts w:ascii="Times New Roman" w:hAnsi="Times New Roman" w:cs="Times New Roman"/>
          <w:lang w:val="en-GB"/>
        </w:rPr>
        <w:t xml:space="preserve">. </w:t>
      </w:r>
      <w:r w:rsidR="00F90870">
        <w:rPr>
          <w:rFonts w:ascii="Times New Roman" w:hAnsi="Times New Roman" w:cs="Times New Roman"/>
          <w:lang w:val="en-GB"/>
        </w:rPr>
        <w:t>This might be explained by some kind of learning effect since participants with a BMI ≥25.0kg/</w:t>
      </w:r>
      <w:r w:rsidR="00F90870" w:rsidRPr="00F90870">
        <w:rPr>
          <w:rFonts w:ascii="Times New Roman" w:hAnsi="Times New Roman" w:cs="Times New Roman"/>
          <w:lang w:val="en-GB"/>
        </w:rPr>
        <w:t>m</w:t>
      </w:r>
      <w:r w:rsidR="00F90870" w:rsidRPr="00F90870">
        <w:rPr>
          <w:rFonts w:ascii="Times New Roman" w:hAnsi="Times New Roman" w:cs="Times New Roman"/>
          <w:vertAlign w:val="superscript"/>
          <w:lang w:val="en-GB"/>
        </w:rPr>
        <w:t>2</w:t>
      </w:r>
      <w:r w:rsidR="00F90870">
        <w:rPr>
          <w:rFonts w:ascii="Times New Roman" w:hAnsi="Times New Roman" w:cs="Times New Roman"/>
          <w:lang w:val="en-GB"/>
        </w:rPr>
        <w:t xml:space="preserve"> </w:t>
      </w:r>
      <w:r w:rsidR="00F90870" w:rsidRPr="00F90870">
        <w:rPr>
          <w:rFonts w:ascii="Times New Roman" w:hAnsi="Times New Roman" w:cs="Times New Roman"/>
          <w:lang w:val="en-GB"/>
        </w:rPr>
        <w:t>started</w:t>
      </w:r>
      <w:r w:rsidR="00F90870">
        <w:rPr>
          <w:rFonts w:ascii="Times New Roman" w:hAnsi="Times New Roman" w:cs="Times New Roman"/>
          <w:lang w:val="en-GB"/>
        </w:rPr>
        <w:t xml:space="preserve"> with higher detection threshold at the first measurement compared to participants with a BMI &lt;25.0kg/</w:t>
      </w:r>
      <w:r w:rsidR="00F90870" w:rsidRPr="00B46E96">
        <w:rPr>
          <w:rFonts w:ascii="Times New Roman" w:hAnsi="Times New Roman" w:cs="Times New Roman"/>
          <w:lang w:val="en-GB"/>
        </w:rPr>
        <w:t>m</w:t>
      </w:r>
      <w:r w:rsidR="00F90870" w:rsidRPr="00B46E96">
        <w:rPr>
          <w:rFonts w:ascii="Times New Roman" w:hAnsi="Times New Roman" w:cs="Times New Roman"/>
          <w:vertAlign w:val="superscript"/>
          <w:lang w:val="en-GB"/>
        </w:rPr>
        <w:t>2</w:t>
      </w:r>
      <w:r w:rsidR="00F90870">
        <w:rPr>
          <w:rFonts w:ascii="Times New Roman" w:hAnsi="Times New Roman" w:cs="Times New Roman"/>
          <w:lang w:val="en-GB"/>
        </w:rPr>
        <w:t xml:space="preserve"> which was probably mainly driven by one participant struggling to identify this particular fat type when tested for the first time.</w:t>
      </w:r>
      <w:r w:rsidR="00B46E96">
        <w:rPr>
          <w:rFonts w:ascii="Times New Roman" w:hAnsi="Times New Roman" w:cs="Times New Roman"/>
          <w:lang w:val="en-GB"/>
        </w:rPr>
        <w:t xml:space="preserve"> </w:t>
      </w:r>
      <w:r w:rsidR="00253897" w:rsidRPr="00B46E96">
        <w:rPr>
          <w:rFonts w:ascii="Times New Roman" w:hAnsi="Times New Roman" w:cs="Times New Roman"/>
          <w:lang w:val="en-GB"/>
        </w:rPr>
        <w:t>Apart</w:t>
      </w:r>
      <w:r w:rsidR="00253897" w:rsidRPr="00C027C6">
        <w:rPr>
          <w:rFonts w:ascii="Times New Roman" w:hAnsi="Times New Roman" w:cs="Times New Roman"/>
          <w:lang w:val="en-GB"/>
        </w:rPr>
        <w:t xml:space="preserve"> from the BMI, Fernandez-Garcia and colleagues </w:t>
      </w:r>
      <w:r w:rsidR="001C3A65" w:rsidRPr="00C027C6">
        <w:rPr>
          <w:rFonts w:ascii="Times New Roman" w:hAnsi="Times New Roman" w:cs="Times New Roman"/>
          <w:lang w:val="en-GB"/>
        </w:rPr>
        <w:fldChar w:fldCharType="begin"/>
      </w:r>
      <w:r w:rsidR="00ED79CC">
        <w:rPr>
          <w:rFonts w:ascii="Times New Roman" w:hAnsi="Times New Roman" w:cs="Times New Roman"/>
          <w:lang w:val="en-GB"/>
        </w:rPr>
        <w:instrText xml:space="preserve"> ADDIN EN.CITE &lt;EndNote&gt;&lt;Cite ExcludeAuth="1"&gt;&lt;Author&gt;Fernandez-Garcia&lt;/Author&gt;&lt;Year&gt;2017&lt;/Year&gt;&lt;RecNum&gt;1500&lt;/RecNum&gt;&lt;DisplayText&gt;(2017)&lt;/DisplayText&gt;&lt;record&gt;&lt;rec-number&gt;1500&lt;/rec-number&gt;&lt;foreign-keys&gt;&lt;key app="EN" db-id="eeevzvrdhe95fcee5a05r0vpv5fp0s505aer" timestamp="1487678411"&gt;1500&lt;/key&gt;&lt;/foreign-keys&gt;&lt;ref-type name="Journal Article"&gt;17&lt;/ref-type&gt;&lt;contributors&gt;&lt;authors&gt;&lt;author&gt;Fernandez-Garcia, Jose Carlos&lt;/author&gt;&lt;author&gt;Alcaide, Juan&lt;/author&gt;&lt;author&gt;Santiago-Fernandez, Concepcion&lt;/author&gt;&lt;author&gt;Roca-Rodriguez, M. M.&lt;/author&gt;&lt;author&gt;Aguera, Zaida&lt;/author&gt;&lt;author&gt;Baños, Rosa&lt;/author&gt;&lt;author&gt;Botella, Cristina&lt;/author&gt;&lt;author&gt;de la Torre, Rafael&lt;/author&gt;&lt;author&gt;Fernandez-Real, Jose M.&lt;/author&gt;&lt;author&gt;Fruhbeck, Gema&lt;/author&gt;&lt;author&gt;Gomez-Ambrosi, Javier&lt;/author&gt;&lt;author&gt;Jimenez-Murcia, Susana&lt;/author&gt;&lt;author&gt;Menchon, Jose M.&lt;/author&gt;&lt;author&gt;Casanueva, Felipe F.&lt;/author&gt;&lt;author&gt;Fernandez-Aranda, Fernando&lt;/author&gt;&lt;author&gt;Tinahones, Francisco J.&lt;/author&gt;&lt;author&gt;Garrido-Sanchez, Lourdes&lt;/author&gt;&lt;/authors&gt;&lt;/contributors&gt;&lt;titles&gt;&lt;title&gt;An increase in visceral fat is associated with a decrease in the taste and olfactory capacity&lt;/title&gt;&lt;secondary-title&gt;PLOS ONE&lt;/secondary-title&gt;&lt;/titles&gt;&lt;periodical&gt;&lt;full-title&gt;PLoS One&lt;/full-title&gt;&lt;abbr-1&gt;PloS one&lt;/abbr-1&gt;&lt;/periodical&gt;&lt;pages&gt;e0171204&lt;/pages&gt;&lt;volume&gt;12&lt;/volume&gt;&lt;number&gt;2&lt;/number&gt;&lt;dates&gt;&lt;year&gt;2017&lt;/year&gt;&lt;/dates&gt;&lt;publisher&gt;Public Library of Science&lt;/publisher&gt;&lt;urls&gt;&lt;related-urls&gt;&lt;url&gt;http://dx.doi.org/10.1371%2Fjournal.pone.0171204&lt;/url&gt;&lt;/related-urls&gt;&lt;/urls&gt;&lt;electronic-resource-num&gt;10.1371/journal.pone.0171204&lt;/electronic-resource-num&gt;&lt;/record&gt;&lt;/Cite&gt;&lt;/EndNote&gt;</w:instrText>
      </w:r>
      <w:r w:rsidR="001C3A65" w:rsidRPr="00C027C6">
        <w:rPr>
          <w:rFonts w:ascii="Times New Roman" w:hAnsi="Times New Roman" w:cs="Times New Roman"/>
          <w:lang w:val="en-GB"/>
        </w:rPr>
        <w:fldChar w:fldCharType="separate"/>
      </w:r>
      <w:r w:rsidR="00ED79CC">
        <w:rPr>
          <w:rFonts w:ascii="Times New Roman" w:hAnsi="Times New Roman" w:cs="Times New Roman"/>
          <w:noProof/>
          <w:lang w:val="en-GB"/>
        </w:rPr>
        <w:t>(2017)</w:t>
      </w:r>
      <w:r w:rsidR="001C3A65" w:rsidRPr="00C027C6">
        <w:rPr>
          <w:rFonts w:ascii="Times New Roman" w:hAnsi="Times New Roman" w:cs="Times New Roman"/>
          <w:lang w:val="en-GB"/>
        </w:rPr>
        <w:fldChar w:fldCharType="end"/>
      </w:r>
      <w:r w:rsidR="00253897" w:rsidRPr="00C027C6">
        <w:rPr>
          <w:rFonts w:ascii="Times New Roman" w:hAnsi="Times New Roman" w:cs="Times New Roman"/>
          <w:lang w:val="en-GB"/>
        </w:rPr>
        <w:t xml:space="preserve"> observed negative correlations between taste function and fat mass, fat-free mass and visceral fat rating that was assessed with an impedaciometer. In general, d</w:t>
      </w:r>
      <w:r w:rsidR="00CD2728" w:rsidRPr="00C027C6">
        <w:rPr>
          <w:rFonts w:ascii="Times New Roman" w:hAnsi="Times New Roman" w:cs="Times New Roman"/>
          <w:lang w:val="en-GB"/>
        </w:rPr>
        <w:t>ifferences in fat sensitivity are mainly found between normal weight and obese participants</w:t>
      </w:r>
      <w:r w:rsidR="00002A8B" w:rsidRPr="00C027C6">
        <w:rPr>
          <w:rFonts w:ascii="Times New Roman" w:hAnsi="Times New Roman" w:cs="Times New Roman"/>
          <w:lang w:val="en-GB"/>
        </w:rPr>
        <w:t xml:space="preserve"> </w:t>
      </w:r>
      <w:r w:rsidR="00E7664A" w:rsidRPr="00C027C6">
        <w:rPr>
          <w:rFonts w:ascii="Times New Roman" w:hAnsi="Times New Roman" w:cs="Times New Roman"/>
          <w:lang w:val="en-GB"/>
        </w:rPr>
        <w:fldChar w:fldCharType="begin">
          <w:fldData xml:space="preserve">PEVuZE5vdGU+PENpdGU+PEF1dGhvcj5UdWNrZXI8L0F1dGhvcj48WWVhcj4yMDE0PC9ZZWFyPjxS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UdWNrZXI8L0F1dGhvcj48WWVhcj4yMDE0PC9ZZWFyPjxS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E7664A" w:rsidRPr="00C027C6">
        <w:rPr>
          <w:rFonts w:ascii="Times New Roman" w:hAnsi="Times New Roman" w:cs="Times New Roman"/>
          <w:lang w:val="en-GB"/>
        </w:rPr>
      </w:r>
      <w:r w:rsidR="00E7664A" w:rsidRPr="00C027C6">
        <w:rPr>
          <w:rFonts w:ascii="Times New Roman" w:hAnsi="Times New Roman" w:cs="Times New Roman"/>
          <w:lang w:val="en-GB"/>
        </w:rPr>
        <w:fldChar w:fldCharType="separate"/>
      </w:r>
      <w:r w:rsidR="009214BC">
        <w:rPr>
          <w:rFonts w:ascii="Times New Roman" w:hAnsi="Times New Roman" w:cs="Times New Roman"/>
          <w:noProof/>
          <w:lang w:val="en-GB"/>
        </w:rPr>
        <w:t>(Daoudi et al., 2015; Sayed et al., 2015; R. M. Tucker et al., 2014)</w:t>
      </w:r>
      <w:r w:rsidR="00E7664A" w:rsidRPr="00C027C6">
        <w:rPr>
          <w:rFonts w:ascii="Times New Roman" w:hAnsi="Times New Roman" w:cs="Times New Roman"/>
          <w:lang w:val="en-GB"/>
        </w:rPr>
        <w:fldChar w:fldCharType="end"/>
      </w:r>
      <w:r w:rsidR="00002A8B" w:rsidRPr="00C027C6">
        <w:rPr>
          <w:rFonts w:ascii="Times New Roman" w:hAnsi="Times New Roman" w:cs="Times New Roman"/>
          <w:lang w:val="en-GB"/>
        </w:rPr>
        <w:t>.</w:t>
      </w:r>
      <w:r w:rsidR="0065136A" w:rsidRPr="00C027C6">
        <w:rPr>
          <w:rFonts w:ascii="Times New Roman" w:hAnsi="Times New Roman" w:cs="Times New Roman"/>
          <w:lang w:val="en-GB"/>
        </w:rPr>
        <w:t xml:space="preserve"> In the current study, only two BMI-specific groups </w:t>
      </w:r>
      <w:r w:rsidR="00F311A7" w:rsidRPr="00C027C6">
        <w:rPr>
          <w:rFonts w:ascii="Times New Roman" w:hAnsi="Times New Roman" w:cs="Times New Roman"/>
          <w:lang w:val="en-GB"/>
        </w:rPr>
        <w:t xml:space="preserve">were examined. One group contained 21 normal weight participants with a BMI </w:t>
      </w:r>
      <w:r w:rsidR="0065136A" w:rsidRPr="00C027C6">
        <w:rPr>
          <w:rFonts w:ascii="Times New Roman" w:hAnsi="Times New Roman" w:cs="Times New Roman"/>
          <w:lang w:val="en-GB"/>
        </w:rPr>
        <w:t>&lt;25kg/m</w:t>
      </w:r>
      <w:r w:rsidR="0065136A" w:rsidRPr="00C027C6">
        <w:rPr>
          <w:rFonts w:ascii="Times New Roman" w:hAnsi="Times New Roman" w:cs="Times New Roman"/>
          <w:vertAlign w:val="superscript"/>
          <w:lang w:val="en-GB"/>
        </w:rPr>
        <w:t>2</w:t>
      </w:r>
      <w:r w:rsidR="0065136A" w:rsidRPr="00C027C6">
        <w:rPr>
          <w:rFonts w:ascii="Times New Roman" w:hAnsi="Times New Roman" w:cs="Times New Roman"/>
          <w:lang w:val="en-GB"/>
        </w:rPr>
        <w:t xml:space="preserve">, </w:t>
      </w:r>
      <w:r w:rsidR="00F311A7" w:rsidRPr="00C027C6">
        <w:rPr>
          <w:rFonts w:ascii="Times New Roman" w:hAnsi="Times New Roman" w:cs="Times New Roman"/>
          <w:lang w:val="en-GB"/>
        </w:rPr>
        <w:t xml:space="preserve">and the other group included overweight (N=7) and obese (N=2) participants with a BMI </w:t>
      </w:r>
      <w:r w:rsidR="0065136A" w:rsidRPr="00C027C6">
        <w:rPr>
          <w:rFonts w:ascii="Times New Roman" w:hAnsi="Times New Roman" w:cs="Times New Roman"/>
          <w:lang w:val="en-GB"/>
        </w:rPr>
        <w:t>≥25kg/m</w:t>
      </w:r>
      <w:r w:rsidR="0065136A" w:rsidRPr="00C027C6">
        <w:rPr>
          <w:rFonts w:ascii="Times New Roman" w:hAnsi="Times New Roman" w:cs="Times New Roman"/>
          <w:vertAlign w:val="superscript"/>
          <w:lang w:val="en-GB"/>
        </w:rPr>
        <w:t>2</w:t>
      </w:r>
      <w:r w:rsidR="00F311A7" w:rsidRPr="00C027C6">
        <w:rPr>
          <w:rFonts w:ascii="Times New Roman" w:hAnsi="Times New Roman" w:cs="Times New Roman"/>
          <w:lang w:val="en-GB"/>
        </w:rPr>
        <w:t xml:space="preserve">. Although participants of the group with the higher BMI tended to consume more fat, no differences in detection thresholds for the four fatty stimuli were found. </w:t>
      </w:r>
    </w:p>
    <w:p w14:paraId="0694F8F9" w14:textId="2E228ECD" w:rsidR="003A5783" w:rsidRDefault="00507C50"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A recent review revealed a lack of studies that </w:t>
      </w:r>
      <w:r w:rsidR="000A4980" w:rsidRPr="00C027C6">
        <w:rPr>
          <w:rFonts w:ascii="Times New Roman" w:hAnsi="Times New Roman" w:cs="Times New Roman"/>
          <w:lang w:val="en-GB"/>
        </w:rPr>
        <w:t>evaluate the relationship between taste attributes and dietary intake</w:t>
      </w:r>
      <w:r w:rsidR="00C027C6" w:rsidRPr="00C027C6">
        <w:rPr>
          <w:rFonts w:ascii="Times New Roman" w:hAnsi="Times New Roman" w:cs="Times New Roman"/>
          <w:lang w:val="en-GB"/>
        </w:rPr>
        <w:t xml:space="preserve"> </w:t>
      </w:r>
      <w:r w:rsidR="00C027C6"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Cox&lt;/Author&gt;&lt;Year&gt;2016&lt;/Year&gt;&lt;RecNum&gt;1497&lt;/RecNum&gt;&lt;DisplayText&gt;(Cox et al., 2016)&lt;/DisplayText&gt;&lt;record&gt;&lt;rec-number&gt;1497&lt;/rec-number&gt;&lt;foreign-keys&gt;&lt;key app="EN" db-id="eeevzvrdhe95fcee5a05r0vpv5fp0s505aer" timestamp="1487319673"&gt;1497&lt;/key&gt;&lt;/foreign-keys&gt;&lt;ref-type name="Journal Article"&gt;17&lt;/ref-type&gt;&lt;contributors&gt;&lt;authors&gt;&lt;author&gt;Cox, D. N.&lt;/author&gt;&lt;author&gt;Hendrie, G. A.&lt;/author&gt;&lt;author&gt;Carty, D.&lt;/author&gt;&lt;/authors&gt;&lt;/contributors&gt;&lt;auth-address&gt;CSIRO Anim Food &amp;amp; Hlth Sci, Adelaide, SA 5000, Australia&amp;#xD;CSIRO Preventat Hlth Flagship, Adelaide, SA, Australia&amp;#xD;Flinders Univ South Australia, Dept Nutr &amp;amp; Dietet, Adelaide, SA, Australia&lt;/auth-address&gt;&lt;titles&gt;&lt;title&gt;Sensitivity, hedonics and preferences for basic tastes and fat amongst adults and children of differing weight status: A comprehensive review&lt;/title&gt;&lt;secondary-title&gt;Food Quality and Preference&lt;/secondary-title&gt;&lt;alt-title&gt;Food Qual Prefer&lt;/alt-title&gt;&lt;/titles&gt;&lt;periodical&gt;&lt;full-title&gt;Food Quality and Preference&lt;/full-title&gt;&lt;/periodical&gt;&lt;alt-periodical&gt;&lt;full-title&gt;Food Qual Prefer&lt;/full-title&gt;&lt;/alt-periodical&gt;&lt;pages&gt;359-367&lt;/pages&gt;&lt;volume&gt;48&lt;/volume&gt;&lt;keywords&gt;&lt;keyword&gt;taste&lt;/keyword&gt;&lt;keyword&gt;sensitivity&lt;/keyword&gt;&lt;keyword&gt;preference&lt;/keyword&gt;&lt;keyword&gt;hedonics&lt;/keyword&gt;&lt;keyword&gt;weight status&lt;/keyword&gt;&lt;keyword&gt;body-weight&lt;/keyword&gt;&lt;keyword&gt;sensory preferences&lt;/keyword&gt;&lt;keyword&gt;sweet taste&lt;/keyword&gt;&lt;keyword&gt;discrimination ability&lt;/keyword&gt;&lt;keyword&gt;food-consumption&lt;/keyword&gt;&lt;keyword&gt;human infants&lt;/keyword&gt;&lt;keyword&gt;human obesity&lt;/keyword&gt;&lt;keyword&gt;overweight&lt;/keyword&gt;&lt;keyword&gt;diet&lt;/keyword&gt;&lt;keyword&gt;intervention&lt;/keyword&gt;&lt;/keywords&gt;&lt;dates&gt;&lt;year&gt;2016&lt;/year&gt;&lt;pub-dates&gt;&lt;date&gt;Mar&lt;/date&gt;&lt;/pub-dates&gt;&lt;/dates&gt;&lt;isbn&gt;0950-3293&lt;/isbn&gt;&lt;accession-num&gt;WOS:000366783000005&lt;/accession-num&gt;&lt;urls&gt;&lt;related-urls&gt;&lt;url&gt;&amp;lt;Go to ISI&amp;gt;://WOS:000366783000005&lt;/url&gt;&lt;/related-urls&gt;&lt;/urls&gt;&lt;electronic-resource-num&gt;10.1016/j.foodqual.2015.01.006&lt;/electronic-resource-num&gt;&lt;language&gt;English&lt;/language&gt;&lt;/record&gt;&lt;/Cite&gt;&lt;/EndNote&gt;</w:instrText>
      </w:r>
      <w:r w:rsidR="00C027C6" w:rsidRPr="00C027C6">
        <w:rPr>
          <w:rFonts w:ascii="Times New Roman" w:hAnsi="Times New Roman" w:cs="Times New Roman"/>
          <w:lang w:val="en-GB"/>
        </w:rPr>
        <w:fldChar w:fldCharType="separate"/>
      </w:r>
      <w:r w:rsidR="009214BC">
        <w:rPr>
          <w:rFonts w:ascii="Times New Roman" w:hAnsi="Times New Roman" w:cs="Times New Roman"/>
          <w:noProof/>
          <w:lang w:val="en-GB"/>
        </w:rPr>
        <w:t>(Cox et al., 2016)</w:t>
      </w:r>
      <w:r w:rsidR="00C027C6" w:rsidRPr="00C027C6">
        <w:rPr>
          <w:rFonts w:ascii="Times New Roman" w:hAnsi="Times New Roman" w:cs="Times New Roman"/>
          <w:lang w:val="en-GB"/>
        </w:rPr>
        <w:fldChar w:fldCharType="end"/>
      </w:r>
      <w:r w:rsidR="000A4980" w:rsidRPr="00C027C6">
        <w:rPr>
          <w:rFonts w:ascii="Times New Roman" w:hAnsi="Times New Roman" w:cs="Times New Roman"/>
          <w:lang w:val="en-GB"/>
        </w:rPr>
        <w:t xml:space="preserve">. To increase the knowledge of the relationship between fat sensitivity and dietary intake, the current study assessed food intake and preferences via several questionnaires but also with multiple 24-hour food diaries. Moreover, fat sensitivity was examined by determining fat detection thresholds for different fat types that were perceivable via gustatory </w:t>
      </w:r>
      <w:r w:rsidR="00E77594" w:rsidRPr="00C027C6">
        <w:rPr>
          <w:rFonts w:ascii="Times New Roman" w:hAnsi="Times New Roman" w:cs="Times New Roman"/>
          <w:lang w:val="en-GB"/>
        </w:rPr>
        <w:t xml:space="preserve">or textural cues. Oleic acid was expected to be perceived via gustatory pathways due to the presence of FFAs. In contrast, paraffin oil, in which neither FFAs nor </w:t>
      </w:r>
      <w:r w:rsidR="007F1DA6">
        <w:rPr>
          <w:rFonts w:ascii="Times New Roman" w:hAnsi="Times New Roman" w:cs="Times New Roman"/>
          <w:lang w:val="en-GB"/>
        </w:rPr>
        <w:t>TAG</w:t>
      </w:r>
      <w:r w:rsidR="00E77594" w:rsidRPr="00C027C6">
        <w:rPr>
          <w:rFonts w:ascii="Times New Roman" w:hAnsi="Times New Roman" w:cs="Times New Roman"/>
          <w:lang w:val="en-GB"/>
        </w:rPr>
        <w:t xml:space="preserve">s are present, was detectable by textural sensations only. Canola oil, with </w:t>
      </w:r>
      <w:r w:rsidR="007F1DA6">
        <w:rPr>
          <w:rFonts w:ascii="Times New Roman" w:hAnsi="Times New Roman" w:cs="Times New Roman"/>
          <w:lang w:val="en-GB"/>
        </w:rPr>
        <w:t>TAG</w:t>
      </w:r>
      <w:r w:rsidR="00E77594" w:rsidRPr="00C027C6">
        <w:rPr>
          <w:rFonts w:ascii="Times New Roman" w:hAnsi="Times New Roman" w:cs="Times New Roman"/>
          <w:lang w:val="en-GB"/>
        </w:rPr>
        <w:t xml:space="preserve">s as the predominant form of fat but also 1-2% FFAs </w:t>
      </w:r>
      <w:r w:rsidR="001C3A65" w:rsidRPr="00C027C6">
        <w:rPr>
          <w:rFonts w:ascii="Times New Roman" w:hAnsi="Times New Roman" w:cs="Times New Roman"/>
          <w:lang w:val="en-GB"/>
        </w:rPr>
        <w:fldChar w:fldCharType="begin">
          <w:fldData xml:space="preserve">PEVuZE5vdGU+PENpdGU+PEF1dGhvcj5HdW5zdG9uZTwvQXV0aG9yPjxZZWFyPjE5ODM8L1llYXI+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HdW5zdG9uZTwvQXV0aG9yPjxZZWFyPjE5ODM8L1llYXI+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1C3A65" w:rsidRPr="00C027C6">
        <w:rPr>
          <w:rFonts w:ascii="Times New Roman" w:hAnsi="Times New Roman" w:cs="Times New Roman"/>
          <w:lang w:val="en-GB"/>
        </w:rPr>
      </w:r>
      <w:r w:rsidR="001C3A65" w:rsidRPr="00C027C6">
        <w:rPr>
          <w:rFonts w:ascii="Times New Roman" w:hAnsi="Times New Roman" w:cs="Times New Roman"/>
          <w:lang w:val="en-GB"/>
        </w:rPr>
        <w:fldChar w:fldCharType="separate"/>
      </w:r>
      <w:r w:rsidR="009214BC">
        <w:rPr>
          <w:rFonts w:ascii="Times New Roman" w:hAnsi="Times New Roman" w:cs="Times New Roman"/>
          <w:noProof/>
          <w:lang w:val="en-GB"/>
        </w:rPr>
        <w:t xml:space="preserve">(Gunstone &amp; Norris, 1983; </w:t>
      </w:r>
      <w:r w:rsidR="009214BC">
        <w:rPr>
          <w:rFonts w:ascii="Times New Roman" w:hAnsi="Times New Roman" w:cs="Times New Roman"/>
          <w:noProof/>
          <w:lang w:val="en-GB"/>
        </w:rPr>
        <w:lastRenderedPageBreak/>
        <w:t>Koriyama et al., 2002)</w:t>
      </w:r>
      <w:r w:rsidR="001C3A65" w:rsidRPr="00C027C6">
        <w:rPr>
          <w:rFonts w:ascii="Times New Roman" w:hAnsi="Times New Roman" w:cs="Times New Roman"/>
          <w:lang w:val="en-GB"/>
        </w:rPr>
        <w:fldChar w:fldCharType="end"/>
      </w:r>
      <w:r w:rsidR="00E77594" w:rsidRPr="00C027C6">
        <w:rPr>
          <w:rFonts w:ascii="Times New Roman" w:hAnsi="Times New Roman" w:cs="Times New Roman"/>
          <w:lang w:val="en-GB"/>
        </w:rPr>
        <w:t xml:space="preserve">, was assumed to be perceivable via gustatory and textural cues. In comparison to canola oil alone, </w:t>
      </w:r>
      <w:r w:rsidR="002C68DB">
        <w:rPr>
          <w:rFonts w:ascii="Times New Roman" w:hAnsi="Times New Roman" w:cs="Times New Roman"/>
          <w:lang w:val="en-GB"/>
        </w:rPr>
        <w:t xml:space="preserve">for </w:t>
      </w:r>
      <w:r w:rsidR="00E77594" w:rsidRPr="00C027C6">
        <w:rPr>
          <w:rFonts w:ascii="Times New Roman" w:hAnsi="Times New Roman" w:cs="Times New Roman"/>
          <w:lang w:val="en-GB"/>
        </w:rPr>
        <w:t xml:space="preserve">canola oil spiked with oleic acid a shift towards gustatory sensations was assumed. </w:t>
      </w:r>
      <w:r w:rsidR="008E65BD" w:rsidRPr="00C027C6">
        <w:rPr>
          <w:rFonts w:ascii="Times New Roman" w:hAnsi="Times New Roman" w:cs="Times New Roman"/>
          <w:lang w:val="en-GB"/>
        </w:rPr>
        <w:t>As described elsewhere, we observed that fat detection thresholds decreased with an increasing concentration of FFAs</w:t>
      </w:r>
      <w:r w:rsidR="00555372" w:rsidRPr="00C027C6">
        <w:rPr>
          <w:rFonts w:ascii="Times New Roman" w:hAnsi="Times New Roman" w:cs="Times New Roman"/>
          <w:lang w:val="en-GB"/>
        </w:rPr>
        <w:t xml:space="preserve"> </w:t>
      </w:r>
      <w:r w:rsidR="00555372" w:rsidRPr="00C027C6">
        <w:rPr>
          <w:rFonts w:ascii="Times New Roman" w:hAnsi="Times New Roman" w:cs="Times New Roman"/>
          <w:highlight w:val="yellow"/>
          <w:lang w:val="en-GB"/>
        </w:rPr>
        <w:t>(Reference of first manuscript (</w:t>
      </w:r>
      <w:r w:rsidR="00C027C6" w:rsidRPr="00C027C6">
        <w:rPr>
          <w:rFonts w:ascii="Times New Roman" w:hAnsi="Times New Roman" w:cs="Times New Roman"/>
          <w:highlight w:val="yellow"/>
          <w:lang w:val="en-GB"/>
        </w:rPr>
        <w:t>currently submitted at Chemical Senses)</w:t>
      </w:r>
      <w:r w:rsidR="00555372" w:rsidRPr="00C027C6">
        <w:rPr>
          <w:rFonts w:ascii="Times New Roman" w:hAnsi="Times New Roman" w:cs="Times New Roman"/>
          <w:highlight w:val="yellow"/>
          <w:lang w:val="en-GB"/>
        </w:rPr>
        <w:t>)</w:t>
      </w:r>
      <w:r w:rsidR="008E65BD" w:rsidRPr="00C027C6">
        <w:rPr>
          <w:rFonts w:ascii="Times New Roman" w:hAnsi="Times New Roman" w:cs="Times New Roman"/>
          <w:lang w:val="en-GB"/>
        </w:rPr>
        <w:t xml:space="preserve">. Examining the relationship between </w:t>
      </w:r>
      <w:r w:rsidR="00253696">
        <w:rPr>
          <w:rFonts w:ascii="Times New Roman" w:hAnsi="Times New Roman" w:cs="Times New Roman"/>
          <w:lang w:val="en-GB"/>
        </w:rPr>
        <w:t xml:space="preserve">perceptual recognition of </w:t>
      </w:r>
      <w:r w:rsidR="008E65BD" w:rsidRPr="00C027C6">
        <w:rPr>
          <w:rFonts w:ascii="Times New Roman" w:hAnsi="Times New Roman" w:cs="Times New Roman"/>
          <w:lang w:val="en-GB"/>
        </w:rPr>
        <w:t xml:space="preserve">fat and food intake, </w:t>
      </w:r>
      <w:r w:rsidR="003A5783">
        <w:rPr>
          <w:rFonts w:ascii="Times New Roman" w:hAnsi="Times New Roman" w:cs="Times New Roman"/>
          <w:lang w:val="en-GB"/>
        </w:rPr>
        <w:t xml:space="preserve">we observed that the influence of dietary intake might be more pronounced when the fat type is perceived via textural rather than gustatory cues. </w:t>
      </w:r>
      <w:r w:rsidR="002C68DB">
        <w:rPr>
          <w:rFonts w:ascii="Times New Roman" w:hAnsi="Times New Roman" w:cs="Times New Roman"/>
          <w:lang w:val="en-GB"/>
        </w:rPr>
        <w:t xml:space="preserve">Oleic acid detection thresholds were </w:t>
      </w:r>
      <w:r w:rsidR="009A45BD">
        <w:rPr>
          <w:rFonts w:ascii="Times New Roman" w:hAnsi="Times New Roman" w:cs="Times New Roman"/>
          <w:lang w:val="en-GB"/>
        </w:rPr>
        <w:t xml:space="preserve">relatively unaffected by the intake of sweet or savoury high-fat food but were </w:t>
      </w:r>
      <w:r w:rsidR="002C68DB">
        <w:rPr>
          <w:rFonts w:ascii="Times New Roman" w:hAnsi="Times New Roman" w:cs="Times New Roman"/>
          <w:lang w:val="en-GB"/>
        </w:rPr>
        <w:t>found to be negatively associated with the average beta carotene</w:t>
      </w:r>
      <w:r w:rsidR="0047365E">
        <w:rPr>
          <w:rFonts w:ascii="Times New Roman" w:hAnsi="Times New Roman" w:cs="Times New Roman"/>
          <w:lang w:val="en-GB"/>
        </w:rPr>
        <w:t xml:space="preserve"> intake</w:t>
      </w:r>
      <w:r w:rsidR="002C68DB">
        <w:rPr>
          <w:rFonts w:ascii="Times New Roman" w:hAnsi="Times New Roman" w:cs="Times New Roman"/>
          <w:lang w:val="en-GB"/>
        </w:rPr>
        <w:t>. Similar negative correlations were also found between beta carotene intake and detection thresholds for canola oil spiked with oleic acid and paraffin oil. A</w:t>
      </w:r>
      <w:r w:rsidR="00390087">
        <w:rPr>
          <w:rFonts w:ascii="Times New Roman" w:hAnsi="Times New Roman" w:cs="Times New Roman"/>
          <w:lang w:val="en-GB"/>
        </w:rPr>
        <w:t xml:space="preserve">dditionally, it was observed that the higher the intake of </w:t>
      </w:r>
      <w:r w:rsidR="000B2B33">
        <w:rPr>
          <w:rFonts w:ascii="Times New Roman" w:hAnsi="Times New Roman" w:cs="Times New Roman"/>
          <w:lang w:val="en-GB"/>
        </w:rPr>
        <w:t xml:space="preserve">fibre-rich food, </w:t>
      </w:r>
      <w:r w:rsidR="00390087">
        <w:rPr>
          <w:rFonts w:ascii="Times New Roman" w:hAnsi="Times New Roman" w:cs="Times New Roman"/>
          <w:lang w:val="en-GB"/>
        </w:rPr>
        <w:t xml:space="preserve">the lower the detection threshold for </w:t>
      </w:r>
      <w:r w:rsidR="000B2B33">
        <w:rPr>
          <w:rFonts w:ascii="Times New Roman" w:hAnsi="Times New Roman" w:cs="Times New Roman"/>
          <w:lang w:val="en-GB"/>
        </w:rPr>
        <w:t>canola oil</w:t>
      </w:r>
      <w:r w:rsidR="00390087">
        <w:rPr>
          <w:rFonts w:ascii="Times New Roman" w:hAnsi="Times New Roman" w:cs="Times New Roman"/>
          <w:lang w:val="en-GB"/>
        </w:rPr>
        <w:t xml:space="preserve">. </w:t>
      </w:r>
      <w:r w:rsidR="003B5DDC">
        <w:rPr>
          <w:rFonts w:ascii="Times New Roman" w:hAnsi="Times New Roman" w:cs="Times New Roman"/>
          <w:lang w:val="en-GB"/>
        </w:rPr>
        <w:t>It can be speculated whether the intake of food rich in vitamins such as beta-carotene and fibre may lead to slower gastric emptying</w:t>
      </w:r>
      <w:r w:rsidR="009502C3">
        <w:rPr>
          <w:rFonts w:ascii="Times New Roman" w:hAnsi="Times New Roman" w:cs="Times New Roman"/>
          <w:lang w:val="en-GB"/>
        </w:rPr>
        <w:t xml:space="preserve">, </w:t>
      </w:r>
      <w:r w:rsidR="003B5DDC">
        <w:rPr>
          <w:rFonts w:ascii="Times New Roman" w:hAnsi="Times New Roman" w:cs="Times New Roman"/>
          <w:lang w:val="en-GB"/>
        </w:rPr>
        <w:t>increased satiety</w:t>
      </w:r>
      <w:r w:rsidR="009502C3">
        <w:rPr>
          <w:rFonts w:ascii="Times New Roman" w:hAnsi="Times New Roman" w:cs="Times New Roman"/>
          <w:lang w:val="en-GB"/>
        </w:rPr>
        <w:t xml:space="preserve">, and delayed return of hunger </w:t>
      </w:r>
      <w:r w:rsidR="009502C3">
        <w:rPr>
          <w:rFonts w:ascii="Times New Roman" w:hAnsi="Times New Roman" w:cs="Times New Roman"/>
          <w:lang w:val="en-GB"/>
        </w:rPr>
        <w:fldChar w:fldCharType="begin">
          <w:fldData xml:space="preserve">PEVuZE5vdGU+PENpdGU+PEF1dGhvcj5ZdTwvQXV0aG9yPjxZZWFyPjIwMTQ8L1llYXI+PFJlY051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DI1LTgzMDwvcGFnZXM+PHZvbHVtZT4zNjwvdm9sdW1lPjxudW1iZXI+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ZdTwvQXV0aG9yPjxZZWFyPjIwMTQ8L1llYXI+PFJlY051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DI1LTgzMDwvcGFnZXM+PHZvbHVtZT4zNjwvdm9sdW1lPjxudW1iZXI+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9502C3">
        <w:rPr>
          <w:rFonts w:ascii="Times New Roman" w:hAnsi="Times New Roman" w:cs="Times New Roman"/>
          <w:lang w:val="en-GB"/>
        </w:rPr>
      </w:r>
      <w:r w:rsidR="009502C3">
        <w:rPr>
          <w:rFonts w:ascii="Times New Roman" w:hAnsi="Times New Roman" w:cs="Times New Roman"/>
          <w:lang w:val="en-GB"/>
        </w:rPr>
        <w:fldChar w:fldCharType="separate"/>
      </w:r>
      <w:r w:rsidR="009214BC">
        <w:rPr>
          <w:rFonts w:ascii="Times New Roman" w:hAnsi="Times New Roman" w:cs="Times New Roman"/>
          <w:noProof/>
          <w:lang w:val="en-GB"/>
        </w:rPr>
        <w:t>(Benini et al., 1995; Yu, Ke, Li, Zhang, &amp; Fang, 2014)</w:t>
      </w:r>
      <w:r w:rsidR="009502C3">
        <w:rPr>
          <w:rFonts w:ascii="Times New Roman" w:hAnsi="Times New Roman" w:cs="Times New Roman"/>
          <w:lang w:val="en-GB"/>
        </w:rPr>
        <w:fldChar w:fldCharType="end"/>
      </w:r>
      <w:r w:rsidR="003B5DDC">
        <w:rPr>
          <w:rFonts w:ascii="Times New Roman" w:hAnsi="Times New Roman" w:cs="Times New Roman"/>
          <w:lang w:val="en-GB"/>
        </w:rPr>
        <w:t xml:space="preserve"> that might decrease the consumption of processed high-fat foods as it is often found in snacks. </w:t>
      </w:r>
      <w:r w:rsidR="00390087">
        <w:rPr>
          <w:rFonts w:ascii="Times New Roman" w:hAnsi="Times New Roman" w:cs="Times New Roman"/>
          <w:lang w:val="en-GB"/>
        </w:rPr>
        <w:t>In contrast to those negative correlations between fat detection thresholds and the intake of food rich in vitamins and fibre, we also found positive correlations with processed, sweet and savoury high-fat foods</w:t>
      </w:r>
      <w:r w:rsidR="00253696">
        <w:rPr>
          <w:rFonts w:ascii="Times New Roman" w:hAnsi="Times New Roman" w:cs="Times New Roman"/>
          <w:lang w:val="en-GB"/>
        </w:rPr>
        <w:t>. Paraffin oil detection thresholds were associated with the consumption of processed meats and c</w:t>
      </w:r>
      <w:r w:rsidR="00EE6AB8">
        <w:rPr>
          <w:rFonts w:ascii="Times New Roman" w:hAnsi="Times New Roman" w:cs="Times New Roman"/>
          <w:lang w:val="en-GB"/>
        </w:rPr>
        <w:t xml:space="preserve">anola oil detection thresholds correlated positively with </w:t>
      </w:r>
      <w:r w:rsidR="0047365E">
        <w:rPr>
          <w:rFonts w:ascii="Times New Roman" w:hAnsi="Times New Roman" w:cs="Times New Roman"/>
          <w:lang w:val="en-GB"/>
        </w:rPr>
        <w:t xml:space="preserve">the </w:t>
      </w:r>
      <w:r w:rsidR="00055FC0">
        <w:rPr>
          <w:rFonts w:ascii="Times New Roman" w:hAnsi="Times New Roman" w:cs="Times New Roman"/>
          <w:lang w:val="en-GB"/>
        </w:rPr>
        <w:t xml:space="preserve">average consumption of </w:t>
      </w:r>
      <w:r w:rsidR="00EE6AB8">
        <w:rPr>
          <w:rFonts w:ascii="Times New Roman" w:hAnsi="Times New Roman" w:cs="Times New Roman"/>
          <w:lang w:val="en-GB"/>
        </w:rPr>
        <w:t>savoury but also sweet high-fat food.</w:t>
      </w:r>
      <w:r w:rsidR="00055FC0">
        <w:rPr>
          <w:rFonts w:ascii="Times New Roman" w:hAnsi="Times New Roman" w:cs="Times New Roman"/>
          <w:lang w:val="en-GB"/>
        </w:rPr>
        <w:t xml:space="preserve"> </w:t>
      </w:r>
      <w:r w:rsidR="00552EF4">
        <w:rPr>
          <w:rFonts w:ascii="Times New Roman" w:hAnsi="Times New Roman" w:cs="Times New Roman"/>
          <w:lang w:val="en-GB"/>
        </w:rPr>
        <w:t>D</w:t>
      </w:r>
      <w:r w:rsidR="00055FC0">
        <w:rPr>
          <w:rFonts w:ascii="Times New Roman" w:hAnsi="Times New Roman" w:cs="Times New Roman"/>
          <w:lang w:val="en-GB"/>
        </w:rPr>
        <w:t xml:space="preserve">etection thresholds for canola oil spiked with oleic acid </w:t>
      </w:r>
      <w:r w:rsidR="00552EF4">
        <w:rPr>
          <w:rFonts w:ascii="Times New Roman" w:hAnsi="Times New Roman" w:cs="Times New Roman"/>
          <w:lang w:val="en-GB"/>
        </w:rPr>
        <w:t>showed a trend to be</w:t>
      </w:r>
      <w:r w:rsidR="00055FC0">
        <w:rPr>
          <w:rFonts w:ascii="Times New Roman" w:hAnsi="Times New Roman" w:cs="Times New Roman"/>
          <w:lang w:val="en-GB"/>
        </w:rPr>
        <w:t xml:space="preserve"> positively associated with savoury, high-fat foods</w:t>
      </w:r>
      <w:r w:rsidR="00552EF4">
        <w:rPr>
          <w:rFonts w:ascii="Times New Roman" w:hAnsi="Times New Roman" w:cs="Times New Roman"/>
          <w:lang w:val="en-GB"/>
        </w:rPr>
        <w:t xml:space="preserve"> and the intake of ‘extra food’ that is not essential to provide nutrients such as sweet and savoury snacks but also alcohol</w:t>
      </w:r>
      <w:r w:rsidR="00055FC0">
        <w:rPr>
          <w:rFonts w:ascii="Times New Roman" w:hAnsi="Times New Roman" w:cs="Times New Roman"/>
          <w:lang w:val="en-GB"/>
        </w:rPr>
        <w:t xml:space="preserve">. In general, the results of the current study led to the assumption that the higher the intake of sweet or savoury high-fat foods, the higher the fat detection thresholds. In contrast, we suggest that with an </w:t>
      </w:r>
      <w:r w:rsidR="00493B1A">
        <w:rPr>
          <w:rFonts w:ascii="Times New Roman" w:hAnsi="Times New Roman" w:cs="Times New Roman"/>
          <w:lang w:val="en-GB"/>
        </w:rPr>
        <w:t>increased intake</w:t>
      </w:r>
      <w:r w:rsidR="00055FC0">
        <w:rPr>
          <w:rFonts w:ascii="Times New Roman" w:hAnsi="Times New Roman" w:cs="Times New Roman"/>
          <w:lang w:val="en-GB"/>
        </w:rPr>
        <w:t xml:space="preserve"> of food rich in vitamins and fibre, fat detection thresholds are decreased. </w:t>
      </w:r>
    </w:p>
    <w:p w14:paraId="2B91BD93" w14:textId="11273D91" w:rsidR="00E50444" w:rsidRPr="00C027C6" w:rsidRDefault="00A81376"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Up to now, it is unknown </w:t>
      </w:r>
      <w:r w:rsidR="00E80749" w:rsidRPr="00C027C6">
        <w:rPr>
          <w:rFonts w:ascii="Times New Roman" w:hAnsi="Times New Roman" w:cs="Times New Roman"/>
          <w:lang w:val="en-GB"/>
        </w:rPr>
        <w:t>whether</w:t>
      </w:r>
      <w:r w:rsidRPr="00C027C6">
        <w:rPr>
          <w:rFonts w:ascii="Times New Roman" w:hAnsi="Times New Roman" w:cs="Times New Roman"/>
          <w:lang w:val="en-GB"/>
        </w:rPr>
        <w:t xml:space="preserve"> </w:t>
      </w:r>
      <w:r w:rsidR="00E80749" w:rsidRPr="00C027C6">
        <w:rPr>
          <w:rFonts w:ascii="Times New Roman" w:hAnsi="Times New Roman" w:cs="Times New Roman"/>
          <w:lang w:val="en-GB"/>
        </w:rPr>
        <w:t xml:space="preserve">impaired fat sensitivity is a cause of </w:t>
      </w:r>
      <w:r w:rsidR="00A12154" w:rsidRPr="00C027C6">
        <w:rPr>
          <w:rFonts w:ascii="Times New Roman" w:hAnsi="Times New Roman" w:cs="Times New Roman"/>
          <w:lang w:val="en-GB"/>
        </w:rPr>
        <w:t xml:space="preserve">excessive weight </w:t>
      </w:r>
      <w:r w:rsidR="00E80749" w:rsidRPr="00C027C6">
        <w:rPr>
          <w:rFonts w:ascii="Times New Roman" w:hAnsi="Times New Roman" w:cs="Times New Roman"/>
          <w:lang w:val="en-GB"/>
        </w:rPr>
        <w:t>or a predisposition for the development of obesity and overweight. In the current study, no associations between body composition and fat detection thresholds were observed</w:t>
      </w:r>
      <w:r w:rsidR="00E50444" w:rsidRPr="00C027C6">
        <w:rPr>
          <w:rFonts w:ascii="Times New Roman" w:hAnsi="Times New Roman" w:cs="Times New Roman"/>
          <w:lang w:val="en-GB"/>
        </w:rPr>
        <w:t xml:space="preserve">. However, a diet rich in high-fat processed foods was associated with increased fat detection thresholds, whereas a diet rich in vitamins </w:t>
      </w:r>
      <w:r w:rsidR="00E50444" w:rsidRPr="00C027C6">
        <w:rPr>
          <w:rFonts w:ascii="Times New Roman" w:hAnsi="Times New Roman" w:cs="Times New Roman"/>
          <w:lang w:val="en-GB"/>
        </w:rPr>
        <w:lastRenderedPageBreak/>
        <w:t>and fibre correlated with decreased fat detection thresholds. Individuals that are less sensitive for fatty food cues might be more prone t</w:t>
      </w:r>
      <w:r w:rsidR="001D55DF" w:rsidRPr="00C027C6">
        <w:rPr>
          <w:rFonts w:ascii="Times New Roman" w:hAnsi="Times New Roman" w:cs="Times New Roman"/>
          <w:lang w:val="en-GB"/>
        </w:rPr>
        <w:t xml:space="preserve">o an excessive fat intake. In highly processed food, </w:t>
      </w:r>
      <w:r w:rsidR="00DB2C6B">
        <w:rPr>
          <w:rFonts w:ascii="Times New Roman" w:hAnsi="Times New Roman" w:cs="Times New Roman"/>
          <w:lang w:val="en-GB"/>
        </w:rPr>
        <w:t>which are</w:t>
      </w:r>
      <w:r w:rsidR="001D55DF" w:rsidRPr="00C027C6">
        <w:rPr>
          <w:rFonts w:ascii="Times New Roman" w:hAnsi="Times New Roman" w:cs="Times New Roman"/>
          <w:lang w:val="en-GB"/>
        </w:rPr>
        <w:t xml:space="preserve"> often rich in sugar, salt and fat, this overconsumption could </w:t>
      </w:r>
      <w:r w:rsidR="00DB2C6B">
        <w:rPr>
          <w:rFonts w:ascii="Times New Roman" w:hAnsi="Times New Roman" w:cs="Times New Roman"/>
          <w:lang w:val="en-GB"/>
        </w:rPr>
        <w:t xml:space="preserve">be </w:t>
      </w:r>
      <w:r w:rsidR="001D55DF" w:rsidRPr="00C027C6">
        <w:rPr>
          <w:rFonts w:ascii="Times New Roman" w:hAnsi="Times New Roman" w:cs="Times New Roman"/>
          <w:lang w:val="en-GB"/>
        </w:rPr>
        <w:t xml:space="preserve">even </w:t>
      </w:r>
      <w:r w:rsidR="00DB2C6B">
        <w:rPr>
          <w:rFonts w:ascii="Times New Roman" w:hAnsi="Times New Roman" w:cs="Times New Roman"/>
          <w:lang w:val="en-GB"/>
        </w:rPr>
        <w:t>more</w:t>
      </w:r>
      <w:r w:rsidR="001D55DF" w:rsidRPr="00C027C6">
        <w:rPr>
          <w:rFonts w:ascii="Times New Roman" w:hAnsi="Times New Roman" w:cs="Times New Roman"/>
          <w:lang w:val="en-GB"/>
        </w:rPr>
        <w:t xml:space="preserve"> pronounced because the fat content </w:t>
      </w:r>
      <w:r w:rsidR="00507C50" w:rsidRPr="00C027C6">
        <w:rPr>
          <w:rFonts w:ascii="Times New Roman" w:hAnsi="Times New Roman" w:cs="Times New Roman"/>
          <w:lang w:val="en-GB"/>
        </w:rPr>
        <w:t>was shown to be masked</w:t>
      </w:r>
      <w:r w:rsidR="001D55DF" w:rsidRPr="00C027C6">
        <w:rPr>
          <w:rFonts w:ascii="Times New Roman" w:hAnsi="Times New Roman" w:cs="Times New Roman"/>
          <w:lang w:val="en-GB"/>
        </w:rPr>
        <w:t xml:space="preserve"> by other taste sensations </w:t>
      </w:r>
      <w:r w:rsidR="00507C50" w:rsidRPr="00C027C6">
        <w:rPr>
          <w:rFonts w:ascii="Times New Roman" w:hAnsi="Times New Roman" w:cs="Times New Roman"/>
          <w:lang w:val="en-GB"/>
        </w:rPr>
        <w:t xml:space="preserve">such as salty </w:t>
      </w:r>
      <w:r w:rsidR="00E7664A"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Bolhuis&lt;/Author&gt;&lt;Year&gt;2016&lt;/Year&gt;&lt;RecNum&gt;1373&lt;/RecNum&gt;&lt;DisplayText&gt;(Bolhuis, Costanzo, Newman, &amp;amp; Keast, 2016)&lt;/DisplayText&gt;&lt;record&gt;&lt;rec-number&gt;1373&lt;/rec-number&gt;&lt;foreign-keys&gt;&lt;key app="EN" db-id="eeevzvrdhe95fcee5a05r0vpv5fp0s505aer" timestamp="1485526566"&gt;1373&lt;/key&gt;&lt;/foreign-keys&gt;&lt;ref-type name="Journal Article"&gt;17&lt;/ref-type&gt;&lt;contributors&gt;&lt;authors&gt;&lt;author&gt;Bolhuis, D. P.&lt;/author&gt;&lt;author&gt;Costanzo, A.&lt;/author&gt;&lt;author&gt;Newman, L. P.&lt;/author&gt;&lt;author&gt;Keast, R. S.&lt;/author&gt;&lt;/authors&gt;&lt;/contributors&gt;&lt;auth-address&gt;Centre for Advanced Sensory Science, School of Exercise and Nutrition Sciences, Deakin University, Burwood, Australia.&amp;#xD;Centre for Advanced Sensory Science, School of Exercise and Nutrition Sciences, Deakin University, Burwood, Australia russell.keast@deakin.edu.au.&lt;/auth-address&gt;&lt;titles&gt;&lt;title&gt;Salt Promotes Passive Overconsumption of Dietary Fat in Humans&lt;/title&gt;&lt;secondary-title&gt;J Nutr&lt;/secondary-title&gt;&lt;/titles&gt;&lt;periodical&gt;&lt;full-title&gt;J Nutr&lt;/full-title&gt;&lt;abbr-1&gt;The Journal of nutrition&lt;/abbr-1&gt;&lt;/periodical&gt;&lt;pages&gt;838-45&lt;/pages&gt;&lt;volume&gt;146&lt;/volume&gt;&lt;number&gt;4&lt;/number&gt;&lt;keywords&gt;&lt;keyword&gt;ad libitum food intake&lt;/keyword&gt;&lt;keyword&gt;fat&lt;/keyword&gt;&lt;keyword&gt;fat taste sensitivity&lt;/keyword&gt;&lt;keyword&gt;salt&lt;/keyword&gt;&lt;keyword&gt;satiation&lt;/keyword&gt;&lt;/keywords&gt;&lt;dates&gt;&lt;year&gt;2016&lt;/year&gt;&lt;pub-dates&gt;&lt;date&gt;Apr&lt;/date&gt;&lt;/pub-dates&gt;&lt;/dates&gt;&lt;isbn&gt;1541-6100 (Electronic)&amp;#xD;0022-3166 (Linking)&lt;/isbn&gt;&lt;accession-num&gt;26936134&lt;/accession-num&gt;&lt;urls&gt;&lt;related-urls&gt;&lt;url&gt;https://www.ncbi.nlm.nih.gov/pubmed/26936134&lt;/url&gt;&lt;/related-urls&gt;&lt;/urls&gt;&lt;electronic-resource-num&gt;10.3945/jn.115.226365&lt;/electronic-resource-num&gt;&lt;/record&gt;&lt;/Cite&gt;&lt;/EndNote&gt;</w:instrText>
      </w:r>
      <w:r w:rsidR="00E7664A" w:rsidRPr="00C027C6">
        <w:rPr>
          <w:rFonts w:ascii="Times New Roman" w:hAnsi="Times New Roman" w:cs="Times New Roman"/>
          <w:lang w:val="en-GB"/>
        </w:rPr>
        <w:fldChar w:fldCharType="separate"/>
      </w:r>
      <w:r w:rsidR="009214BC">
        <w:rPr>
          <w:rFonts w:ascii="Times New Roman" w:hAnsi="Times New Roman" w:cs="Times New Roman"/>
          <w:noProof/>
          <w:lang w:val="en-GB"/>
        </w:rPr>
        <w:t>(Bolhuis, Costanzo, Newman, &amp; Keast, 2016)</w:t>
      </w:r>
      <w:r w:rsidR="00E7664A" w:rsidRPr="00C027C6">
        <w:rPr>
          <w:rFonts w:ascii="Times New Roman" w:hAnsi="Times New Roman" w:cs="Times New Roman"/>
          <w:lang w:val="en-GB"/>
        </w:rPr>
        <w:fldChar w:fldCharType="end"/>
      </w:r>
      <w:r w:rsidR="00507C50" w:rsidRPr="00C027C6">
        <w:rPr>
          <w:rFonts w:ascii="Times New Roman" w:hAnsi="Times New Roman" w:cs="Times New Roman"/>
          <w:lang w:val="en-GB"/>
        </w:rPr>
        <w:t xml:space="preserve"> and sweet </w:t>
      </w:r>
      <w:r w:rsidR="001C3A65" w:rsidRPr="00C027C6">
        <w:rPr>
          <w:rFonts w:ascii="Times New Roman" w:hAnsi="Times New Roman" w:cs="Times New Roman"/>
          <w:lang w:val="en-GB"/>
        </w:rPr>
        <w:fldChar w:fldCharType="begin"/>
      </w:r>
      <w:r w:rsidR="009214BC">
        <w:rPr>
          <w:rFonts w:ascii="Times New Roman" w:hAnsi="Times New Roman" w:cs="Times New Roman"/>
          <w:lang w:val="en-GB"/>
        </w:rPr>
        <w:instrText xml:space="preserve"> ADDIN EN.CITE &lt;EndNote&gt;&lt;Cite&gt;&lt;Author&gt;Drewnowski&lt;/Author&gt;&lt;Year&gt;1989&lt;/Year&gt;&lt;RecNum&gt;1202&lt;/RecNum&gt;&lt;DisplayText&gt;(Drewnowski, Shrager, Lipsky, Stellar, &amp;amp; Greenwood, 1989)&lt;/DisplayText&gt;&lt;record&gt;&lt;rec-number&gt;1202&lt;/rec-number&gt;&lt;foreign-keys&gt;&lt;key app="EN" db-id="eeevzvrdhe95fcee5a05r0vpv5fp0s505aer" timestamp="1450276714"&gt;1202&lt;/key&gt;&lt;/foreign-keys&gt;&lt;ref-type name="Journal Article"&gt;17&lt;/ref-type&gt;&lt;contributors&gt;&lt;authors&gt;&lt;author&gt;Drewnowski, A.&lt;/author&gt;&lt;author&gt;Shrager, E. E.&lt;/author&gt;&lt;author&gt;Lipsky, C.&lt;/author&gt;&lt;author&gt;Stellar, E.&lt;/author&gt;&lt;author&gt;Greenwood, M. R.&lt;/author&gt;&lt;/authors&gt;&lt;/contributors&gt;&lt;auth-address&gt;Human Nutrition Program, School of Public Health, University of Michigan, Ann Arbor 48109.&lt;/auth-address&gt;&lt;titles&gt;&lt;title&gt;Sugar and fat: sensory and hedonic evaluation of liquid and solid foods&lt;/title&gt;&lt;secondary-title&gt;Physiol Behav&lt;/secondary-title&gt;&lt;/titles&gt;&lt;periodical&gt;&lt;full-title&gt;Physiol Behav&lt;/full-title&gt;&lt;abbr-1&gt;Physiology &amp;amp; behavior&lt;/abbr-1&gt;&lt;/periodical&gt;&lt;pages&gt;177-83&lt;/pages&gt;&lt;volume&gt;45&lt;/volume&gt;&lt;number&gt;1&lt;/number&gt;&lt;keywords&gt;&lt;keyword&gt;Adult&lt;/keyword&gt;&lt;keyword&gt;Dairy Products&lt;/keyword&gt;&lt;keyword&gt;Dietary Carbohydrates/*administration &amp;amp; dosage&lt;/keyword&gt;&lt;keyword&gt;Dietary Fats/*administration &amp;amp; dosage&lt;/keyword&gt;&lt;keyword&gt;Female&lt;/keyword&gt;&lt;keyword&gt;*Food Preferences&lt;/keyword&gt;&lt;keyword&gt;Humans&lt;/keyword&gt;&lt;keyword&gt;Male&lt;/keyword&gt;&lt;keyword&gt;Sucrose/administration &amp;amp; dosage&lt;/keyword&gt;&lt;keyword&gt;*Taste&lt;/keyword&gt;&lt;/keywords&gt;&lt;dates&gt;&lt;year&gt;1989&lt;/year&gt;&lt;pub-dates&gt;&lt;date&gt;Jan&lt;/date&gt;&lt;/pub-dates&gt;&lt;/dates&gt;&lt;isbn&gt;0031-9384 (Print)&amp;#xD;0031-9384 (Linking)&lt;/isbn&gt;&lt;accession-num&gt;2727131&lt;/accession-num&gt;&lt;urls&gt;&lt;related-urls&gt;&lt;url&gt;http://www.ncbi.nlm.nih.gov/pubmed/2727131&lt;/url&gt;&lt;/related-urls&gt;&lt;/urls&gt;&lt;/record&gt;&lt;/Cite&gt;&lt;/EndNote&gt;</w:instrText>
      </w:r>
      <w:r w:rsidR="001C3A65" w:rsidRPr="00C027C6">
        <w:rPr>
          <w:rFonts w:ascii="Times New Roman" w:hAnsi="Times New Roman" w:cs="Times New Roman"/>
          <w:lang w:val="en-GB"/>
        </w:rPr>
        <w:fldChar w:fldCharType="separate"/>
      </w:r>
      <w:r w:rsidR="009214BC">
        <w:rPr>
          <w:rFonts w:ascii="Times New Roman" w:hAnsi="Times New Roman" w:cs="Times New Roman"/>
          <w:noProof/>
          <w:lang w:val="en-GB"/>
        </w:rPr>
        <w:t>(Drewnowski, Shrager, Lipsky, Stellar, &amp; Greenwood, 1989)</w:t>
      </w:r>
      <w:r w:rsidR="001C3A65" w:rsidRPr="00C027C6">
        <w:rPr>
          <w:rFonts w:ascii="Times New Roman" w:hAnsi="Times New Roman" w:cs="Times New Roman"/>
          <w:lang w:val="en-GB"/>
        </w:rPr>
        <w:fldChar w:fldCharType="end"/>
      </w:r>
      <w:r w:rsidR="004455DD" w:rsidRPr="00C027C6">
        <w:rPr>
          <w:rFonts w:ascii="Times New Roman" w:hAnsi="Times New Roman" w:cs="Times New Roman"/>
          <w:lang w:val="en-GB"/>
        </w:rPr>
        <w:t>.</w:t>
      </w:r>
    </w:p>
    <w:p w14:paraId="7DFBD7AC" w14:textId="15682D0F" w:rsidR="0039650B" w:rsidRPr="00C027C6" w:rsidRDefault="0039650B" w:rsidP="0039650B">
      <w:pPr>
        <w:spacing w:line="480" w:lineRule="auto"/>
        <w:jc w:val="both"/>
        <w:rPr>
          <w:rFonts w:ascii="Times New Roman" w:hAnsi="Times New Roman" w:cs="Times New Roman"/>
          <w:lang w:val="en-GB"/>
        </w:rPr>
      </w:pPr>
      <w:r>
        <w:rPr>
          <w:rFonts w:ascii="Times New Roman" w:hAnsi="Times New Roman" w:cs="Times New Roman"/>
          <w:lang w:val="en-GB"/>
        </w:rPr>
        <w:t xml:space="preserve">As a limitation of this study, </w:t>
      </w:r>
      <w:r w:rsidRPr="00C027C6">
        <w:rPr>
          <w:rFonts w:ascii="Times New Roman" w:hAnsi="Times New Roman" w:cs="Times New Roman"/>
          <w:lang w:val="en-GB"/>
        </w:rPr>
        <w:t xml:space="preserve">it has to be acknowledged that the result of no significant relationship between weight status, visceral fat and detection thresholds for </w:t>
      </w:r>
      <w:r w:rsidR="00B0455A">
        <w:rPr>
          <w:rFonts w:ascii="Times New Roman" w:hAnsi="Times New Roman" w:cs="Times New Roman"/>
          <w:lang w:val="en-GB"/>
        </w:rPr>
        <w:t>four</w:t>
      </w:r>
      <w:r w:rsidRPr="00C027C6">
        <w:rPr>
          <w:rFonts w:ascii="Times New Roman" w:hAnsi="Times New Roman" w:cs="Times New Roman"/>
          <w:lang w:val="en-GB"/>
        </w:rPr>
        <w:t xml:space="preserve"> different fat types is based on </w:t>
      </w:r>
      <w:r w:rsidR="00B0455A">
        <w:rPr>
          <w:rFonts w:ascii="Times New Roman" w:hAnsi="Times New Roman" w:cs="Times New Roman"/>
          <w:lang w:val="en-GB"/>
        </w:rPr>
        <w:t xml:space="preserve">an </w:t>
      </w:r>
      <w:r w:rsidRPr="00C027C6">
        <w:rPr>
          <w:rFonts w:ascii="Times New Roman" w:hAnsi="Times New Roman" w:cs="Times New Roman"/>
          <w:lang w:val="en-GB"/>
        </w:rPr>
        <w:t xml:space="preserve">uneven group size and only a small number of obese participants. </w:t>
      </w:r>
    </w:p>
    <w:p w14:paraId="11228560" w14:textId="301703DC" w:rsidR="00E50444" w:rsidRPr="00C027C6" w:rsidRDefault="00E50444" w:rsidP="00C027C6">
      <w:pPr>
        <w:spacing w:line="480" w:lineRule="auto"/>
        <w:jc w:val="both"/>
        <w:rPr>
          <w:rFonts w:ascii="Times New Roman" w:hAnsi="Times New Roman" w:cs="Times New Roman"/>
          <w:lang w:val="en-GB"/>
        </w:rPr>
      </w:pPr>
    </w:p>
    <w:p w14:paraId="74636699" w14:textId="77777777" w:rsidR="004F4B8A" w:rsidRPr="00C027C6" w:rsidRDefault="004F4B8A" w:rsidP="00C027C6">
      <w:pPr>
        <w:pStyle w:val="berschrift1"/>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5. Conclusion</w:t>
      </w:r>
    </w:p>
    <w:p w14:paraId="2463FAAA" w14:textId="1698A72B" w:rsidR="00297597" w:rsidRPr="00C027C6" w:rsidRDefault="0002551C"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his study investigated associations between body composition, dietary intake and oral fat perception. In line with two recent reviews </w:t>
      </w:r>
      <w:r w:rsidR="001C3A65" w:rsidRPr="00C027C6">
        <w:rPr>
          <w:rFonts w:ascii="Times New Roman" w:hAnsi="Times New Roman" w:cs="Times New Roman"/>
          <w:lang w:val="en-GB"/>
        </w:rPr>
        <w:fldChar w:fldCharType="begin">
          <w:fldData xml:space="preserve">PEVuZE5vdGU+PENpdGU+PEF1dGhvcj5UdWNrZXI8L0F1dGhvcj48WWVhcj4yMDE3PC9ZZWFyPjxS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</w:fldData>
        </w:fldChar>
      </w:r>
      <w:r w:rsidR="009214BC">
        <w:rPr>
          <w:rFonts w:ascii="Times New Roman" w:hAnsi="Times New Roman" w:cs="Times New Roman"/>
          <w:lang w:val="en-GB"/>
        </w:rPr>
        <w:instrText xml:space="preserve"> ADDIN EN.CITE </w:instrText>
      </w:r>
      <w:r w:rsidR="009214BC">
        <w:rPr>
          <w:rFonts w:ascii="Times New Roman" w:hAnsi="Times New Roman" w:cs="Times New Roman"/>
          <w:lang w:val="en-GB"/>
        </w:rPr>
        <w:fldChar w:fldCharType="begin">
          <w:fldData xml:space="preserve">PEVuZE5vdGU+PENpdGU+PEF1dGhvcj5UdWNrZXI8L0F1dGhvcj48WWVhcj4yMDE3PC9ZZWFyPjxS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</w:fldData>
        </w:fldChar>
      </w:r>
      <w:r w:rsidR="009214BC">
        <w:rPr>
          <w:rFonts w:ascii="Times New Roman" w:hAnsi="Times New Roman" w:cs="Times New Roman"/>
          <w:lang w:val="en-GB"/>
        </w:rPr>
        <w:instrText xml:space="preserve"> ADDIN EN.CITE.DATA </w:instrText>
      </w:r>
      <w:r w:rsidR="009214BC">
        <w:rPr>
          <w:rFonts w:ascii="Times New Roman" w:hAnsi="Times New Roman" w:cs="Times New Roman"/>
          <w:lang w:val="en-GB"/>
        </w:rPr>
      </w:r>
      <w:r w:rsidR="009214BC">
        <w:rPr>
          <w:rFonts w:ascii="Times New Roman" w:hAnsi="Times New Roman" w:cs="Times New Roman"/>
          <w:lang w:val="en-GB"/>
        </w:rPr>
        <w:fldChar w:fldCharType="end"/>
      </w:r>
      <w:r w:rsidR="001C3A65" w:rsidRPr="00C027C6">
        <w:rPr>
          <w:rFonts w:ascii="Times New Roman" w:hAnsi="Times New Roman" w:cs="Times New Roman"/>
          <w:lang w:val="en-GB"/>
        </w:rPr>
      </w:r>
      <w:r w:rsidR="001C3A65" w:rsidRPr="00C027C6">
        <w:rPr>
          <w:rFonts w:ascii="Times New Roman" w:hAnsi="Times New Roman" w:cs="Times New Roman"/>
          <w:lang w:val="en-GB"/>
        </w:rPr>
        <w:fldChar w:fldCharType="separate"/>
      </w:r>
      <w:r w:rsidR="009214BC">
        <w:rPr>
          <w:rFonts w:ascii="Times New Roman" w:hAnsi="Times New Roman" w:cs="Times New Roman"/>
          <w:noProof/>
          <w:lang w:val="en-GB"/>
        </w:rPr>
        <w:t>(Cox et al., 2016; R. M. Tucker et al., 2017)</w:t>
      </w:r>
      <w:r w:rsidR="001C3A65" w:rsidRPr="00C027C6">
        <w:rPr>
          <w:rFonts w:ascii="Times New Roman" w:hAnsi="Times New Roman" w:cs="Times New Roman"/>
          <w:lang w:val="en-GB"/>
        </w:rPr>
        <w:fldChar w:fldCharType="end"/>
      </w:r>
      <w:r w:rsidRPr="00C027C6">
        <w:rPr>
          <w:rFonts w:ascii="Times New Roman" w:hAnsi="Times New Roman" w:cs="Times New Roman"/>
          <w:lang w:val="en-GB"/>
        </w:rPr>
        <w:t>, no significant relationship between weight status and detection thresholds for oleic acid, paraffin oil, canola oil, and canola oil spiked with oleic acid w</w:t>
      </w:r>
      <w:r w:rsidR="00B0455A">
        <w:rPr>
          <w:rFonts w:ascii="Times New Roman" w:hAnsi="Times New Roman" w:cs="Times New Roman"/>
          <w:lang w:val="en-GB"/>
        </w:rPr>
        <w:t>as</w:t>
      </w:r>
      <w:r w:rsidRPr="00C027C6">
        <w:rPr>
          <w:rFonts w:ascii="Times New Roman" w:hAnsi="Times New Roman" w:cs="Times New Roman"/>
          <w:lang w:val="en-GB"/>
        </w:rPr>
        <w:t xml:space="preserve"> found. Concerning dietary intake, an increased consumption of processed high-fat foods was associated with increased detection thresholds and deteriorated fat sensitivity. In contrast, an elevated intake of food rich in vitamins and fibre was associated with decreased detection thresholds and improved fat sensitivity. Subsequently, </w:t>
      </w:r>
      <w:r w:rsidR="00197A02" w:rsidRPr="00C027C6">
        <w:rPr>
          <w:rFonts w:ascii="Times New Roman" w:hAnsi="Times New Roman" w:cs="Times New Roman"/>
          <w:lang w:val="en-GB"/>
        </w:rPr>
        <w:t>the intake of fruits, vegetables and wholemeal products might not only decrease the energy and fat intake in general, but might also increase the sensitivity for and thus prevent an overconsumpti</w:t>
      </w:r>
      <w:r w:rsidR="00B0455A">
        <w:rPr>
          <w:rFonts w:ascii="Times New Roman" w:hAnsi="Times New Roman" w:cs="Times New Roman"/>
          <w:lang w:val="en-GB"/>
        </w:rPr>
        <w:t>on of processed high-fat food.</w:t>
      </w:r>
    </w:p>
    <w:p w14:paraId="2A9401A2" w14:textId="77777777" w:rsidR="001C3A65" w:rsidRPr="00C027C6" w:rsidRDefault="001C3A65" w:rsidP="00C027C6">
      <w:pPr>
        <w:spacing w:line="480" w:lineRule="auto"/>
        <w:jc w:val="both"/>
        <w:rPr>
          <w:rFonts w:ascii="Times New Roman" w:hAnsi="Times New Roman" w:cs="Times New Roman"/>
          <w:lang w:val="en-GB"/>
        </w:rPr>
      </w:pPr>
    </w:p>
    <w:p w14:paraId="0B0F6E55" w14:textId="77777777" w:rsidR="004F4B8A" w:rsidRPr="00C027C6" w:rsidRDefault="004F4B8A" w:rsidP="00C027C6">
      <w:pPr>
        <w:pStyle w:val="berschrift1"/>
        <w:spacing w:line="480" w:lineRule="auto"/>
        <w:jc w:val="both"/>
        <w:rPr>
          <w:rFonts w:ascii="Times New Roman" w:hAnsi="Times New Roman" w:cs="Times New Roman"/>
          <w:color w:val="auto"/>
          <w:lang w:val="en-GB"/>
        </w:rPr>
      </w:pPr>
      <w:r w:rsidRPr="00C027C6">
        <w:rPr>
          <w:rFonts w:ascii="Times New Roman" w:hAnsi="Times New Roman" w:cs="Times New Roman"/>
          <w:color w:val="auto"/>
          <w:lang w:val="en-GB"/>
        </w:rPr>
        <w:t>6. Acknowledgements</w:t>
      </w:r>
    </w:p>
    <w:p w14:paraId="6A087B7B" w14:textId="77777777" w:rsidR="00AB5D9D" w:rsidRPr="00C027C6" w:rsidRDefault="00AB5D9D" w:rsidP="00C027C6">
      <w:pPr>
        <w:spacing w:line="480" w:lineRule="auto"/>
        <w:jc w:val="both"/>
        <w:rPr>
          <w:rFonts w:ascii="Times New Roman" w:hAnsi="Times New Roman" w:cs="Times New Roman"/>
          <w:lang w:val="en-GB"/>
        </w:rPr>
      </w:pPr>
      <w:r w:rsidRPr="00C027C6">
        <w:rPr>
          <w:rFonts w:ascii="Times New Roman" w:hAnsi="Times New Roman" w:cs="Times New Roman"/>
          <w:lang w:val="en-GB"/>
        </w:rPr>
        <w:t xml:space="preserve">The authors would like to thank Saria McDonald and Janice Chen for their assistance with data collection. This </w:t>
      </w:r>
      <w:r w:rsidR="00F104F7" w:rsidRPr="00C027C6">
        <w:rPr>
          <w:rFonts w:ascii="Times New Roman" w:hAnsi="Times New Roman" w:cs="Times New Roman"/>
          <w:lang w:val="en-GB"/>
        </w:rPr>
        <w:t>work</w:t>
      </w:r>
      <w:r w:rsidRPr="00C027C6">
        <w:rPr>
          <w:rFonts w:ascii="Times New Roman" w:hAnsi="Times New Roman" w:cs="Times New Roman"/>
          <w:lang w:val="en-GB"/>
        </w:rPr>
        <w:t xml:space="preserve"> was supported by the German Academic Exchange Service (DAAD), the Else-Kröner-Fresenius-Stiftung [2015_A28], by a grant [01GI0925] from the German Federal Ministry of </w:t>
      </w:r>
      <w:r w:rsidRPr="00C027C6">
        <w:rPr>
          <w:rFonts w:ascii="Times New Roman" w:hAnsi="Times New Roman" w:cs="Times New Roman"/>
          <w:lang w:val="en-GB"/>
        </w:rPr>
        <w:lastRenderedPageBreak/>
        <w:t>Education and Research (BMBF) to the German Center for Diabetes Research (DZD e.V.) and by the Centre for Advanced Sensory Science (CASS) funding from Deakin University, Australia.</w:t>
      </w:r>
    </w:p>
    <w:p w14:paraId="62761E42" w14:textId="77777777" w:rsidR="001C3A65" w:rsidRPr="00C027C6" w:rsidRDefault="001C3A65" w:rsidP="00C027C6">
      <w:pPr>
        <w:spacing w:line="480" w:lineRule="auto"/>
        <w:jc w:val="both"/>
        <w:rPr>
          <w:rFonts w:ascii="Times New Roman" w:hAnsi="Times New Roman" w:cs="Times New Roman"/>
          <w:lang w:val="en-GB"/>
        </w:rPr>
      </w:pPr>
    </w:p>
    <w:p w14:paraId="6873BE7D" w14:textId="77777777" w:rsidR="004F4B8A" w:rsidRPr="00C027C6" w:rsidRDefault="004F4B8A" w:rsidP="00C027C6">
      <w:pPr>
        <w:pStyle w:val="berschrift1"/>
        <w:spacing w:line="480" w:lineRule="auto"/>
        <w:jc w:val="both"/>
        <w:rPr>
          <w:rFonts w:ascii="Times New Roman" w:hAnsi="Times New Roman" w:cs="Times New Roman"/>
          <w:color w:val="auto"/>
        </w:rPr>
      </w:pPr>
      <w:r w:rsidRPr="00C027C6">
        <w:rPr>
          <w:rFonts w:ascii="Times New Roman" w:hAnsi="Times New Roman" w:cs="Times New Roman"/>
          <w:color w:val="auto"/>
        </w:rPr>
        <w:t>7. References</w:t>
      </w:r>
    </w:p>
    <w:p w14:paraId="4D2AD3B1" w14:textId="77777777" w:rsidR="00ED79CC" w:rsidRPr="00524D36" w:rsidRDefault="00E2072E" w:rsidP="007F2480">
      <w:pPr>
        <w:pStyle w:val="EndNoteBibliography"/>
        <w:spacing w:after="0" w:line="360" w:lineRule="auto"/>
        <w:ind w:left="720" w:hanging="720"/>
        <w:jc w:val="both"/>
        <w:rPr>
          <w:rFonts w:ascii="Times New Roman" w:hAnsi="Times New Roman" w:cs="Times New Roman"/>
          <w:lang w:val="de-DE"/>
        </w:rPr>
      </w:pPr>
      <w:r w:rsidRPr="007F2480">
        <w:rPr>
          <w:rFonts w:ascii="Times New Roman" w:hAnsi="Times New Roman" w:cs="Times New Roman"/>
          <w:lang w:val="en-GB"/>
        </w:rPr>
        <w:fldChar w:fldCharType="begin"/>
      </w:r>
      <w:r w:rsidRPr="007F2480">
        <w:rPr>
          <w:rFonts w:ascii="Times New Roman" w:hAnsi="Times New Roman" w:cs="Times New Roman"/>
          <w:lang w:val="de-DE"/>
        </w:rPr>
        <w:instrText xml:space="preserve"> ADDIN EN.REFLIST </w:instrText>
      </w:r>
      <w:r w:rsidRPr="007F2480">
        <w:rPr>
          <w:rFonts w:ascii="Times New Roman" w:hAnsi="Times New Roman" w:cs="Times New Roman"/>
          <w:lang w:val="en-GB"/>
        </w:rPr>
        <w:fldChar w:fldCharType="separate"/>
      </w:r>
      <w:r w:rsidR="00ED79CC" w:rsidRPr="00524D36">
        <w:rPr>
          <w:rFonts w:ascii="Times New Roman" w:hAnsi="Times New Roman" w:cs="Times New Roman"/>
          <w:lang w:val="de-DE"/>
        </w:rPr>
        <w:t xml:space="preserve">Alexy, U., Schaefer, A., Sailer, O., Busch-Stockfisch, M., Huthmacher, S., Kunert, J., &amp; Kersting, M. (2011). </w:t>
      </w:r>
      <w:r w:rsidR="00ED79CC" w:rsidRPr="007F2480">
        <w:rPr>
          <w:rFonts w:ascii="Times New Roman" w:hAnsi="Times New Roman" w:cs="Times New Roman"/>
        </w:rPr>
        <w:t xml:space="preserve">Sensory Preferences and Discrimination Ability of Children in Relation to Their Body Weight Status. </w:t>
      </w:r>
      <w:r w:rsidR="00ED79CC" w:rsidRPr="00524D36">
        <w:rPr>
          <w:rFonts w:ascii="Times New Roman" w:hAnsi="Times New Roman" w:cs="Times New Roman"/>
          <w:i/>
          <w:lang w:val="de-DE"/>
        </w:rPr>
        <w:t>Journal of Sensory Studies, 26</w:t>
      </w:r>
      <w:r w:rsidR="00ED79CC" w:rsidRPr="00524D36">
        <w:rPr>
          <w:rFonts w:ascii="Times New Roman" w:hAnsi="Times New Roman" w:cs="Times New Roman"/>
          <w:lang w:val="de-DE"/>
        </w:rPr>
        <w:t>(6), 409-412. doi:10.1111/j.1745-459X.2011.00358.x</w:t>
      </w:r>
    </w:p>
    <w:p w14:paraId="0BD34A0F"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524D36">
        <w:rPr>
          <w:rFonts w:ascii="Times New Roman" w:hAnsi="Times New Roman" w:cs="Times New Roman"/>
          <w:lang w:val="de-DE"/>
        </w:rPr>
        <w:t xml:space="preserve">Alexy, U., Schaefer, A., Sailer, O., Busch-Stockfisch, M., Reinehr, T., Kunert, J., &amp; Kersting, M. (2010). </w:t>
      </w:r>
      <w:r w:rsidRPr="007F2480">
        <w:rPr>
          <w:rFonts w:ascii="Times New Roman" w:hAnsi="Times New Roman" w:cs="Times New Roman"/>
        </w:rPr>
        <w:t xml:space="preserve">Sensory preferences and discrimination ability of children before and after an obesity intervention. </w:t>
      </w:r>
      <w:r w:rsidRPr="007F2480">
        <w:rPr>
          <w:rFonts w:ascii="Times New Roman" w:hAnsi="Times New Roman" w:cs="Times New Roman"/>
          <w:i/>
        </w:rPr>
        <w:t>International Journal of Pediatric Obesity, 5</w:t>
      </w:r>
      <w:r w:rsidRPr="007F2480">
        <w:rPr>
          <w:rFonts w:ascii="Times New Roman" w:hAnsi="Times New Roman" w:cs="Times New Roman"/>
        </w:rPr>
        <w:t>(1), 116-119. doi:10.3109/17477160903111755</w:t>
      </w:r>
    </w:p>
    <w:p w14:paraId="6A783652"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Benini, L., Castellani, G., Brighenti, F., Heaton, K. W., Brentegani, M. T., Casiraghi, M. C., . . . Vantini, I. (1995). Gastric-Emptying of a Solid Meal Is Accelerated by the Removal of Dietary Fiber Naturally Present in Food. </w:t>
      </w:r>
      <w:r w:rsidRPr="007F2480">
        <w:rPr>
          <w:rFonts w:ascii="Times New Roman" w:hAnsi="Times New Roman" w:cs="Times New Roman"/>
          <w:i/>
        </w:rPr>
        <w:t>Gut, 36</w:t>
      </w:r>
      <w:r w:rsidRPr="007F2480">
        <w:rPr>
          <w:rFonts w:ascii="Times New Roman" w:hAnsi="Times New Roman" w:cs="Times New Roman"/>
        </w:rPr>
        <w:t>(6), 825-830. doi:DOI 10.1136/gut.36.6.825</w:t>
      </w:r>
    </w:p>
    <w:p w14:paraId="71553821"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Bolhuis, D. P., Costanzo, A., Newman, L. P., &amp; Keast, R. S. (2016). Salt Promotes Passive Overconsumption of Dietary Fat in Humans. </w:t>
      </w:r>
      <w:r w:rsidRPr="007F2480">
        <w:rPr>
          <w:rFonts w:ascii="Times New Roman" w:hAnsi="Times New Roman" w:cs="Times New Roman"/>
          <w:i/>
        </w:rPr>
        <w:t>J Nutr, 146</w:t>
      </w:r>
      <w:r w:rsidRPr="007F2480">
        <w:rPr>
          <w:rFonts w:ascii="Times New Roman" w:hAnsi="Times New Roman" w:cs="Times New Roman"/>
        </w:rPr>
        <w:t>(4), 838-845. doi:10.3945/jn.115.226365</w:t>
      </w:r>
    </w:p>
    <w:p w14:paraId="48A94CD7"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Chale-Rush, A., Burgess, J. R., &amp; Mattes, R. D. (2007). Evidence for human orosensory (taste?) sensitivity to free fatty acids. </w:t>
      </w:r>
      <w:r w:rsidRPr="007F2480">
        <w:rPr>
          <w:rFonts w:ascii="Times New Roman" w:hAnsi="Times New Roman" w:cs="Times New Roman"/>
          <w:i/>
        </w:rPr>
        <w:t>Chem Senses, 32</w:t>
      </w:r>
      <w:r w:rsidRPr="007F2480">
        <w:rPr>
          <w:rFonts w:ascii="Times New Roman" w:hAnsi="Times New Roman" w:cs="Times New Roman"/>
        </w:rPr>
        <w:t>(5), 423-431. doi:10.1093/chemse/bjm007</w:t>
      </w:r>
    </w:p>
    <w:p w14:paraId="295BE81B"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Chevrot, M., Passilly-Degrace, P., Ancel, D., Bernard, A., Enderli, G., Gomes, M., . . . Besnard, P. (2014). Obesity interferes with the orosensory detection of long-chain fatty acids in humans. </w:t>
      </w:r>
      <w:r w:rsidRPr="007F2480">
        <w:rPr>
          <w:rFonts w:ascii="Times New Roman" w:hAnsi="Times New Roman" w:cs="Times New Roman"/>
          <w:i/>
        </w:rPr>
        <w:t>Am J Clin Nutr, 99</w:t>
      </w:r>
      <w:r w:rsidRPr="007F2480">
        <w:rPr>
          <w:rFonts w:ascii="Times New Roman" w:hAnsi="Times New Roman" w:cs="Times New Roman"/>
        </w:rPr>
        <w:t>(5), 975-983. doi:10.3945/ajcn.113.077198</w:t>
      </w:r>
    </w:p>
    <w:p w14:paraId="085CA442"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Cox, D. N., Hendrie, G. A., &amp; Carty, D. (2016). Sensitivity, hedonics and preferences for basic tastes and fat amongst adults and children of differing weight status: A comprehensive review. </w:t>
      </w:r>
      <w:r w:rsidRPr="007F2480">
        <w:rPr>
          <w:rFonts w:ascii="Times New Roman" w:hAnsi="Times New Roman" w:cs="Times New Roman"/>
          <w:i/>
        </w:rPr>
        <w:t>Food Quality and Preference, 48</w:t>
      </w:r>
      <w:r w:rsidRPr="007F2480">
        <w:rPr>
          <w:rFonts w:ascii="Times New Roman" w:hAnsi="Times New Roman" w:cs="Times New Roman"/>
        </w:rPr>
        <w:t>, 359-367. doi:10.1016/j.foodqual.2015.01.006</w:t>
      </w:r>
    </w:p>
    <w:p w14:paraId="592C7425"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Daoudi, H., Plesnik, J., Sayed, A., Sery, O., Rouabah, A., Rouabah, L., &amp; Khan, N. A. (2015). Oral Fat Sensing and CD36 Gene Polymorphism in Algerian Lean and Obese Teenagers. </w:t>
      </w:r>
      <w:r w:rsidRPr="007F2480">
        <w:rPr>
          <w:rFonts w:ascii="Times New Roman" w:hAnsi="Times New Roman" w:cs="Times New Roman"/>
          <w:i/>
        </w:rPr>
        <w:t>Nutrients, 7</w:t>
      </w:r>
      <w:r w:rsidRPr="007F2480">
        <w:rPr>
          <w:rFonts w:ascii="Times New Roman" w:hAnsi="Times New Roman" w:cs="Times New Roman"/>
        </w:rPr>
        <w:t>(11), 9096-9104. doi:10.3390/nu7115455</w:t>
      </w:r>
    </w:p>
    <w:p w14:paraId="5C58534D"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Drewnowski, A. (1997). Why do we like fat? </w:t>
      </w:r>
      <w:r w:rsidRPr="007F2480">
        <w:rPr>
          <w:rFonts w:ascii="Times New Roman" w:hAnsi="Times New Roman" w:cs="Times New Roman"/>
          <w:i/>
        </w:rPr>
        <w:t>J Am Diet Assoc, 97</w:t>
      </w:r>
      <w:r w:rsidRPr="007F2480">
        <w:rPr>
          <w:rFonts w:ascii="Times New Roman" w:hAnsi="Times New Roman" w:cs="Times New Roman"/>
        </w:rPr>
        <w:t xml:space="preserve">(7 Suppl), S58-62. </w:t>
      </w:r>
    </w:p>
    <w:p w14:paraId="38B2B8B2"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Drewnowski, A., Shrager, E. E., Lipsky, C., Stellar, E., &amp; Greenwood, M. R. (1989). Sugar and fat: sensory and hedonic evaluation of liquid and solid foods. </w:t>
      </w:r>
      <w:r w:rsidRPr="007F2480">
        <w:rPr>
          <w:rFonts w:ascii="Times New Roman" w:hAnsi="Times New Roman" w:cs="Times New Roman"/>
          <w:i/>
        </w:rPr>
        <w:t>Physiol Behav, 45</w:t>
      </w:r>
      <w:r w:rsidRPr="007F2480">
        <w:rPr>
          <w:rFonts w:ascii="Times New Roman" w:hAnsi="Times New Roman" w:cs="Times New Roman"/>
        </w:rPr>
        <w:t xml:space="preserve">(1), 177-183. </w:t>
      </w:r>
    </w:p>
    <w:p w14:paraId="6D5A0678"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Fernandez-Garcia, J. C., Alcaide, J., Santiago-Fernandez, C., Roca-Rodriguez, M. M., Aguera, Z., Baños, R., . . . Garrido-Sanchez, L. (2017). An increase in visceral fat is associated with a </w:t>
      </w:r>
      <w:r w:rsidRPr="007F2480">
        <w:rPr>
          <w:rFonts w:ascii="Times New Roman" w:hAnsi="Times New Roman" w:cs="Times New Roman"/>
        </w:rPr>
        <w:lastRenderedPageBreak/>
        <w:t xml:space="preserve">decrease in the taste and olfactory capacity. </w:t>
      </w:r>
      <w:r w:rsidRPr="007F2480">
        <w:rPr>
          <w:rFonts w:ascii="Times New Roman" w:hAnsi="Times New Roman" w:cs="Times New Roman"/>
          <w:i/>
        </w:rPr>
        <w:t>PLoS One, 12</w:t>
      </w:r>
      <w:r w:rsidRPr="007F2480">
        <w:rPr>
          <w:rFonts w:ascii="Times New Roman" w:hAnsi="Times New Roman" w:cs="Times New Roman"/>
        </w:rPr>
        <w:t>(2), e0171204. doi:10.1371/journal.pone.0171204</w:t>
      </w:r>
    </w:p>
    <w:p w14:paraId="58614496"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Gunstone, F. D., &amp; Norris, F. A. (1983). </w:t>
      </w:r>
      <w:r w:rsidRPr="007F2480">
        <w:rPr>
          <w:rFonts w:ascii="Times New Roman" w:hAnsi="Times New Roman" w:cs="Times New Roman"/>
          <w:i/>
        </w:rPr>
        <w:t>Lipids in foods: chemistry, biochemistry, and technology</w:t>
      </w:r>
      <w:r w:rsidRPr="007F2480">
        <w:rPr>
          <w:rFonts w:ascii="Times New Roman" w:hAnsi="Times New Roman" w:cs="Times New Roman"/>
        </w:rPr>
        <w:t>: Pergamon Press.</w:t>
      </w:r>
    </w:p>
    <w:p w14:paraId="1719A1EA" w14:textId="77777777" w:rsidR="00ED79CC" w:rsidRPr="00524D36" w:rsidRDefault="00ED79CC" w:rsidP="007F2480">
      <w:pPr>
        <w:pStyle w:val="EndNoteBibliography"/>
        <w:spacing w:after="0" w:line="360" w:lineRule="auto"/>
        <w:ind w:left="720" w:hanging="720"/>
        <w:jc w:val="both"/>
        <w:rPr>
          <w:rFonts w:ascii="Times New Roman" w:hAnsi="Times New Roman" w:cs="Times New Roman"/>
          <w:lang w:val="de-DE"/>
        </w:rPr>
      </w:pPr>
      <w:r w:rsidRPr="007F2480">
        <w:rPr>
          <w:rFonts w:ascii="Times New Roman" w:hAnsi="Times New Roman" w:cs="Times New Roman"/>
        </w:rPr>
        <w:t xml:space="preserve">Haryono, R. Y., Sprajcer, M. A., &amp; Keast, R. S. (2014). Measuring oral fatty acid thresholds, fat perception, fatty food liking, and papillae density in humans. </w:t>
      </w:r>
      <w:r w:rsidRPr="00524D36">
        <w:rPr>
          <w:rFonts w:ascii="Times New Roman" w:hAnsi="Times New Roman" w:cs="Times New Roman"/>
          <w:i/>
          <w:lang w:val="de-DE"/>
        </w:rPr>
        <w:t>J Vis Exp</w:t>
      </w:r>
      <w:r w:rsidRPr="00524D36">
        <w:rPr>
          <w:rFonts w:ascii="Times New Roman" w:hAnsi="Times New Roman" w:cs="Times New Roman"/>
          <w:lang w:val="de-DE"/>
        </w:rPr>
        <w:t>(88). doi:10.3791/51236</w:t>
      </w:r>
    </w:p>
    <w:p w14:paraId="413A7BF6"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524D36">
        <w:rPr>
          <w:rFonts w:ascii="Times New Roman" w:hAnsi="Times New Roman" w:cs="Times New Roman"/>
          <w:lang w:val="de-DE"/>
        </w:rPr>
        <w:t xml:space="preserve">Heinze, J. M., Preissl, H., Fritsche, A., &amp; Frank, S. (2015). </w:t>
      </w:r>
      <w:r w:rsidRPr="007F2480">
        <w:rPr>
          <w:rFonts w:ascii="Times New Roman" w:hAnsi="Times New Roman" w:cs="Times New Roman"/>
        </w:rPr>
        <w:t xml:space="preserve">Controversies in fat perception. </w:t>
      </w:r>
      <w:r w:rsidRPr="007F2480">
        <w:rPr>
          <w:rFonts w:ascii="Times New Roman" w:hAnsi="Times New Roman" w:cs="Times New Roman"/>
          <w:i/>
        </w:rPr>
        <w:t>Physiol Behav, 152</w:t>
      </w:r>
      <w:r w:rsidRPr="007F2480">
        <w:rPr>
          <w:rFonts w:ascii="Times New Roman" w:hAnsi="Times New Roman" w:cs="Times New Roman"/>
        </w:rPr>
        <w:t>(Pt B), 479-493. doi:10.1016/j.physbeh.2015.08.033</w:t>
      </w:r>
    </w:p>
    <w:p w14:paraId="288A2313"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Koriyama, T., Wongso, S., Watanabe, K., &amp; Abe, H. (2002). Fatty acid compositions of oil species affect the 5 basic taste perceptions. </w:t>
      </w:r>
      <w:r w:rsidRPr="007F2480">
        <w:rPr>
          <w:rFonts w:ascii="Times New Roman" w:hAnsi="Times New Roman" w:cs="Times New Roman"/>
          <w:i/>
        </w:rPr>
        <w:t>J Food Sci, 67</w:t>
      </w:r>
      <w:r w:rsidRPr="007F2480">
        <w:rPr>
          <w:rFonts w:ascii="Times New Roman" w:hAnsi="Times New Roman" w:cs="Times New Roman"/>
        </w:rPr>
        <w:t>(2), 868-873. doi:DOI 10.1111/j.1365-2621.2002.tb10691.x</w:t>
      </w:r>
    </w:p>
    <w:p w14:paraId="242057F7"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Martinez-Cordero, E., Malacara-Hernandez, J. M., &amp; Martinez-Cordero, C. (2015). Taste perception in normal and overweight Mexican adults. </w:t>
      </w:r>
      <w:r w:rsidRPr="007F2480">
        <w:rPr>
          <w:rFonts w:ascii="Times New Roman" w:hAnsi="Times New Roman" w:cs="Times New Roman"/>
          <w:i/>
        </w:rPr>
        <w:t>Appetite, 89</w:t>
      </w:r>
      <w:r w:rsidRPr="007F2480">
        <w:rPr>
          <w:rFonts w:ascii="Times New Roman" w:hAnsi="Times New Roman" w:cs="Times New Roman"/>
        </w:rPr>
        <w:t>, 192-195. doi:10.1016/j.appet.2015.02.015</w:t>
      </w:r>
    </w:p>
    <w:p w14:paraId="0848DAC0"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Mattes, R. D. (1993). Fat preference and adherence to a reduced-fat diet. </w:t>
      </w:r>
      <w:r w:rsidRPr="007F2480">
        <w:rPr>
          <w:rFonts w:ascii="Times New Roman" w:hAnsi="Times New Roman" w:cs="Times New Roman"/>
          <w:i/>
        </w:rPr>
        <w:t>Am J Clin Nutr, 57</w:t>
      </w:r>
      <w:r w:rsidRPr="007F2480">
        <w:rPr>
          <w:rFonts w:ascii="Times New Roman" w:hAnsi="Times New Roman" w:cs="Times New Roman"/>
        </w:rPr>
        <w:t xml:space="preserve">(3), 373-381. </w:t>
      </w:r>
    </w:p>
    <w:p w14:paraId="2D5C2A24"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Mattes, R. D. (2009a). Oral detection of short-, medium-, and long-chain free fatty acids in humans. </w:t>
      </w:r>
      <w:r w:rsidRPr="007F2480">
        <w:rPr>
          <w:rFonts w:ascii="Times New Roman" w:hAnsi="Times New Roman" w:cs="Times New Roman"/>
          <w:i/>
        </w:rPr>
        <w:t>Chem Senses, 34</w:t>
      </w:r>
      <w:r w:rsidRPr="007F2480">
        <w:rPr>
          <w:rFonts w:ascii="Times New Roman" w:hAnsi="Times New Roman" w:cs="Times New Roman"/>
        </w:rPr>
        <w:t>(2), 145-150. doi:10.1093/chemse/bjn072</w:t>
      </w:r>
    </w:p>
    <w:p w14:paraId="088E5CEC"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Mattes, R. D. (2009b). Oral thresholds and suprathreshold intensity ratings for free fatty acids on 3 tongue sites in humans: implications for transduction mechanisms. </w:t>
      </w:r>
      <w:r w:rsidRPr="007F2480">
        <w:rPr>
          <w:rFonts w:ascii="Times New Roman" w:hAnsi="Times New Roman" w:cs="Times New Roman"/>
          <w:i/>
        </w:rPr>
        <w:t>Chem Senses, 34</w:t>
      </w:r>
      <w:r w:rsidRPr="007F2480">
        <w:rPr>
          <w:rFonts w:ascii="Times New Roman" w:hAnsi="Times New Roman" w:cs="Times New Roman"/>
        </w:rPr>
        <w:t>(5), 415-423. doi:10.1093/chemse/bjp015</w:t>
      </w:r>
    </w:p>
    <w:p w14:paraId="132DD904"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Mattes, R. D. (2011). Oral fatty acid signaling and intestinal lipid processing: support and supposition. </w:t>
      </w:r>
      <w:r w:rsidRPr="007F2480">
        <w:rPr>
          <w:rFonts w:ascii="Times New Roman" w:hAnsi="Times New Roman" w:cs="Times New Roman"/>
          <w:i/>
        </w:rPr>
        <w:t>Physiol Behav, 105</w:t>
      </w:r>
      <w:r w:rsidRPr="007F2480">
        <w:rPr>
          <w:rFonts w:ascii="Times New Roman" w:hAnsi="Times New Roman" w:cs="Times New Roman"/>
        </w:rPr>
        <w:t>(1), 27-35. doi:10.1016/j.physbeh.2011.02.016</w:t>
      </w:r>
    </w:p>
    <w:p w14:paraId="21EE8299"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McLennan, W., Podger, A.S. (1999). National Nutrition Survey: Foods Eaten: Australia 1995. </w:t>
      </w:r>
      <w:r w:rsidRPr="007F2480">
        <w:rPr>
          <w:rFonts w:ascii="Times New Roman" w:hAnsi="Times New Roman" w:cs="Times New Roman"/>
          <w:i/>
        </w:rPr>
        <w:t>Australian Bureau of Statistics</w:t>
      </w:r>
      <w:r w:rsidRPr="007F2480">
        <w:rPr>
          <w:rFonts w:ascii="Times New Roman" w:hAnsi="Times New Roman" w:cs="Times New Roman"/>
        </w:rPr>
        <w:t xml:space="preserve">. </w:t>
      </w:r>
    </w:p>
    <w:p w14:paraId="6729FCD5"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McNaughton, S. A., Ball, K., Crawford, D., &amp; Mishra, G. D. (2008). An index of diet and eating patterns is a valid measure of diet quality in an Australian population. </w:t>
      </w:r>
      <w:r w:rsidRPr="007F2480">
        <w:rPr>
          <w:rFonts w:ascii="Times New Roman" w:hAnsi="Times New Roman" w:cs="Times New Roman"/>
          <w:i/>
        </w:rPr>
        <w:t>J Nutr, 138</w:t>
      </w:r>
      <w:r w:rsidRPr="007F2480">
        <w:rPr>
          <w:rFonts w:ascii="Times New Roman" w:hAnsi="Times New Roman" w:cs="Times New Roman"/>
        </w:rPr>
        <w:t xml:space="preserve">(1), 86-93. </w:t>
      </w:r>
    </w:p>
    <w:p w14:paraId="5EF9D3AA"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Newman, L. P., Bolhuis, D. P., Torres, S. J., &amp; Keast, R. S. (2016). Dietary fat restriction increases fat taste sensitivity in people with obesity. </w:t>
      </w:r>
      <w:r w:rsidRPr="007F2480">
        <w:rPr>
          <w:rFonts w:ascii="Times New Roman" w:hAnsi="Times New Roman" w:cs="Times New Roman"/>
          <w:i/>
        </w:rPr>
        <w:t>Obesity (Silver Spring), 24</w:t>
      </w:r>
      <w:r w:rsidRPr="007F2480">
        <w:rPr>
          <w:rFonts w:ascii="Times New Roman" w:hAnsi="Times New Roman" w:cs="Times New Roman"/>
        </w:rPr>
        <w:t>(2), 328-334. doi:10.1002/oby.21357</w:t>
      </w:r>
    </w:p>
    <w:p w14:paraId="1A915743"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Newman, L. P., Keast, R.S.J. (2013). The Test-Retest Reliability of Fatty Acid Taste Thresholds. </w:t>
      </w:r>
      <w:r w:rsidRPr="007F2480">
        <w:rPr>
          <w:rFonts w:ascii="Times New Roman" w:hAnsi="Times New Roman" w:cs="Times New Roman"/>
          <w:i/>
        </w:rPr>
        <w:t>Chem. Percept., 6</w:t>
      </w:r>
      <w:r w:rsidRPr="007F2480">
        <w:rPr>
          <w:rFonts w:ascii="Times New Roman" w:hAnsi="Times New Roman" w:cs="Times New Roman"/>
        </w:rPr>
        <w:t>, 70-77. doi:10.1007/s12078-013-9143-2</w:t>
      </w:r>
    </w:p>
    <w:p w14:paraId="50668DC7"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Newman, L. P., Torres, S. J., Bolhuis, D. P., &amp; Keast, R. S. (2016). The influence of a high-fat meal on fat taste thresholds. </w:t>
      </w:r>
      <w:r w:rsidRPr="007F2480">
        <w:rPr>
          <w:rFonts w:ascii="Times New Roman" w:hAnsi="Times New Roman" w:cs="Times New Roman"/>
          <w:i/>
        </w:rPr>
        <w:t>Appetite, 101</w:t>
      </w:r>
      <w:r w:rsidRPr="007F2480">
        <w:rPr>
          <w:rFonts w:ascii="Times New Roman" w:hAnsi="Times New Roman" w:cs="Times New Roman"/>
        </w:rPr>
        <w:t>, 199-204. doi:10.1016/j.appet.2016.03.011</w:t>
      </w:r>
    </w:p>
    <w:p w14:paraId="04D5B881"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lastRenderedPageBreak/>
        <w:t xml:space="preserve">Pepino, M. Y., Love-Gregory, L., Klein, S., &amp; Abumrad, N. A. (2012). The fatty acid translocase gene CD36 and lingual lipase influence oral sensitivity to fat in obese subjects. </w:t>
      </w:r>
      <w:r w:rsidRPr="007F2480">
        <w:rPr>
          <w:rFonts w:ascii="Times New Roman" w:hAnsi="Times New Roman" w:cs="Times New Roman"/>
          <w:i/>
        </w:rPr>
        <w:t>J Lipid Res, 53</w:t>
      </w:r>
      <w:r w:rsidRPr="007F2480">
        <w:rPr>
          <w:rFonts w:ascii="Times New Roman" w:hAnsi="Times New Roman" w:cs="Times New Roman"/>
        </w:rPr>
        <w:t>(3), 561-566. doi:10.1194/jlr.M021873</w:t>
      </w:r>
    </w:p>
    <w:p w14:paraId="141F14F1"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Rolls, E. T. (2015). Taste, olfactory, and food reward value processing in the brain. </w:t>
      </w:r>
      <w:r w:rsidRPr="007F2480">
        <w:rPr>
          <w:rFonts w:ascii="Times New Roman" w:hAnsi="Times New Roman" w:cs="Times New Roman"/>
          <w:i/>
        </w:rPr>
        <w:t>Progress in Neurobiology, 127</w:t>
      </w:r>
      <w:r w:rsidRPr="007F2480">
        <w:rPr>
          <w:rFonts w:ascii="Times New Roman" w:hAnsi="Times New Roman" w:cs="Times New Roman"/>
        </w:rPr>
        <w:t>, 64-90. doi:10.1016/j.pneurobio.2015.03.002</w:t>
      </w:r>
    </w:p>
    <w:p w14:paraId="48FAAFCE"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Running, C. A., Mattes, R. D., &amp; Tucker, R. M. (2013). Fat taste in humans: sources of within- and between-subject variability. </w:t>
      </w:r>
      <w:r w:rsidRPr="007F2480">
        <w:rPr>
          <w:rFonts w:ascii="Times New Roman" w:hAnsi="Times New Roman" w:cs="Times New Roman"/>
          <w:i/>
        </w:rPr>
        <w:t>Prog Lipid Res, 52</w:t>
      </w:r>
      <w:r w:rsidRPr="007F2480">
        <w:rPr>
          <w:rFonts w:ascii="Times New Roman" w:hAnsi="Times New Roman" w:cs="Times New Roman"/>
        </w:rPr>
        <w:t>(4), 438-445. doi:10.1016/j.plipres.2013.04.007</w:t>
      </w:r>
    </w:p>
    <w:p w14:paraId="444C86C6" w14:textId="77777777" w:rsidR="00ED79CC" w:rsidRPr="00524D36" w:rsidRDefault="00ED79CC" w:rsidP="007F2480">
      <w:pPr>
        <w:pStyle w:val="EndNoteBibliography"/>
        <w:spacing w:after="0" w:line="360" w:lineRule="auto"/>
        <w:ind w:left="720" w:hanging="720"/>
        <w:jc w:val="both"/>
        <w:rPr>
          <w:rFonts w:ascii="Times New Roman" w:hAnsi="Times New Roman" w:cs="Times New Roman"/>
          <w:lang w:val="de-DE"/>
        </w:rPr>
      </w:pPr>
      <w:r w:rsidRPr="007F2480">
        <w:rPr>
          <w:rFonts w:ascii="Times New Roman" w:hAnsi="Times New Roman" w:cs="Times New Roman"/>
        </w:rPr>
        <w:t xml:space="preserve">Sayed, A., Sery, O., Plesnik, J., Daoudi, H., Rouabah, A., Rouabah, L., &amp; Khan, N. A. (2015). CD36 AA genotype is associated with decreased lipid taste perception in young obese, but not lean, children. </w:t>
      </w:r>
      <w:r w:rsidRPr="00524D36">
        <w:rPr>
          <w:rFonts w:ascii="Times New Roman" w:hAnsi="Times New Roman" w:cs="Times New Roman"/>
          <w:i/>
          <w:lang w:val="de-DE"/>
        </w:rPr>
        <w:t>Int J Obes (Lond), 39</w:t>
      </w:r>
      <w:r w:rsidRPr="00524D36">
        <w:rPr>
          <w:rFonts w:ascii="Times New Roman" w:hAnsi="Times New Roman" w:cs="Times New Roman"/>
          <w:lang w:val="de-DE"/>
        </w:rPr>
        <w:t>(6), 920-924. doi:10.1038/ijo.2015.20</w:t>
      </w:r>
    </w:p>
    <w:p w14:paraId="2E38ECD3"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524D36">
        <w:rPr>
          <w:rFonts w:ascii="Times New Roman" w:hAnsi="Times New Roman" w:cs="Times New Roman"/>
          <w:lang w:val="de-DE"/>
        </w:rPr>
        <w:t xml:space="preserve">Sonne, A., Busch-Stockfisch, M., Weiss, J., &amp; Hinrichs, J. (2014). </w:t>
      </w:r>
      <w:r w:rsidRPr="007F2480">
        <w:rPr>
          <w:rFonts w:ascii="Times New Roman" w:hAnsi="Times New Roman" w:cs="Times New Roman"/>
        </w:rPr>
        <w:t xml:space="preserve">Improved mapping of in-mouth creaminess of semi-solid dairy products by combining rheology, particle size, and tribology data. </w:t>
      </w:r>
      <w:r w:rsidRPr="007F2480">
        <w:rPr>
          <w:rFonts w:ascii="Times New Roman" w:hAnsi="Times New Roman" w:cs="Times New Roman"/>
          <w:i/>
        </w:rPr>
        <w:t>Lwt-Food Science and Technology, 59</w:t>
      </w:r>
      <w:r w:rsidRPr="007F2480">
        <w:rPr>
          <w:rFonts w:ascii="Times New Roman" w:hAnsi="Times New Roman" w:cs="Times New Roman"/>
        </w:rPr>
        <w:t>(1), 342-347. doi:10.1016/j.lwt.2014.05.047</w:t>
      </w:r>
    </w:p>
    <w:p w14:paraId="6A538B11"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Stewart, J., Newman, L. P., &amp; Keast, R. S. (2011). Oral sensitivity to oleic acid is associated with fat intake and body mass index. </w:t>
      </w:r>
      <w:r w:rsidRPr="007F2480">
        <w:rPr>
          <w:rFonts w:ascii="Times New Roman" w:hAnsi="Times New Roman" w:cs="Times New Roman"/>
          <w:i/>
        </w:rPr>
        <w:t>Clin Nutr, 30</w:t>
      </w:r>
      <w:r w:rsidRPr="007F2480">
        <w:rPr>
          <w:rFonts w:ascii="Times New Roman" w:hAnsi="Times New Roman" w:cs="Times New Roman"/>
        </w:rPr>
        <w:t>. doi:10.1016/j.clnu.2011.06.007</w:t>
      </w:r>
    </w:p>
    <w:p w14:paraId="49DD4C47"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Stewart, J. E., Feinle-Bisset, C., Golding, M., Delahunty, C., Clifton, P. M., &amp; Keast, R. S. (2010). Oral sensitivity to fatty acids, food consumption and BMI in human subjects. </w:t>
      </w:r>
      <w:r w:rsidRPr="007F2480">
        <w:rPr>
          <w:rFonts w:ascii="Times New Roman" w:hAnsi="Times New Roman" w:cs="Times New Roman"/>
          <w:i/>
        </w:rPr>
        <w:t>Br J Nutr, 104</w:t>
      </w:r>
      <w:r w:rsidRPr="007F2480">
        <w:rPr>
          <w:rFonts w:ascii="Times New Roman" w:hAnsi="Times New Roman" w:cs="Times New Roman"/>
        </w:rPr>
        <w:t>(1), 145-152. doi:10.1017/S0007114510000267</w:t>
      </w:r>
    </w:p>
    <w:p w14:paraId="1490BA46"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Stewart, J. E., &amp; Keast, R. S. (2012). Recent fat intake modulates fat taste sensitivity in lean and overweight subjects. </w:t>
      </w:r>
      <w:r w:rsidRPr="007F2480">
        <w:rPr>
          <w:rFonts w:ascii="Times New Roman" w:hAnsi="Times New Roman" w:cs="Times New Roman"/>
          <w:i/>
        </w:rPr>
        <w:t>Int J Obes (Lond), 36</w:t>
      </w:r>
      <w:r w:rsidRPr="007F2480">
        <w:rPr>
          <w:rFonts w:ascii="Times New Roman" w:hAnsi="Times New Roman" w:cs="Times New Roman"/>
        </w:rPr>
        <w:t>(6), 834-842. doi:10.1038/ijo.2011.155</w:t>
      </w:r>
    </w:p>
    <w:p w14:paraId="2C143FE7"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Stewart, J. E., Newman, L. P., &amp; Keast, R. S. (2011). Oral sensitivity to oleic acid is associated with fat intake and body mass index. </w:t>
      </w:r>
      <w:r w:rsidRPr="007F2480">
        <w:rPr>
          <w:rFonts w:ascii="Times New Roman" w:hAnsi="Times New Roman" w:cs="Times New Roman"/>
          <w:i/>
        </w:rPr>
        <w:t>Clin Nutr, 30</w:t>
      </w:r>
      <w:r w:rsidRPr="007F2480">
        <w:rPr>
          <w:rFonts w:ascii="Times New Roman" w:hAnsi="Times New Roman" w:cs="Times New Roman"/>
        </w:rPr>
        <w:t>(6), 838-844. doi:10.1016/j.clnu.2011.06.007</w:t>
      </w:r>
    </w:p>
    <w:p w14:paraId="68C705CA"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Stewart, J. E., Seimon, R. V., Otto, B., Keast, R. S., Clifton, P. M., &amp; Feinle-Bisset, C. (2011). Marked differences in gustatory and gastrointestinal sensitivity to oleic acid between lean and obese men. </w:t>
      </w:r>
      <w:r w:rsidRPr="007F2480">
        <w:rPr>
          <w:rFonts w:ascii="Times New Roman" w:hAnsi="Times New Roman" w:cs="Times New Roman"/>
          <w:i/>
        </w:rPr>
        <w:t>Am J Clin Nutr, 93</w:t>
      </w:r>
      <w:r w:rsidRPr="007F2480">
        <w:rPr>
          <w:rFonts w:ascii="Times New Roman" w:hAnsi="Times New Roman" w:cs="Times New Roman"/>
        </w:rPr>
        <w:t>(4), 703-711. doi:10.3945/ajcn.110.007583</w:t>
      </w:r>
    </w:p>
    <w:p w14:paraId="334430A2"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Tucker, R., Nuessle, T., Garneau, N., &amp; Mattes, R. (2015). No Difference in Perceived Intensity of Linoleic Acid in the Oral Cavity between Obese and Non-Obese Adults. </w:t>
      </w:r>
      <w:r w:rsidRPr="007F2480">
        <w:rPr>
          <w:rFonts w:ascii="Times New Roman" w:hAnsi="Times New Roman" w:cs="Times New Roman"/>
          <w:i/>
        </w:rPr>
        <w:t>Faseb Journal, 29</w:t>
      </w:r>
      <w:r w:rsidRPr="007F2480">
        <w:rPr>
          <w:rFonts w:ascii="Times New Roman" w:hAnsi="Times New Roman" w:cs="Times New Roman"/>
        </w:rPr>
        <w:t xml:space="preserve">. </w:t>
      </w:r>
    </w:p>
    <w:p w14:paraId="1C94A9CD"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Tucker, R. M., Edlinger, C., Craig, B. A., &amp; Mattes, R. D. (2014). Associations Between BMI and Fat Taste Sensitivity in Humans. </w:t>
      </w:r>
      <w:r w:rsidRPr="007F2480">
        <w:rPr>
          <w:rFonts w:ascii="Times New Roman" w:hAnsi="Times New Roman" w:cs="Times New Roman"/>
          <w:i/>
        </w:rPr>
        <w:t>Chem Senses, 39</w:t>
      </w:r>
      <w:r w:rsidRPr="007F2480">
        <w:rPr>
          <w:rFonts w:ascii="Times New Roman" w:hAnsi="Times New Roman" w:cs="Times New Roman"/>
        </w:rPr>
        <w:t>(4), 349-357. doi:10.1093/chemse/bju006</w:t>
      </w:r>
    </w:p>
    <w:p w14:paraId="21EAD665"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Tucker, R. M., Kaiser, K. A., Parman, M. A., George, B. J., Allison, D. B., &amp; Mattes, R. D. (2017). Comparisons of Fatty Acid Taste Detection Thresholds in People Who Are Lean vs. Overweight or Obese: A Systematic Review and Meta-Analysis. </w:t>
      </w:r>
      <w:r w:rsidRPr="007F2480">
        <w:rPr>
          <w:rFonts w:ascii="Times New Roman" w:hAnsi="Times New Roman" w:cs="Times New Roman"/>
          <w:i/>
        </w:rPr>
        <w:t>PLoS One, 12</w:t>
      </w:r>
      <w:r w:rsidRPr="007F2480">
        <w:rPr>
          <w:rFonts w:ascii="Times New Roman" w:hAnsi="Times New Roman" w:cs="Times New Roman"/>
        </w:rPr>
        <w:t>(1), e0169583. doi:10.1371/journal.pone.0169583</w:t>
      </w:r>
    </w:p>
    <w:p w14:paraId="2381DF34"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Tucker, R. M., Laguna, L., Quinn, R., Mattes, R.D. (2013). The Effect of Short, Daily Oral Exposure on Non-esterified Fatty Acid Sensitivity. </w:t>
      </w:r>
      <w:r w:rsidRPr="007F2480">
        <w:rPr>
          <w:rFonts w:ascii="Times New Roman" w:hAnsi="Times New Roman" w:cs="Times New Roman"/>
          <w:i/>
        </w:rPr>
        <w:t>Chem. Percept., 6</w:t>
      </w:r>
      <w:r w:rsidRPr="007F2480">
        <w:rPr>
          <w:rFonts w:ascii="Times New Roman" w:hAnsi="Times New Roman" w:cs="Times New Roman"/>
        </w:rPr>
        <w:t xml:space="preserve">, 78-85. </w:t>
      </w:r>
    </w:p>
    <w:p w14:paraId="78677C5D"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lastRenderedPageBreak/>
        <w:t xml:space="preserve">Valeri, D., &amp; Meirelles, A. J. A. (1997). Viscosities of fatty acids, triglycerides, and their binary mixtures. </w:t>
      </w:r>
      <w:r w:rsidRPr="007F2480">
        <w:rPr>
          <w:rFonts w:ascii="Times New Roman" w:hAnsi="Times New Roman" w:cs="Times New Roman"/>
          <w:i/>
        </w:rPr>
        <w:t>Journal of the American Oil Chemists Society, 74</w:t>
      </w:r>
      <w:r w:rsidRPr="007F2480">
        <w:rPr>
          <w:rFonts w:ascii="Times New Roman" w:hAnsi="Times New Roman" w:cs="Times New Roman"/>
        </w:rPr>
        <w:t>(10), 1221-1226. doi:DOI 10.1007/s11746-997-0048-6</w:t>
      </w:r>
    </w:p>
    <w:p w14:paraId="6630D6DE"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524D36">
        <w:rPr>
          <w:rFonts w:ascii="Times New Roman" w:hAnsi="Times New Roman" w:cs="Times New Roman"/>
          <w:lang w:val="de-DE"/>
        </w:rPr>
        <w:t xml:space="preserve">Voigt, N., Stein, J., Galindo, M. M., Dunkel, A., Raguse, J. D., Meyerhof, W., . . . </w:t>
      </w:r>
      <w:r w:rsidRPr="007F2480">
        <w:rPr>
          <w:rFonts w:ascii="Times New Roman" w:hAnsi="Times New Roman" w:cs="Times New Roman"/>
        </w:rPr>
        <w:t xml:space="preserve">Behrens, M. (2014). The role of lipolysis in human orosensory fat perception. </w:t>
      </w:r>
      <w:r w:rsidRPr="007F2480">
        <w:rPr>
          <w:rFonts w:ascii="Times New Roman" w:hAnsi="Times New Roman" w:cs="Times New Roman"/>
          <w:i/>
        </w:rPr>
        <w:t>J Lipid Res, 55</w:t>
      </w:r>
      <w:r w:rsidRPr="007F2480">
        <w:rPr>
          <w:rFonts w:ascii="Times New Roman" w:hAnsi="Times New Roman" w:cs="Times New Roman"/>
        </w:rPr>
        <w:t>(5), 870-882. doi:10.1194/jlr.M046029</w:t>
      </w:r>
    </w:p>
    <w:p w14:paraId="172EE746" w14:textId="3DCED8DB" w:rsidR="00ED79CC" w:rsidRPr="00AC31D1"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WHO (Producer). (2008, 7 February 2017). Waist Circumference and Waist-Hip Ratio: Report of a WHO Expert Consultation. Geneva, 8-11 December 2008. Retrieved from </w:t>
      </w:r>
      <w:hyperlink r:id="rId8" w:history="1">
        <w:r w:rsidRPr="00AC31D1">
          <w:rPr>
            <w:rStyle w:val="Hyperlink"/>
            <w:rFonts w:ascii="Times New Roman" w:hAnsi="Times New Roman" w:cs="Times New Roman"/>
            <w:color w:val="auto"/>
            <w:u w:val="none"/>
          </w:rPr>
          <w:t>http://apps.who.int/iris/bitstream/10665/44583/1/9789241501491_eng.pdf</w:t>
        </w:r>
      </w:hyperlink>
    </w:p>
    <w:p w14:paraId="34E510BE" w14:textId="77777777" w:rsidR="00ED79CC" w:rsidRPr="007F2480" w:rsidRDefault="00ED79CC" w:rsidP="007F2480">
      <w:pPr>
        <w:pStyle w:val="EndNoteBibliography"/>
        <w:spacing w:after="0" w:line="360" w:lineRule="auto"/>
        <w:ind w:left="720" w:hanging="720"/>
        <w:jc w:val="both"/>
        <w:rPr>
          <w:rFonts w:ascii="Times New Roman" w:hAnsi="Times New Roman" w:cs="Times New Roman"/>
        </w:rPr>
      </w:pPr>
      <w:r w:rsidRPr="007F2480">
        <w:rPr>
          <w:rFonts w:ascii="Times New Roman" w:hAnsi="Times New Roman" w:cs="Times New Roman"/>
        </w:rPr>
        <w:t xml:space="preserve">Wolfram, G., Bechthold, A., Boeing, H., Ellinger, S., Hauner, H., Kroke, A., . . . Dinter, J. (2015). Evidence-Based Guideline of the German Nutrition Society: Fat Intake and Prevention of Selected Nutrition-Related Diseases. </w:t>
      </w:r>
      <w:r w:rsidRPr="007F2480">
        <w:rPr>
          <w:rFonts w:ascii="Times New Roman" w:hAnsi="Times New Roman" w:cs="Times New Roman"/>
          <w:i/>
        </w:rPr>
        <w:t>Annals of Nutrition and Metabolism, 67</w:t>
      </w:r>
      <w:r w:rsidRPr="007F2480">
        <w:rPr>
          <w:rFonts w:ascii="Times New Roman" w:hAnsi="Times New Roman" w:cs="Times New Roman"/>
        </w:rPr>
        <w:t>(3), 141-204. doi:10.1159/000437243</w:t>
      </w:r>
    </w:p>
    <w:p w14:paraId="5CB6CD11" w14:textId="77777777" w:rsidR="00ED79CC" w:rsidRPr="007F2480" w:rsidRDefault="00ED79CC" w:rsidP="007F2480">
      <w:pPr>
        <w:pStyle w:val="EndNoteBibliography"/>
        <w:spacing w:line="360" w:lineRule="auto"/>
        <w:ind w:left="720" w:hanging="720"/>
        <w:jc w:val="both"/>
        <w:rPr>
          <w:rFonts w:ascii="Times New Roman" w:hAnsi="Times New Roman" w:cs="Times New Roman"/>
        </w:rPr>
      </w:pPr>
      <w:r w:rsidRPr="007F2480">
        <w:rPr>
          <w:rFonts w:ascii="Times New Roman" w:hAnsi="Times New Roman" w:cs="Times New Roman"/>
        </w:rPr>
        <w:t xml:space="preserve">Yu, K., Ke, M. Y., Li, W. H., Zhang, S. Q., &amp; Fang, X. C. (2014). The impact of soluble dietary fibre on gastric emptying, postprandial blood glucose and insulin in patients with type 2 diabetes. </w:t>
      </w:r>
      <w:r w:rsidRPr="007F2480">
        <w:rPr>
          <w:rFonts w:ascii="Times New Roman" w:hAnsi="Times New Roman" w:cs="Times New Roman"/>
          <w:i/>
        </w:rPr>
        <w:t>Asia Pacific Journal of Clinical Nutrition, 23</w:t>
      </w:r>
      <w:r w:rsidRPr="007F2480">
        <w:rPr>
          <w:rFonts w:ascii="Times New Roman" w:hAnsi="Times New Roman" w:cs="Times New Roman"/>
        </w:rPr>
        <w:t>(2), 210-218. doi:10.6133/apjcn.2014.23.2.01</w:t>
      </w:r>
    </w:p>
    <w:p w14:paraId="6F8A3F69" w14:textId="3571690C" w:rsidR="00A164AE" w:rsidRDefault="00E2072E" w:rsidP="007F2480">
      <w:pPr>
        <w:pStyle w:val="EndNoteBibliography"/>
        <w:spacing w:line="360" w:lineRule="auto"/>
        <w:ind w:left="720" w:hanging="720"/>
        <w:jc w:val="both"/>
        <w:rPr>
          <w:rFonts w:ascii="Times New Roman" w:hAnsi="Times New Roman" w:cs="Times New Roman"/>
          <w:lang w:val="en-GB"/>
        </w:rPr>
      </w:pPr>
      <w:r w:rsidRPr="007F2480">
        <w:rPr>
          <w:rFonts w:ascii="Times New Roman" w:hAnsi="Times New Roman" w:cs="Times New Roman"/>
          <w:lang w:val="en-GB"/>
        </w:rPr>
        <w:fldChar w:fldCharType="end"/>
      </w:r>
    </w:p>
    <w:p w14:paraId="5AD7D204" w14:textId="77777777" w:rsidR="00A164AE" w:rsidRDefault="00A164AE">
      <w:pPr>
        <w:rPr>
          <w:rFonts w:ascii="Times New Roman" w:hAnsi="Times New Roman" w:cs="Times New Roman"/>
          <w:noProof/>
          <w:lang w:val="en-GB"/>
        </w:rPr>
      </w:pPr>
      <w:r>
        <w:rPr>
          <w:rFonts w:ascii="Times New Roman" w:hAnsi="Times New Roman" w:cs="Times New Roman"/>
          <w:lang w:val="en-GB"/>
        </w:rPr>
        <w:br w:type="page"/>
      </w:r>
    </w:p>
    <w:p w14:paraId="586B0D97" w14:textId="77777777" w:rsidR="00A164AE" w:rsidRPr="00C027C6" w:rsidRDefault="00A164AE" w:rsidP="00A164AE">
      <w:pPr>
        <w:spacing w:line="480" w:lineRule="auto"/>
        <w:jc w:val="both"/>
        <w:rPr>
          <w:rFonts w:ascii="Times New Roman" w:hAnsi="Times New Roman" w:cs="Times New Roman"/>
          <w:sz w:val="20"/>
          <w:lang w:val="en-GB"/>
        </w:rPr>
      </w:pPr>
      <w:r w:rsidRPr="00C027C6">
        <w:rPr>
          <w:rFonts w:ascii="Times New Roman" w:hAnsi="Times New Roman" w:cs="Times New Roman"/>
          <w:b/>
          <w:sz w:val="20"/>
          <w:lang w:val="en-GB"/>
        </w:rPr>
        <w:lastRenderedPageBreak/>
        <w:t>Table 1.</w:t>
      </w:r>
      <w:r w:rsidRPr="00C027C6">
        <w:rPr>
          <w:rFonts w:ascii="Times New Roman" w:hAnsi="Times New Roman" w:cs="Times New Roman"/>
          <w:sz w:val="20"/>
          <w:lang w:val="en-GB"/>
        </w:rPr>
        <w:t xml:space="preserve"> Fat concentrations for the four stimuli.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838"/>
        <w:gridCol w:w="838"/>
        <w:gridCol w:w="940"/>
        <w:gridCol w:w="848"/>
        <w:gridCol w:w="941"/>
        <w:gridCol w:w="844"/>
        <w:gridCol w:w="1587"/>
        <w:gridCol w:w="1588"/>
      </w:tblGrid>
      <w:tr w:rsidR="00A164AE" w:rsidRPr="00C027C6" w14:paraId="3FC8196F" w14:textId="77777777" w:rsidTr="00524D36">
        <w:tc>
          <w:tcPr>
            <w:tcW w:w="538" w:type="dxa"/>
            <w:tcBorders>
              <w:top w:val="single" w:sz="4" w:space="0" w:color="auto"/>
            </w:tcBorders>
            <w:vAlign w:val="center"/>
          </w:tcPr>
          <w:p w14:paraId="1DF5471A" w14:textId="77777777" w:rsidR="00A164AE" w:rsidRPr="00C027C6" w:rsidRDefault="00A164AE" w:rsidP="00524D36">
            <w:pPr>
              <w:spacing w:line="480" w:lineRule="auto"/>
              <w:jc w:val="center"/>
              <w:rPr>
                <w:rFonts w:ascii="Times New Roman" w:hAnsi="Times New Roman" w:cs="Times New Roman"/>
                <w:b/>
                <w:sz w:val="20"/>
                <w:lang w:val="en-GB"/>
              </w:rPr>
            </w:pPr>
          </w:p>
        </w:tc>
        <w:tc>
          <w:tcPr>
            <w:tcW w:w="1676" w:type="dxa"/>
            <w:gridSpan w:val="2"/>
            <w:tcBorders>
              <w:top w:val="single" w:sz="4" w:space="0" w:color="auto"/>
            </w:tcBorders>
            <w:vAlign w:val="center"/>
          </w:tcPr>
          <w:p w14:paraId="65B583D7"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Oleic Acid</w:t>
            </w:r>
          </w:p>
        </w:tc>
        <w:tc>
          <w:tcPr>
            <w:tcW w:w="1788" w:type="dxa"/>
            <w:gridSpan w:val="2"/>
            <w:tcBorders>
              <w:top w:val="single" w:sz="4" w:space="0" w:color="auto"/>
            </w:tcBorders>
            <w:vAlign w:val="center"/>
          </w:tcPr>
          <w:p w14:paraId="7F8FAF4F"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Paraffin Oil</w:t>
            </w:r>
          </w:p>
        </w:tc>
        <w:tc>
          <w:tcPr>
            <w:tcW w:w="1785" w:type="dxa"/>
            <w:gridSpan w:val="2"/>
            <w:tcBorders>
              <w:top w:val="single" w:sz="4" w:space="0" w:color="auto"/>
            </w:tcBorders>
            <w:vAlign w:val="center"/>
          </w:tcPr>
          <w:p w14:paraId="46457298"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Canola Oil</w:t>
            </w:r>
          </w:p>
        </w:tc>
        <w:tc>
          <w:tcPr>
            <w:tcW w:w="3175" w:type="dxa"/>
            <w:gridSpan w:val="2"/>
            <w:tcBorders>
              <w:top w:val="single" w:sz="4" w:space="0" w:color="auto"/>
            </w:tcBorders>
            <w:vAlign w:val="center"/>
          </w:tcPr>
          <w:p w14:paraId="714A05A9"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Canola Oil + Oleic Acid</w:t>
            </w:r>
          </w:p>
        </w:tc>
      </w:tr>
      <w:tr w:rsidR="00A164AE" w:rsidRPr="00C027C6" w14:paraId="27496D37" w14:textId="77777777" w:rsidTr="00524D36">
        <w:tc>
          <w:tcPr>
            <w:tcW w:w="538" w:type="dxa"/>
            <w:tcBorders>
              <w:bottom w:val="single" w:sz="4" w:space="0" w:color="auto"/>
            </w:tcBorders>
            <w:vAlign w:val="center"/>
          </w:tcPr>
          <w:p w14:paraId="7A8486AC" w14:textId="77777777" w:rsidR="00A164AE" w:rsidRPr="00C027C6" w:rsidRDefault="00A164AE" w:rsidP="00524D36">
            <w:pPr>
              <w:spacing w:line="480" w:lineRule="auto"/>
              <w:jc w:val="center"/>
              <w:rPr>
                <w:rFonts w:ascii="Times New Roman" w:hAnsi="Times New Roman" w:cs="Times New Roman"/>
                <w:b/>
                <w:sz w:val="20"/>
                <w:lang w:val="en-GB"/>
              </w:rPr>
            </w:pPr>
          </w:p>
        </w:tc>
        <w:tc>
          <w:tcPr>
            <w:tcW w:w="838" w:type="dxa"/>
            <w:tcBorders>
              <w:bottom w:val="single" w:sz="4" w:space="0" w:color="auto"/>
            </w:tcBorders>
            <w:vAlign w:val="center"/>
          </w:tcPr>
          <w:p w14:paraId="492F5C09"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mM</w:t>
            </w:r>
          </w:p>
        </w:tc>
        <w:tc>
          <w:tcPr>
            <w:tcW w:w="838" w:type="dxa"/>
            <w:tcBorders>
              <w:bottom w:val="single" w:sz="4" w:space="0" w:color="auto"/>
            </w:tcBorders>
            <w:vAlign w:val="center"/>
          </w:tcPr>
          <w:p w14:paraId="38EAA04F"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w:t>
            </w:r>
          </w:p>
        </w:tc>
        <w:tc>
          <w:tcPr>
            <w:tcW w:w="940" w:type="dxa"/>
            <w:tcBorders>
              <w:bottom w:val="single" w:sz="4" w:space="0" w:color="auto"/>
            </w:tcBorders>
            <w:vAlign w:val="center"/>
          </w:tcPr>
          <w:p w14:paraId="1C14C4C7"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mM</w:t>
            </w:r>
          </w:p>
        </w:tc>
        <w:tc>
          <w:tcPr>
            <w:tcW w:w="848" w:type="dxa"/>
            <w:tcBorders>
              <w:bottom w:val="single" w:sz="4" w:space="0" w:color="auto"/>
            </w:tcBorders>
            <w:vAlign w:val="center"/>
          </w:tcPr>
          <w:p w14:paraId="63CDC41B"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w:t>
            </w:r>
          </w:p>
        </w:tc>
        <w:tc>
          <w:tcPr>
            <w:tcW w:w="941" w:type="dxa"/>
            <w:tcBorders>
              <w:bottom w:val="single" w:sz="4" w:space="0" w:color="auto"/>
            </w:tcBorders>
            <w:vAlign w:val="center"/>
          </w:tcPr>
          <w:p w14:paraId="67E93A64" w14:textId="77777777" w:rsidR="00A164AE" w:rsidRPr="00C027C6" w:rsidRDefault="00A164AE" w:rsidP="00524D36">
            <w:pPr>
              <w:spacing w:line="480" w:lineRule="auto"/>
              <w:jc w:val="center"/>
              <w:rPr>
                <w:rFonts w:ascii="Times New Roman" w:hAnsi="Times New Roman" w:cs="Times New Roman"/>
                <w:b/>
                <w:sz w:val="20"/>
                <w:lang w:val="en-GB"/>
              </w:rPr>
            </w:pPr>
            <w:r w:rsidRPr="00C027C6">
              <w:rPr>
                <w:rFonts w:ascii="Times New Roman" w:hAnsi="Times New Roman" w:cs="Times New Roman"/>
                <w:b/>
                <w:sz w:val="20"/>
                <w:lang w:val="en-GB"/>
              </w:rPr>
              <w:t>mM</w:t>
            </w:r>
          </w:p>
        </w:tc>
        <w:tc>
          <w:tcPr>
            <w:tcW w:w="844" w:type="dxa"/>
            <w:tcBorders>
              <w:bottom w:val="single" w:sz="4" w:space="0" w:color="auto"/>
            </w:tcBorders>
            <w:vAlign w:val="center"/>
          </w:tcPr>
          <w:p w14:paraId="7971EE75"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lang w:val="en-GB"/>
              </w:rPr>
              <w:t>%</w:t>
            </w:r>
            <w:r w:rsidRPr="00C027C6">
              <w:rPr>
                <w:rFonts w:ascii="Times New Roman" w:hAnsi="Times New Roman" w:cs="Times New Roman"/>
                <w:b/>
                <w:sz w:val="20"/>
                <w:vertAlign w:val="superscript"/>
                <w:lang w:val="en-GB"/>
              </w:rPr>
              <w:t xml:space="preserve"> </w:t>
            </w:r>
          </w:p>
        </w:tc>
        <w:tc>
          <w:tcPr>
            <w:tcW w:w="1587" w:type="dxa"/>
            <w:tcBorders>
              <w:bottom w:val="single" w:sz="4" w:space="0" w:color="auto"/>
            </w:tcBorders>
            <w:vAlign w:val="center"/>
          </w:tcPr>
          <w:p w14:paraId="22D6006F"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mM</w:t>
            </w:r>
          </w:p>
        </w:tc>
        <w:tc>
          <w:tcPr>
            <w:tcW w:w="1587" w:type="dxa"/>
            <w:tcBorders>
              <w:bottom w:val="single" w:sz="4" w:space="0" w:color="auto"/>
            </w:tcBorders>
            <w:vAlign w:val="center"/>
          </w:tcPr>
          <w:p w14:paraId="06DB549B"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w:t>
            </w:r>
            <w:r w:rsidRPr="00C027C6">
              <w:rPr>
                <w:rFonts w:ascii="Times New Roman" w:hAnsi="Times New Roman" w:cs="Times New Roman"/>
                <w:b/>
                <w:sz w:val="20"/>
                <w:vertAlign w:val="superscript"/>
              </w:rPr>
              <w:t xml:space="preserve"> </w:t>
            </w:r>
          </w:p>
        </w:tc>
      </w:tr>
      <w:tr w:rsidR="00A164AE" w:rsidRPr="00C027C6" w14:paraId="12F82BEE" w14:textId="77777777" w:rsidTr="00524D36">
        <w:tc>
          <w:tcPr>
            <w:tcW w:w="538" w:type="dxa"/>
            <w:tcBorders>
              <w:top w:val="single" w:sz="4" w:space="0" w:color="auto"/>
            </w:tcBorders>
            <w:vAlign w:val="center"/>
          </w:tcPr>
          <w:p w14:paraId="46EFA595"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1</w:t>
            </w:r>
          </w:p>
        </w:tc>
        <w:tc>
          <w:tcPr>
            <w:tcW w:w="838" w:type="dxa"/>
            <w:tcBorders>
              <w:top w:val="single" w:sz="4" w:space="0" w:color="auto"/>
            </w:tcBorders>
            <w:vAlign w:val="center"/>
          </w:tcPr>
          <w:p w14:paraId="72B00D5B"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2</w:t>
            </w:r>
          </w:p>
        </w:tc>
        <w:tc>
          <w:tcPr>
            <w:tcW w:w="838" w:type="dxa"/>
            <w:tcBorders>
              <w:top w:val="single" w:sz="4" w:space="0" w:color="auto"/>
            </w:tcBorders>
            <w:vAlign w:val="center"/>
          </w:tcPr>
          <w:p w14:paraId="66FD6028"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01</w:t>
            </w:r>
          </w:p>
        </w:tc>
        <w:tc>
          <w:tcPr>
            <w:tcW w:w="940" w:type="dxa"/>
            <w:tcBorders>
              <w:top w:val="single" w:sz="4" w:space="0" w:color="auto"/>
            </w:tcBorders>
            <w:vAlign w:val="center"/>
          </w:tcPr>
          <w:p w14:paraId="215EC15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41</w:t>
            </w:r>
          </w:p>
        </w:tc>
        <w:tc>
          <w:tcPr>
            <w:tcW w:w="848" w:type="dxa"/>
            <w:tcBorders>
              <w:top w:val="single" w:sz="4" w:space="0" w:color="auto"/>
            </w:tcBorders>
            <w:vAlign w:val="center"/>
          </w:tcPr>
          <w:p w14:paraId="4B2CD6AA"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30</w:t>
            </w:r>
          </w:p>
        </w:tc>
        <w:tc>
          <w:tcPr>
            <w:tcW w:w="941" w:type="dxa"/>
            <w:tcBorders>
              <w:top w:val="single" w:sz="4" w:space="0" w:color="auto"/>
            </w:tcBorders>
            <w:vAlign w:val="center"/>
          </w:tcPr>
          <w:p w14:paraId="1234155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9.90</w:t>
            </w:r>
          </w:p>
        </w:tc>
        <w:tc>
          <w:tcPr>
            <w:tcW w:w="844" w:type="dxa"/>
            <w:tcBorders>
              <w:top w:val="single" w:sz="4" w:space="0" w:color="auto"/>
            </w:tcBorders>
            <w:vAlign w:val="center"/>
          </w:tcPr>
          <w:p w14:paraId="7323A5C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30</w:t>
            </w:r>
          </w:p>
        </w:tc>
        <w:tc>
          <w:tcPr>
            <w:tcW w:w="1587" w:type="dxa"/>
            <w:tcBorders>
              <w:top w:val="single" w:sz="4" w:space="0" w:color="auto"/>
            </w:tcBorders>
            <w:vAlign w:val="center"/>
          </w:tcPr>
          <w:p w14:paraId="399C018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9.90 + 3.80</w:t>
            </w:r>
          </w:p>
        </w:tc>
        <w:tc>
          <w:tcPr>
            <w:tcW w:w="1587" w:type="dxa"/>
            <w:tcBorders>
              <w:top w:val="single" w:sz="4" w:space="0" w:color="auto"/>
            </w:tcBorders>
            <w:vAlign w:val="center"/>
          </w:tcPr>
          <w:p w14:paraId="30F3C5C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30 + 0.119</w:t>
            </w:r>
          </w:p>
        </w:tc>
      </w:tr>
      <w:tr w:rsidR="00A164AE" w:rsidRPr="00C027C6" w14:paraId="7B6CD9EC" w14:textId="77777777" w:rsidTr="00524D36">
        <w:tc>
          <w:tcPr>
            <w:tcW w:w="538" w:type="dxa"/>
            <w:vAlign w:val="center"/>
          </w:tcPr>
          <w:p w14:paraId="55BA16DC"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2</w:t>
            </w:r>
          </w:p>
        </w:tc>
        <w:tc>
          <w:tcPr>
            <w:tcW w:w="838" w:type="dxa"/>
            <w:vAlign w:val="center"/>
          </w:tcPr>
          <w:p w14:paraId="5F0BE81C"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6</w:t>
            </w:r>
          </w:p>
        </w:tc>
        <w:tc>
          <w:tcPr>
            <w:tcW w:w="838" w:type="dxa"/>
            <w:vAlign w:val="center"/>
          </w:tcPr>
          <w:p w14:paraId="66D4737B"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02</w:t>
            </w:r>
          </w:p>
        </w:tc>
        <w:tc>
          <w:tcPr>
            <w:tcW w:w="940" w:type="dxa"/>
            <w:vAlign w:val="center"/>
          </w:tcPr>
          <w:p w14:paraId="7F5F1271"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7.88</w:t>
            </w:r>
          </w:p>
        </w:tc>
        <w:tc>
          <w:tcPr>
            <w:tcW w:w="848" w:type="dxa"/>
            <w:vAlign w:val="center"/>
          </w:tcPr>
          <w:p w14:paraId="7D53744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00</w:t>
            </w:r>
          </w:p>
        </w:tc>
        <w:tc>
          <w:tcPr>
            <w:tcW w:w="941" w:type="dxa"/>
            <w:vAlign w:val="center"/>
          </w:tcPr>
          <w:p w14:paraId="05A1CCE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2.69</w:t>
            </w:r>
          </w:p>
        </w:tc>
        <w:tc>
          <w:tcPr>
            <w:tcW w:w="844" w:type="dxa"/>
            <w:vAlign w:val="center"/>
          </w:tcPr>
          <w:p w14:paraId="2B3E5113"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00</w:t>
            </w:r>
          </w:p>
        </w:tc>
        <w:tc>
          <w:tcPr>
            <w:tcW w:w="1587" w:type="dxa"/>
            <w:vAlign w:val="center"/>
          </w:tcPr>
          <w:p w14:paraId="10B8FE4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2.69 + 3.80</w:t>
            </w:r>
          </w:p>
        </w:tc>
        <w:tc>
          <w:tcPr>
            <w:tcW w:w="1587" w:type="dxa"/>
            <w:vAlign w:val="center"/>
          </w:tcPr>
          <w:p w14:paraId="23FEA78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00 + 0.119</w:t>
            </w:r>
          </w:p>
        </w:tc>
      </w:tr>
      <w:tr w:rsidR="00A164AE" w:rsidRPr="00C027C6" w14:paraId="4BC5627B" w14:textId="77777777" w:rsidTr="00524D36">
        <w:tc>
          <w:tcPr>
            <w:tcW w:w="538" w:type="dxa"/>
            <w:vAlign w:val="center"/>
          </w:tcPr>
          <w:p w14:paraId="19F13FAD"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3</w:t>
            </w:r>
          </w:p>
        </w:tc>
        <w:tc>
          <w:tcPr>
            <w:tcW w:w="838" w:type="dxa"/>
            <w:vAlign w:val="center"/>
          </w:tcPr>
          <w:p w14:paraId="57249CF3"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00</w:t>
            </w:r>
          </w:p>
        </w:tc>
        <w:tc>
          <w:tcPr>
            <w:tcW w:w="838" w:type="dxa"/>
            <w:vAlign w:val="center"/>
          </w:tcPr>
          <w:p w14:paraId="32A5EC9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32</w:t>
            </w:r>
          </w:p>
        </w:tc>
        <w:tc>
          <w:tcPr>
            <w:tcW w:w="940" w:type="dxa"/>
            <w:vAlign w:val="center"/>
          </w:tcPr>
          <w:p w14:paraId="227266A7"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5.21</w:t>
            </w:r>
          </w:p>
        </w:tc>
        <w:tc>
          <w:tcPr>
            <w:tcW w:w="848" w:type="dxa"/>
            <w:vAlign w:val="center"/>
          </w:tcPr>
          <w:p w14:paraId="19D8C99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41</w:t>
            </w:r>
          </w:p>
        </w:tc>
        <w:tc>
          <w:tcPr>
            <w:tcW w:w="941" w:type="dxa"/>
            <w:vAlign w:val="center"/>
          </w:tcPr>
          <w:p w14:paraId="2CB9A2A8"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46.09</w:t>
            </w:r>
          </w:p>
        </w:tc>
        <w:tc>
          <w:tcPr>
            <w:tcW w:w="844" w:type="dxa"/>
            <w:vAlign w:val="center"/>
          </w:tcPr>
          <w:p w14:paraId="68A1DED8"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41</w:t>
            </w:r>
          </w:p>
        </w:tc>
        <w:tc>
          <w:tcPr>
            <w:tcW w:w="1587" w:type="dxa"/>
            <w:vAlign w:val="center"/>
          </w:tcPr>
          <w:p w14:paraId="24EF002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46.09 + 3.80</w:t>
            </w:r>
          </w:p>
        </w:tc>
        <w:tc>
          <w:tcPr>
            <w:tcW w:w="1587" w:type="dxa"/>
            <w:vAlign w:val="center"/>
          </w:tcPr>
          <w:p w14:paraId="7FE693EA"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41 + 0.119</w:t>
            </w:r>
          </w:p>
        </w:tc>
      </w:tr>
      <w:tr w:rsidR="00A164AE" w:rsidRPr="00C027C6" w14:paraId="15DEE40A" w14:textId="77777777" w:rsidTr="00524D36">
        <w:tc>
          <w:tcPr>
            <w:tcW w:w="538" w:type="dxa"/>
            <w:vAlign w:val="center"/>
          </w:tcPr>
          <w:p w14:paraId="6E5FE6DE"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4</w:t>
            </w:r>
          </w:p>
        </w:tc>
        <w:tc>
          <w:tcPr>
            <w:tcW w:w="838" w:type="dxa"/>
            <w:vAlign w:val="center"/>
          </w:tcPr>
          <w:p w14:paraId="7028B8D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40</w:t>
            </w:r>
          </w:p>
        </w:tc>
        <w:tc>
          <w:tcPr>
            <w:tcW w:w="838" w:type="dxa"/>
            <w:vAlign w:val="center"/>
          </w:tcPr>
          <w:p w14:paraId="654853B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44</w:t>
            </w:r>
          </w:p>
        </w:tc>
        <w:tc>
          <w:tcPr>
            <w:tcW w:w="940" w:type="dxa"/>
            <w:vAlign w:val="center"/>
          </w:tcPr>
          <w:p w14:paraId="22C1840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5.76</w:t>
            </w:r>
          </w:p>
        </w:tc>
        <w:tc>
          <w:tcPr>
            <w:tcW w:w="848" w:type="dxa"/>
            <w:vAlign w:val="center"/>
          </w:tcPr>
          <w:p w14:paraId="74F3D35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00</w:t>
            </w:r>
          </w:p>
        </w:tc>
        <w:tc>
          <w:tcPr>
            <w:tcW w:w="941" w:type="dxa"/>
            <w:vAlign w:val="center"/>
          </w:tcPr>
          <w:p w14:paraId="4900A58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65.37</w:t>
            </w:r>
          </w:p>
        </w:tc>
        <w:tc>
          <w:tcPr>
            <w:tcW w:w="844" w:type="dxa"/>
            <w:vAlign w:val="center"/>
          </w:tcPr>
          <w:p w14:paraId="38DAE09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00</w:t>
            </w:r>
          </w:p>
        </w:tc>
        <w:tc>
          <w:tcPr>
            <w:tcW w:w="1587" w:type="dxa"/>
            <w:vAlign w:val="center"/>
          </w:tcPr>
          <w:p w14:paraId="3FE6012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65.37 + 3.80</w:t>
            </w:r>
          </w:p>
        </w:tc>
        <w:tc>
          <w:tcPr>
            <w:tcW w:w="1587" w:type="dxa"/>
            <w:vAlign w:val="center"/>
          </w:tcPr>
          <w:p w14:paraId="75C807C4"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00 + 0.119</w:t>
            </w:r>
          </w:p>
        </w:tc>
      </w:tr>
      <w:tr w:rsidR="00A164AE" w:rsidRPr="00C027C6" w14:paraId="36FD32EC" w14:textId="77777777" w:rsidTr="00524D36">
        <w:tc>
          <w:tcPr>
            <w:tcW w:w="538" w:type="dxa"/>
            <w:vAlign w:val="center"/>
          </w:tcPr>
          <w:p w14:paraId="22DF1499"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5</w:t>
            </w:r>
          </w:p>
        </w:tc>
        <w:tc>
          <w:tcPr>
            <w:tcW w:w="838" w:type="dxa"/>
            <w:vAlign w:val="center"/>
          </w:tcPr>
          <w:p w14:paraId="6325F79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00</w:t>
            </w:r>
          </w:p>
        </w:tc>
        <w:tc>
          <w:tcPr>
            <w:tcW w:w="838" w:type="dxa"/>
            <w:vAlign w:val="center"/>
          </w:tcPr>
          <w:p w14:paraId="4297422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63</w:t>
            </w:r>
          </w:p>
        </w:tc>
        <w:tc>
          <w:tcPr>
            <w:tcW w:w="940" w:type="dxa"/>
            <w:vAlign w:val="center"/>
          </w:tcPr>
          <w:p w14:paraId="3FD2A3A5"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0.42</w:t>
            </w:r>
          </w:p>
        </w:tc>
        <w:tc>
          <w:tcPr>
            <w:tcW w:w="848" w:type="dxa"/>
            <w:vAlign w:val="center"/>
          </w:tcPr>
          <w:p w14:paraId="0EDCCEFB"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82</w:t>
            </w:r>
          </w:p>
        </w:tc>
        <w:tc>
          <w:tcPr>
            <w:tcW w:w="941" w:type="dxa"/>
            <w:vAlign w:val="center"/>
          </w:tcPr>
          <w:p w14:paraId="47FD251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92.18</w:t>
            </w:r>
          </w:p>
        </w:tc>
        <w:tc>
          <w:tcPr>
            <w:tcW w:w="844" w:type="dxa"/>
            <w:vAlign w:val="center"/>
          </w:tcPr>
          <w:p w14:paraId="558495C8"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82</w:t>
            </w:r>
          </w:p>
        </w:tc>
        <w:tc>
          <w:tcPr>
            <w:tcW w:w="1587" w:type="dxa"/>
            <w:vAlign w:val="center"/>
          </w:tcPr>
          <w:p w14:paraId="5A72FCDC"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92.18 + 3.80</w:t>
            </w:r>
          </w:p>
        </w:tc>
        <w:tc>
          <w:tcPr>
            <w:tcW w:w="1587" w:type="dxa"/>
            <w:vAlign w:val="center"/>
          </w:tcPr>
          <w:p w14:paraId="085B70A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82 + 0.119</w:t>
            </w:r>
          </w:p>
        </w:tc>
      </w:tr>
      <w:tr w:rsidR="00A164AE" w:rsidRPr="00C027C6" w14:paraId="147F753B" w14:textId="77777777" w:rsidTr="00524D36">
        <w:tc>
          <w:tcPr>
            <w:tcW w:w="538" w:type="dxa"/>
            <w:vAlign w:val="center"/>
          </w:tcPr>
          <w:p w14:paraId="2A975E6E"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6</w:t>
            </w:r>
          </w:p>
        </w:tc>
        <w:tc>
          <w:tcPr>
            <w:tcW w:w="838" w:type="dxa"/>
            <w:vAlign w:val="center"/>
          </w:tcPr>
          <w:p w14:paraId="0C0E5B8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80</w:t>
            </w:r>
          </w:p>
        </w:tc>
        <w:tc>
          <w:tcPr>
            <w:tcW w:w="838" w:type="dxa"/>
            <w:vAlign w:val="center"/>
          </w:tcPr>
          <w:p w14:paraId="1DD950E3"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088</w:t>
            </w:r>
          </w:p>
        </w:tc>
        <w:tc>
          <w:tcPr>
            <w:tcW w:w="940" w:type="dxa"/>
            <w:vAlign w:val="center"/>
          </w:tcPr>
          <w:p w14:paraId="3500D2F5"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71.15</w:t>
            </w:r>
          </w:p>
        </w:tc>
        <w:tc>
          <w:tcPr>
            <w:tcW w:w="848" w:type="dxa"/>
            <w:vAlign w:val="center"/>
          </w:tcPr>
          <w:p w14:paraId="7BA9C735"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98</w:t>
            </w:r>
          </w:p>
        </w:tc>
        <w:tc>
          <w:tcPr>
            <w:tcW w:w="941" w:type="dxa"/>
            <w:vAlign w:val="center"/>
          </w:tcPr>
          <w:p w14:paraId="3B4C440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30.10</w:t>
            </w:r>
          </w:p>
        </w:tc>
        <w:tc>
          <w:tcPr>
            <w:tcW w:w="844" w:type="dxa"/>
            <w:vAlign w:val="center"/>
          </w:tcPr>
          <w:p w14:paraId="77DA791C"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98</w:t>
            </w:r>
          </w:p>
        </w:tc>
        <w:tc>
          <w:tcPr>
            <w:tcW w:w="1587" w:type="dxa"/>
            <w:vAlign w:val="center"/>
          </w:tcPr>
          <w:p w14:paraId="13652CB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30.10 + 3.80</w:t>
            </w:r>
          </w:p>
        </w:tc>
        <w:tc>
          <w:tcPr>
            <w:tcW w:w="1587" w:type="dxa"/>
            <w:vAlign w:val="center"/>
          </w:tcPr>
          <w:p w14:paraId="2B707684"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98 + 0.119</w:t>
            </w:r>
          </w:p>
        </w:tc>
      </w:tr>
      <w:tr w:rsidR="00A164AE" w:rsidRPr="00C027C6" w14:paraId="3182200D" w14:textId="77777777" w:rsidTr="00524D36">
        <w:tc>
          <w:tcPr>
            <w:tcW w:w="538" w:type="dxa"/>
            <w:shd w:val="clear" w:color="auto" w:fill="auto"/>
            <w:vAlign w:val="center"/>
          </w:tcPr>
          <w:p w14:paraId="78C112A6"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7</w:t>
            </w:r>
          </w:p>
        </w:tc>
        <w:tc>
          <w:tcPr>
            <w:tcW w:w="838" w:type="dxa"/>
            <w:shd w:val="clear" w:color="auto" w:fill="auto"/>
            <w:vAlign w:val="center"/>
          </w:tcPr>
          <w:p w14:paraId="21F56FA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80</w:t>
            </w:r>
          </w:p>
        </w:tc>
        <w:tc>
          <w:tcPr>
            <w:tcW w:w="838" w:type="dxa"/>
            <w:shd w:val="clear" w:color="auto" w:fill="auto"/>
            <w:vAlign w:val="center"/>
          </w:tcPr>
          <w:p w14:paraId="5FCA25F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119</w:t>
            </w:r>
          </w:p>
        </w:tc>
        <w:tc>
          <w:tcPr>
            <w:tcW w:w="940" w:type="dxa"/>
            <w:shd w:val="clear" w:color="auto" w:fill="auto"/>
            <w:vAlign w:val="center"/>
          </w:tcPr>
          <w:p w14:paraId="691FB16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00.47</w:t>
            </w:r>
          </w:p>
        </w:tc>
        <w:tc>
          <w:tcPr>
            <w:tcW w:w="848" w:type="dxa"/>
            <w:shd w:val="clear" w:color="auto" w:fill="auto"/>
            <w:vAlign w:val="center"/>
          </w:tcPr>
          <w:p w14:paraId="7FE57E2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62</w:t>
            </w:r>
          </w:p>
        </w:tc>
        <w:tc>
          <w:tcPr>
            <w:tcW w:w="941" w:type="dxa"/>
            <w:shd w:val="clear" w:color="auto" w:fill="auto"/>
            <w:vAlign w:val="center"/>
          </w:tcPr>
          <w:p w14:paraId="22249D4B"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83.70</w:t>
            </w:r>
          </w:p>
        </w:tc>
        <w:tc>
          <w:tcPr>
            <w:tcW w:w="844" w:type="dxa"/>
            <w:shd w:val="clear" w:color="auto" w:fill="auto"/>
            <w:vAlign w:val="center"/>
          </w:tcPr>
          <w:p w14:paraId="71B30FE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62</w:t>
            </w:r>
          </w:p>
        </w:tc>
        <w:tc>
          <w:tcPr>
            <w:tcW w:w="1587" w:type="dxa"/>
            <w:shd w:val="clear" w:color="auto" w:fill="auto"/>
            <w:vAlign w:val="center"/>
          </w:tcPr>
          <w:p w14:paraId="7D75D998"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83.70 + 3.80</w:t>
            </w:r>
          </w:p>
        </w:tc>
        <w:tc>
          <w:tcPr>
            <w:tcW w:w="1587" w:type="dxa"/>
            <w:shd w:val="clear" w:color="auto" w:fill="auto"/>
            <w:vAlign w:val="center"/>
          </w:tcPr>
          <w:p w14:paraId="2D29A3EA"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62 + 0.119</w:t>
            </w:r>
          </w:p>
        </w:tc>
      </w:tr>
      <w:tr w:rsidR="00A164AE" w:rsidRPr="00C027C6" w14:paraId="3C2BCFB2" w14:textId="77777777" w:rsidTr="00524D36">
        <w:tc>
          <w:tcPr>
            <w:tcW w:w="538" w:type="dxa"/>
            <w:shd w:val="clear" w:color="auto" w:fill="auto"/>
            <w:vAlign w:val="center"/>
          </w:tcPr>
          <w:p w14:paraId="6814569B"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8</w:t>
            </w:r>
          </w:p>
        </w:tc>
        <w:tc>
          <w:tcPr>
            <w:tcW w:w="838" w:type="dxa"/>
            <w:shd w:val="clear" w:color="auto" w:fill="auto"/>
            <w:vAlign w:val="center"/>
          </w:tcPr>
          <w:p w14:paraId="6F4B67E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00</w:t>
            </w:r>
          </w:p>
        </w:tc>
        <w:tc>
          <w:tcPr>
            <w:tcW w:w="838" w:type="dxa"/>
            <w:shd w:val="clear" w:color="auto" w:fill="auto"/>
            <w:vAlign w:val="center"/>
          </w:tcPr>
          <w:p w14:paraId="3ADCE7F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158</w:t>
            </w:r>
          </w:p>
        </w:tc>
        <w:tc>
          <w:tcPr>
            <w:tcW w:w="940" w:type="dxa"/>
            <w:shd w:val="clear" w:color="auto" w:fill="auto"/>
            <w:vAlign w:val="center"/>
          </w:tcPr>
          <w:p w14:paraId="47BC0F0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41.95</w:t>
            </w:r>
          </w:p>
        </w:tc>
        <w:tc>
          <w:tcPr>
            <w:tcW w:w="848" w:type="dxa"/>
            <w:shd w:val="clear" w:color="auto" w:fill="auto"/>
            <w:vAlign w:val="center"/>
          </w:tcPr>
          <w:p w14:paraId="1498612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7.94</w:t>
            </w:r>
          </w:p>
        </w:tc>
        <w:tc>
          <w:tcPr>
            <w:tcW w:w="941" w:type="dxa"/>
            <w:shd w:val="clear" w:color="auto" w:fill="auto"/>
            <w:vAlign w:val="center"/>
          </w:tcPr>
          <w:p w14:paraId="34D3A2BB"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59.54</w:t>
            </w:r>
          </w:p>
        </w:tc>
        <w:tc>
          <w:tcPr>
            <w:tcW w:w="844" w:type="dxa"/>
            <w:shd w:val="clear" w:color="auto" w:fill="auto"/>
            <w:vAlign w:val="center"/>
          </w:tcPr>
          <w:p w14:paraId="3616B50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7.94</w:t>
            </w:r>
          </w:p>
        </w:tc>
        <w:tc>
          <w:tcPr>
            <w:tcW w:w="1587" w:type="dxa"/>
            <w:shd w:val="clear" w:color="auto" w:fill="auto"/>
            <w:vAlign w:val="center"/>
          </w:tcPr>
          <w:p w14:paraId="202C9AC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59.54 + 3.80</w:t>
            </w:r>
          </w:p>
        </w:tc>
        <w:tc>
          <w:tcPr>
            <w:tcW w:w="1587" w:type="dxa"/>
            <w:shd w:val="clear" w:color="auto" w:fill="auto"/>
            <w:vAlign w:val="center"/>
          </w:tcPr>
          <w:p w14:paraId="6A39883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7.94 + 0.119</w:t>
            </w:r>
          </w:p>
        </w:tc>
      </w:tr>
      <w:tr w:rsidR="00A164AE" w:rsidRPr="00C027C6" w14:paraId="75CCB89E" w14:textId="77777777" w:rsidTr="00524D36">
        <w:tc>
          <w:tcPr>
            <w:tcW w:w="538" w:type="dxa"/>
            <w:shd w:val="clear" w:color="auto" w:fill="auto"/>
            <w:vAlign w:val="center"/>
          </w:tcPr>
          <w:p w14:paraId="77CBA319"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9</w:t>
            </w:r>
          </w:p>
        </w:tc>
        <w:tc>
          <w:tcPr>
            <w:tcW w:w="838" w:type="dxa"/>
            <w:shd w:val="clear" w:color="auto" w:fill="auto"/>
            <w:vAlign w:val="center"/>
          </w:tcPr>
          <w:p w14:paraId="5A3CE234"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6.40</w:t>
            </w:r>
          </w:p>
        </w:tc>
        <w:tc>
          <w:tcPr>
            <w:tcW w:w="838" w:type="dxa"/>
            <w:shd w:val="clear" w:color="auto" w:fill="auto"/>
            <w:vAlign w:val="center"/>
          </w:tcPr>
          <w:p w14:paraId="6CBEC2EC"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202</w:t>
            </w:r>
          </w:p>
        </w:tc>
        <w:tc>
          <w:tcPr>
            <w:tcW w:w="940" w:type="dxa"/>
            <w:shd w:val="clear" w:color="auto" w:fill="auto"/>
            <w:vAlign w:val="center"/>
          </w:tcPr>
          <w:p w14:paraId="6D48D65C"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00.59</w:t>
            </w:r>
          </w:p>
        </w:tc>
        <w:tc>
          <w:tcPr>
            <w:tcW w:w="848" w:type="dxa"/>
            <w:shd w:val="clear" w:color="auto" w:fill="auto"/>
            <w:vAlign w:val="center"/>
          </w:tcPr>
          <w:p w14:paraId="1E5486BA"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1.22</w:t>
            </w:r>
          </w:p>
        </w:tc>
        <w:tc>
          <w:tcPr>
            <w:tcW w:w="941" w:type="dxa"/>
            <w:shd w:val="clear" w:color="auto" w:fill="auto"/>
            <w:vAlign w:val="center"/>
          </w:tcPr>
          <w:p w14:paraId="2BC1586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66.75</w:t>
            </w:r>
          </w:p>
        </w:tc>
        <w:tc>
          <w:tcPr>
            <w:tcW w:w="844" w:type="dxa"/>
            <w:shd w:val="clear" w:color="auto" w:fill="auto"/>
            <w:vAlign w:val="center"/>
          </w:tcPr>
          <w:p w14:paraId="336A12AF"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1.22</w:t>
            </w:r>
          </w:p>
        </w:tc>
        <w:tc>
          <w:tcPr>
            <w:tcW w:w="1587" w:type="dxa"/>
            <w:shd w:val="clear" w:color="auto" w:fill="auto"/>
            <w:vAlign w:val="center"/>
          </w:tcPr>
          <w:p w14:paraId="075B893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66.75 + 3.80</w:t>
            </w:r>
          </w:p>
        </w:tc>
        <w:tc>
          <w:tcPr>
            <w:tcW w:w="1587" w:type="dxa"/>
            <w:shd w:val="clear" w:color="auto" w:fill="auto"/>
            <w:vAlign w:val="center"/>
          </w:tcPr>
          <w:p w14:paraId="5DAAA01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1.22 + 0.119</w:t>
            </w:r>
          </w:p>
        </w:tc>
      </w:tr>
      <w:tr w:rsidR="00A164AE" w:rsidRPr="00C027C6" w14:paraId="5046DA72" w14:textId="77777777" w:rsidTr="00524D36">
        <w:tc>
          <w:tcPr>
            <w:tcW w:w="538" w:type="dxa"/>
            <w:shd w:val="clear" w:color="auto" w:fill="auto"/>
            <w:vAlign w:val="center"/>
          </w:tcPr>
          <w:p w14:paraId="49D387EC"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10</w:t>
            </w:r>
          </w:p>
        </w:tc>
        <w:tc>
          <w:tcPr>
            <w:tcW w:w="838" w:type="dxa"/>
            <w:shd w:val="clear" w:color="auto" w:fill="auto"/>
            <w:vAlign w:val="center"/>
          </w:tcPr>
          <w:p w14:paraId="531252C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8.00</w:t>
            </w:r>
          </w:p>
        </w:tc>
        <w:tc>
          <w:tcPr>
            <w:tcW w:w="838" w:type="dxa"/>
            <w:shd w:val="clear" w:color="auto" w:fill="auto"/>
            <w:vAlign w:val="center"/>
          </w:tcPr>
          <w:p w14:paraId="00FDB725"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250</w:t>
            </w:r>
          </w:p>
        </w:tc>
        <w:tc>
          <w:tcPr>
            <w:tcW w:w="940" w:type="dxa"/>
            <w:shd w:val="clear" w:color="auto" w:fill="auto"/>
            <w:vAlign w:val="center"/>
          </w:tcPr>
          <w:p w14:paraId="2067B1A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83.37</w:t>
            </w:r>
          </w:p>
        </w:tc>
        <w:tc>
          <w:tcPr>
            <w:tcW w:w="848" w:type="dxa"/>
            <w:shd w:val="clear" w:color="auto" w:fill="auto"/>
            <w:vAlign w:val="center"/>
          </w:tcPr>
          <w:p w14:paraId="45180C45"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5.85</w:t>
            </w:r>
          </w:p>
        </w:tc>
        <w:tc>
          <w:tcPr>
            <w:tcW w:w="941" w:type="dxa"/>
            <w:shd w:val="clear" w:color="auto" w:fill="auto"/>
            <w:vAlign w:val="center"/>
          </w:tcPr>
          <w:p w14:paraId="469B90EA"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18.10</w:t>
            </w:r>
          </w:p>
        </w:tc>
        <w:tc>
          <w:tcPr>
            <w:tcW w:w="844" w:type="dxa"/>
            <w:shd w:val="clear" w:color="auto" w:fill="auto"/>
            <w:vAlign w:val="center"/>
          </w:tcPr>
          <w:p w14:paraId="59133B1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5.85</w:t>
            </w:r>
          </w:p>
        </w:tc>
        <w:tc>
          <w:tcPr>
            <w:tcW w:w="1587" w:type="dxa"/>
            <w:shd w:val="clear" w:color="auto" w:fill="auto"/>
            <w:vAlign w:val="center"/>
          </w:tcPr>
          <w:p w14:paraId="51CE081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18.10 + 3.80</w:t>
            </w:r>
          </w:p>
        </w:tc>
        <w:tc>
          <w:tcPr>
            <w:tcW w:w="1587" w:type="dxa"/>
            <w:shd w:val="clear" w:color="auto" w:fill="auto"/>
            <w:vAlign w:val="center"/>
          </w:tcPr>
          <w:p w14:paraId="681A33EC"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5.85 + 0.119</w:t>
            </w:r>
          </w:p>
        </w:tc>
      </w:tr>
      <w:tr w:rsidR="00A164AE" w:rsidRPr="00C027C6" w14:paraId="5A1F0136" w14:textId="77777777" w:rsidTr="00524D36">
        <w:tc>
          <w:tcPr>
            <w:tcW w:w="538" w:type="dxa"/>
            <w:shd w:val="clear" w:color="auto" w:fill="auto"/>
            <w:vAlign w:val="center"/>
          </w:tcPr>
          <w:p w14:paraId="49372EF7"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11</w:t>
            </w:r>
          </w:p>
        </w:tc>
        <w:tc>
          <w:tcPr>
            <w:tcW w:w="838" w:type="dxa"/>
            <w:shd w:val="clear" w:color="auto" w:fill="auto"/>
            <w:vAlign w:val="center"/>
          </w:tcPr>
          <w:p w14:paraId="6511949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9.80</w:t>
            </w:r>
          </w:p>
        </w:tc>
        <w:tc>
          <w:tcPr>
            <w:tcW w:w="838" w:type="dxa"/>
            <w:shd w:val="clear" w:color="auto" w:fill="auto"/>
            <w:vAlign w:val="center"/>
          </w:tcPr>
          <w:p w14:paraId="6E7F57E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309</w:t>
            </w:r>
          </w:p>
        </w:tc>
        <w:tc>
          <w:tcPr>
            <w:tcW w:w="940" w:type="dxa"/>
            <w:shd w:val="clear" w:color="auto" w:fill="auto"/>
            <w:vAlign w:val="center"/>
          </w:tcPr>
          <w:p w14:paraId="265BFEFA"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400.29</w:t>
            </w:r>
          </w:p>
        </w:tc>
        <w:tc>
          <w:tcPr>
            <w:tcW w:w="848" w:type="dxa"/>
            <w:shd w:val="clear" w:color="auto" w:fill="auto"/>
            <w:vAlign w:val="center"/>
          </w:tcPr>
          <w:p w14:paraId="3251905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2.39</w:t>
            </w:r>
          </w:p>
        </w:tc>
        <w:tc>
          <w:tcPr>
            <w:tcW w:w="941" w:type="dxa"/>
            <w:shd w:val="clear" w:color="auto" w:fill="auto"/>
            <w:vAlign w:val="center"/>
          </w:tcPr>
          <w:p w14:paraId="7E1C2DE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731.87</w:t>
            </w:r>
          </w:p>
        </w:tc>
        <w:tc>
          <w:tcPr>
            <w:tcW w:w="844" w:type="dxa"/>
            <w:shd w:val="clear" w:color="auto" w:fill="auto"/>
            <w:vAlign w:val="center"/>
          </w:tcPr>
          <w:p w14:paraId="1A1ADDC1"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2.39</w:t>
            </w:r>
          </w:p>
        </w:tc>
        <w:tc>
          <w:tcPr>
            <w:tcW w:w="1587" w:type="dxa"/>
            <w:shd w:val="clear" w:color="auto" w:fill="auto"/>
            <w:vAlign w:val="center"/>
          </w:tcPr>
          <w:p w14:paraId="13B9E3F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731.87 + 3.80</w:t>
            </w:r>
          </w:p>
        </w:tc>
        <w:tc>
          <w:tcPr>
            <w:tcW w:w="1587" w:type="dxa"/>
            <w:shd w:val="clear" w:color="auto" w:fill="auto"/>
            <w:vAlign w:val="center"/>
          </w:tcPr>
          <w:p w14:paraId="5D6A828B"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2.39 + 0.119</w:t>
            </w:r>
          </w:p>
        </w:tc>
      </w:tr>
      <w:tr w:rsidR="00A164AE" w:rsidRPr="00C027C6" w14:paraId="36C4F568" w14:textId="77777777" w:rsidTr="00524D36">
        <w:tc>
          <w:tcPr>
            <w:tcW w:w="538" w:type="dxa"/>
            <w:shd w:val="clear" w:color="auto" w:fill="auto"/>
            <w:vAlign w:val="center"/>
          </w:tcPr>
          <w:p w14:paraId="727E51FA"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12</w:t>
            </w:r>
          </w:p>
        </w:tc>
        <w:tc>
          <w:tcPr>
            <w:tcW w:w="838" w:type="dxa"/>
            <w:shd w:val="clear" w:color="auto" w:fill="auto"/>
            <w:vAlign w:val="center"/>
          </w:tcPr>
          <w:p w14:paraId="731BCA18"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2.00</w:t>
            </w:r>
          </w:p>
        </w:tc>
        <w:tc>
          <w:tcPr>
            <w:tcW w:w="838" w:type="dxa"/>
            <w:shd w:val="clear" w:color="auto" w:fill="auto"/>
            <w:vAlign w:val="center"/>
          </w:tcPr>
          <w:p w14:paraId="0C24F8A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380</w:t>
            </w:r>
          </w:p>
        </w:tc>
        <w:tc>
          <w:tcPr>
            <w:tcW w:w="940" w:type="dxa"/>
            <w:shd w:val="clear" w:color="auto" w:fill="auto"/>
            <w:vAlign w:val="center"/>
          </w:tcPr>
          <w:p w14:paraId="0164C55D"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65.30</w:t>
            </w:r>
          </w:p>
        </w:tc>
        <w:tc>
          <w:tcPr>
            <w:tcW w:w="848" w:type="dxa"/>
            <w:shd w:val="clear" w:color="auto" w:fill="auto"/>
            <w:vAlign w:val="center"/>
          </w:tcPr>
          <w:p w14:paraId="11F44353"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1.62</w:t>
            </w:r>
          </w:p>
        </w:tc>
        <w:tc>
          <w:tcPr>
            <w:tcW w:w="941" w:type="dxa"/>
            <w:shd w:val="clear" w:color="auto" w:fill="auto"/>
            <w:vAlign w:val="center"/>
          </w:tcPr>
          <w:p w14:paraId="62C78604"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033.58</w:t>
            </w:r>
          </w:p>
        </w:tc>
        <w:tc>
          <w:tcPr>
            <w:tcW w:w="844" w:type="dxa"/>
            <w:shd w:val="clear" w:color="auto" w:fill="auto"/>
            <w:vAlign w:val="center"/>
          </w:tcPr>
          <w:p w14:paraId="1B6D3C02"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1.62</w:t>
            </w:r>
          </w:p>
        </w:tc>
        <w:tc>
          <w:tcPr>
            <w:tcW w:w="1587" w:type="dxa"/>
            <w:shd w:val="clear" w:color="auto" w:fill="auto"/>
            <w:vAlign w:val="center"/>
          </w:tcPr>
          <w:p w14:paraId="48A3CDC7"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033.58 + 3.80</w:t>
            </w:r>
          </w:p>
        </w:tc>
        <w:tc>
          <w:tcPr>
            <w:tcW w:w="1587" w:type="dxa"/>
            <w:shd w:val="clear" w:color="auto" w:fill="auto"/>
            <w:vAlign w:val="center"/>
          </w:tcPr>
          <w:p w14:paraId="4F1A15D9"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31.62 + 0.119</w:t>
            </w:r>
          </w:p>
        </w:tc>
      </w:tr>
      <w:tr w:rsidR="00A164AE" w:rsidRPr="00C027C6" w14:paraId="23B2F21E" w14:textId="77777777" w:rsidTr="00524D36">
        <w:trPr>
          <w:trHeight w:val="441"/>
        </w:trPr>
        <w:tc>
          <w:tcPr>
            <w:tcW w:w="538" w:type="dxa"/>
            <w:tcBorders>
              <w:bottom w:val="single" w:sz="4" w:space="0" w:color="auto"/>
            </w:tcBorders>
            <w:shd w:val="clear" w:color="auto" w:fill="auto"/>
            <w:vAlign w:val="center"/>
          </w:tcPr>
          <w:p w14:paraId="3D076CE0" w14:textId="77777777" w:rsidR="00A164AE" w:rsidRPr="00C027C6" w:rsidRDefault="00A164AE" w:rsidP="00524D36">
            <w:pPr>
              <w:spacing w:line="480" w:lineRule="auto"/>
              <w:jc w:val="center"/>
              <w:rPr>
                <w:rFonts w:ascii="Times New Roman" w:hAnsi="Times New Roman" w:cs="Times New Roman"/>
                <w:b/>
                <w:sz w:val="20"/>
              </w:rPr>
            </w:pPr>
            <w:r w:rsidRPr="00C027C6">
              <w:rPr>
                <w:rFonts w:ascii="Times New Roman" w:hAnsi="Times New Roman" w:cs="Times New Roman"/>
                <w:b/>
                <w:sz w:val="20"/>
              </w:rPr>
              <w:t>13</w:t>
            </w:r>
          </w:p>
        </w:tc>
        <w:tc>
          <w:tcPr>
            <w:tcW w:w="838" w:type="dxa"/>
            <w:tcBorders>
              <w:bottom w:val="single" w:sz="4" w:space="0" w:color="auto"/>
            </w:tcBorders>
            <w:shd w:val="clear" w:color="auto" w:fill="auto"/>
            <w:vAlign w:val="center"/>
          </w:tcPr>
          <w:p w14:paraId="60E89BE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20.00</w:t>
            </w:r>
          </w:p>
        </w:tc>
        <w:tc>
          <w:tcPr>
            <w:tcW w:w="838" w:type="dxa"/>
            <w:tcBorders>
              <w:bottom w:val="single" w:sz="4" w:space="0" w:color="auto"/>
            </w:tcBorders>
            <w:shd w:val="clear" w:color="auto" w:fill="auto"/>
            <w:vAlign w:val="center"/>
          </w:tcPr>
          <w:p w14:paraId="56B1AE2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0.631</w:t>
            </w:r>
          </w:p>
        </w:tc>
        <w:tc>
          <w:tcPr>
            <w:tcW w:w="940" w:type="dxa"/>
            <w:tcBorders>
              <w:bottom w:val="single" w:sz="4" w:space="0" w:color="auto"/>
            </w:tcBorders>
            <w:shd w:val="clear" w:color="auto" w:fill="auto"/>
            <w:vAlign w:val="center"/>
          </w:tcPr>
          <w:p w14:paraId="7973FC9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893.90</w:t>
            </w:r>
          </w:p>
        </w:tc>
        <w:tc>
          <w:tcPr>
            <w:tcW w:w="848" w:type="dxa"/>
            <w:tcBorders>
              <w:bottom w:val="single" w:sz="4" w:space="0" w:color="auto"/>
            </w:tcBorders>
            <w:shd w:val="clear" w:color="auto" w:fill="auto"/>
            <w:vAlign w:val="center"/>
          </w:tcPr>
          <w:p w14:paraId="71AD290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0.00</w:t>
            </w:r>
            <w:r w:rsidRPr="00C027C6">
              <w:rPr>
                <w:rFonts w:ascii="Times New Roman" w:hAnsi="Times New Roman" w:cs="Times New Roman"/>
                <w:sz w:val="20"/>
                <w:vertAlign w:val="superscript"/>
              </w:rPr>
              <w:t xml:space="preserve"> </w:t>
            </w:r>
          </w:p>
        </w:tc>
        <w:tc>
          <w:tcPr>
            <w:tcW w:w="941" w:type="dxa"/>
            <w:tcBorders>
              <w:bottom w:val="single" w:sz="4" w:space="0" w:color="auto"/>
            </w:tcBorders>
            <w:shd w:val="clear" w:color="auto" w:fill="auto"/>
            <w:vAlign w:val="center"/>
          </w:tcPr>
          <w:p w14:paraId="1B0CEAF6"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634.37</w:t>
            </w:r>
          </w:p>
        </w:tc>
        <w:tc>
          <w:tcPr>
            <w:tcW w:w="844" w:type="dxa"/>
            <w:tcBorders>
              <w:bottom w:val="single" w:sz="4" w:space="0" w:color="auto"/>
            </w:tcBorders>
            <w:shd w:val="clear" w:color="auto" w:fill="auto"/>
            <w:vAlign w:val="center"/>
          </w:tcPr>
          <w:p w14:paraId="599E8FFF"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0.00</w:t>
            </w:r>
            <w:r w:rsidRPr="00C027C6">
              <w:rPr>
                <w:rFonts w:ascii="Times New Roman" w:hAnsi="Times New Roman" w:cs="Times New Roman"/>
                <w:sz w:val="20"/>
                <w:vertAlign w:val="superscript"/>
              </w:rPr>
              <w:t xml:space="preserve"> </w:t>
            </w:r>
          </w:p>
        </w:tc>
        <w:tc>
          <w:tcPr>
            <w:tcW w:w="1587" w:type="dxa"/>
            <w:tcBorders>
              <w:bottom w:val="single" w:sz="4" w:space="0" w:color="auto"/>
            </w:tcBorders>
            <w:shd w:val="clear" w:color="auto" w:fill="auto"/>
            <w:vAlign w:val="center"/>
          </w:tcPr>
          <w:p w14:paraId="3306FF0E"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1634.37+ 3.80</w:t>
            </w:r>
          </w:p>
        </w:tc>
        <w:tc>
          <w:tcPr>
            <w:tcW w:w="1587" w:type="dxa"/>
            <w:tcBorders>
              <w:bottom w:val="single" w:sz="4" w:space="0" w:color="auto"/>
            </w:tcBorders>
            <w:shd w:val="clear" w:color="auto" w:fill="auto"/>
            <w:vAlign w:val="center"/>
          </w:tcPr>
          <w:p w14:paraId="2E7398A0" w14:textId="77777777" w:rsidR="00A164AE" w:rsidRPr="00C027C6" w:rsidRDefault="00A164AE" w:rsidP="00524D36">
            <w:pPr>
              <w:spacing w:line="480" w:lineRule="auto"/>
              <w:jc w:val="center"/>
              <w:rPr>
                <w:rFonts w:ascii="Times New Roman" w:hAnsi="Times New Roman" w:cs="Times New Roman"/>
                <w:sz w:val="20"/>
              </w:rPr>
            </w:pPr>
            <w:r w:rsidRPr="00C027C6">
              <w:rPr>
                <w:rFonts w:ascii="Times New Roman" w:hAnsi="Times New Roman" w:cs="Times New Roman"/>
                <w:sz w:val="20"/>
              </w:rPr>
              <w:t>50.00</w:t>
            </w:r>
            <w:r w:rsidRPr="00C027C6">
              <w:rPr>
                <w:rFonts w:ascii="Times New Roman" w:hAnsi="Times New Roman" w:cs="Times New Roman"/>
                <w:sz w:val="20"/>
                <w:vertAlign w:val="superscript"/>
              </w:rPr>
              <w:t xml:space="preserve"> </w:t>
            </w:r>
            <w:r w:rsidRPr="00C027C6">
              <w:rPr>
                <w:rFonts w:ascii="Times New Roman" w:hAnsi="Times New Roman" w:cs="Times New Roman"/>
                <w:sz w:val="20"/>
              </w:rPr>
              <w:t xml:space="preserve"> + 0.119</w:t>
            </w:r>
          </w:p>
        </w:tc>
      </w:tr>
    </w:tbl>
    <w:p w14:paraId="22FF2106" w14:textId="77777777" w:rsidR="00A164AE" w:rsidRPr="00C027C6" w:rsidRDefault="00A164AE" w:rsidP="00A164AE">
      <w:pPr>
        <w:spacing w:line="480" w:lineRule="auto"/>
        <w:jc w:val="both"/>
        <w:rPr>
          <w:rFonts w:ascii="Times New Roman" w:hAnsi="Times New Roman" w:cs="Times New Roman"/>
          <w:lang w:val="en-GB"/>
        </w:rPr>
      </w:pPr>
    </w:p>
    <w:p w14:paraId="1737096D" w14:textId="1CBA2B5C" w:rsidR="00A164AE" w:rsidRDefault="00A164AE">
      <w:pPr>
        <w:rPr>
          <w:rFonts w:ascii="Times New Roman" w:hAnsi="Times New Roman" w:cs="Times New Roman"/>
          <w:noProof/>
          <w:lang w:val="en-GB"/>
        </w:rPr>
      </w:pPr>
      <w:r>
        <w:rPr>
          <w:rFonts w:ascii="Times New Roman" w:hAnsi="Times New Roman" w:cs="Times New Roman"/>
          <w:lang w:val="en-GB"/>
        </w:rPr>
        <w:br w:type="page"/>
      </w:r>
    </w:p>
    <w:p w14:paraId="62D39BAD" w14:textId="77777777" w:rsidR="00A164AE" w:rsidRPr="00765711" w:rsidRDefault="00A164AE" w:rsidP="00A164AE">
      <w:pPr>
        <w:spacing w:line="480" w:lineRule="auto"/>
        <w:jc w:val="both"/>
        <w:rPr>
          <w:rFonts w:ascii="Times New Roman" w:hAnsi="Times New Roman" w:cs="Times New Roman"/>
          <w:sz w:val="20"/>
          <w:lang w:val="en-GB"/>
        </w:rPr>
      </w:pPr>
      <w:r w:rsidRPr="00765711">
        <w:rPr>
          <w:rFonts w:ascii="Times New Roman" w:hAnsi="Times New Roman" w:cs="Times New Roman"/>
          <w:b/>
          <w:sz w:val="20"/>
          <w:lang w:val="en-GB"/>
        </w:rPr>
        <w:lastRenderedPageBreak/>
        <w:t>Table 2.</w:t>
      </w:r>
      <w:r w:rsidRPr="00765711">
        <w:rPr>
          <w:rFonts w:ascii="Times New Roman" w:hAnsi="Times New Roman" w:cs="Times New Roman"/>
          <w:sz w:val="20"/>
          <w:lang w:val="en-GB"/>
        </w:rPr>
        <w:t xml:space="preserve"> Fat detection thresholds for participants with a BMI&lt;25.0kg/m</w:t>
      </w:r>
      <w:r w:rsidRPr="00765711">
        <w:rPr>
          <w:rFonts w:ascii="Times New Roman" w:hAnsi="Times New Roman" w:cs="Times New Roman"/>
          <w:sz w:val="20"/>
          <w:vertAlign w:val="superscript"/>
          <w:lang w:val="en-GB"/>
        </w:rPr>
        <w:t>2</w:t>
      </w:r>
      <w:r w:rsidRPr="00765711">
        <w:rPr>
          <w:rFonts w:ascii="Times New Roman" w:hAnsi="Times New Roman" w:cs="Times New Roman"/>
          <w:sz w:val="20"/>
          <w:lang w:val="en-GB"/>
        </w:rPr>
        <w:t xml:space="preserve"> or BMI≥25.0kg/m</w:t>
      </w:r>
      <w:r w:rsidRPr="00765711">
        <w:rPr>
          <w:rFonts w:ascii="Times New Roman" w:hAnsi="Times New Roman" w:cs="Times New Roman"/>
          <w:sz w:val="20"/>
          <w:vertAlign w:val="superscript"/>
          <w:lang w:val="en-GB"/>
        </w:rPr>
        <w:t>2</w:t>
      </w:r>
      <w:r w:rsidRPr="00765711">
        <w:rPr>
          <w:rFonts w:ascii="Times New Roman" w:hAnsi="Times New Roman" w:cs="Times New Roman"/>
          <w:sz w:val="20"/>
          <w:lang w:val="en-G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819"/>
        <w:gridCol w:w="1819"/>
        <w:gridCol w:w="1820"/>
        <w:gridCol w:w="1854"/>
      </w:tblGrid>
      <w:tr w:rsidR="00A164AE" w:rsidRPr="00D204FB" w14:paraId="5483B875" w14:textId="77777777" w:rsidTr="00524D36">
        <w:trPr>
          <w:trHeight w:val="921"/>
        </w:trPr>
        <w:tc>
          <w:tcPr>
            <w:tcW w:w="1728" w:type="dxa"/>
            <w:tcBorders>
              <w:top w:val="single" w:sz="4" w:space="0" w:color="auto"/>
              <w:bottom w:val="single" w:sz="4" w:space="0" w:color="auto"/>
            </w:tcBorders>
          </w:tcPr>
          <w:p w14:paraId="6B08302C" w14:textId="77777777" w:rsidR="00A164AE" w:rsidRPr="00D204FB" w:rsidRDefault="00A164AE" w:rsidP="00524D36">
            <w:pPr>
              <w:spacing w:line="480" w:lineRule="auto"/>
              <w:jc w:val="both"/>
              <w:rPr>
                <w:rFonts w:ascii="Times New Roman" w:hAnsi="Times New Roman" w:cs="Times New Roman"/>
                <w:sz w:val="20"/>
                <w:szCs w:val="20"/>
                <w:lang w:val="en-GB"/>
              </w:rPr>
            </w:pPr>
          </w:p>
        </w:tc>
        <w:tc>
          <w:tcPr>
            <w:tcW w:w="1819" w:type="dxa"/>
            <w:tcBorders>
              <w:top w:val="single" w:sz="4" w:space="0" w:color="auto"/>
              <w:bottom w:val="single" w:sz="4" w:space="0" w:color="auto"/>
            </w:tcBorders>
            <w:vAlign w:val="center"/>
          </w:tcPr>
          <w:p w14:paraId="342CF4EE" w14:textId="77777777" w:rsidR="00A164AE" w:rsidRPr="00A81146" w:rsidRDefault="00A164AE" w:rsidP="00524D36">
            <w:pPr>
              <w:spacing w:line="480" w:lineRule="auto"/>
              <w:jc w:val="center"/>
              <w:rPr>
                <w:rFonts w:ascii="Times New Roman" w:hAnsi="Times New Roman" w:cs="Times New Roman"/>
                <w:b/>
                <w:sz w:val="20"/>
                <w:szCs w:val="20"/>
                <w:lang w:val="en-GB"/>
              </w:rPr>
            </w:pPr>
            <w:r w:rsidRPr="00A81146">
              <w:rPr>
                <w:rFonts w:ascii="Times New Roman" w:hAnsi="Times New Roman" w:cs="Times New Roman"/>
                <w:b/>
                <w:sz w:val="20"/>
                <w:szCs w:val="20"/>
                <w:lang w:val="en-GB"/>
              </w:rPr>
              <w:t>1</w:t>
            </w:r>
            <w:r w:rsidRPr="00A81146">
              <w:rPr>
                <w:rFonts w:ascii="Times New Roman" w:hAnsi="Times New Roman" w:cs="Times New Roman"/>
                <w:b/>
                <w:sz w:val="20"/>
                <w:szCs w:val="20"/>
                <w:vertAlign w:val="superscript"/>
                <w:lang w:val="en-GB"/>
              </w:rPr>
              <w:t>st</w:t>
            </w:r>
            <w:r w:rsidRPr="00A81146">
              <w:rPr>
                <w:rFonts w:ascii="Times New Roman" w:hAnsi="Times New Roman" w:cs="Times New Roman"/>
                <w:b/>
                <w:sz w:val="20"/>
                <w:szCs w:val="20"/>
                <w:lang w:val="en-GB"/>
              </w:rPr>
              <w:t xml:space="preserve"> Measurement</w:t>
            </w:r>
          </w:p>
        </w:tc>
        <w:tc>
          <w:tcPr>
            <w:tcW w:w="1819" w:type="dxa"/>
            <w:tcBorders>
              <w:top w:val="single" w:sz="4" w:space="0" w:color="auto"/>
              <w:bottom w:val="single" w:sz="4" w:space="0" w:color="auto"/>
            </w:tcBorders>
            <w:vAlign w:val="center"/>
          </w:tcPr>
          <w:p w14:paraId="3BBD2C7F" w14:textId="77777777" w:rsidR="00A164AE" w:rsidRPr="00A81146" w:rsidRDefault="00A164AE" w:rsidP="00524D36">
            <w:pPr>
              <w:spacing w:line="480" w:lineRule="auto"/>
              <w:jc w:val="center"/>
              <w:rPr>
                <w:rFonts w:ascii="Times New Roman" w:hAnsi="Times New Roman" w:cs="Times New Roman"/>
                <w:b/>
                <w:sz w:val="20"/>
                <w:szCs w:val="20"/>
                <w:lang w:val="en-GB"/>
              </w:rPr>
            </w:pPr>
            <w:r w:rsidRPr="00A81146">
              <w:rPr>
                <w:rFonts w:ascii="Times New Roman" w:hAnsi="Times New Roman" w:cs="Times New Roman"/>
                <w:b/>
                <w:sz w:val="20"/>
                <w:szCs w:val="20"/>
                <w:lang w:val="en-GB"/>
              </w:rPr>
              <w:t>2</w:t>
            </w:r>
            <w:r w:rsidRPr="00A81146">
              <w:rPr>
                <w:rFonts w:ascii="Times New Roman" w:hAnsi="Times New Roman" w:cs="Times New Roman"/>
                <w:b/>
                <w:sz w:val="20"/>
                <w:szCs w:val="20"/>
                <w:vertAlign w:val="superscript"/>
                <w:lang w:val="en-GB"/>
              </w:rPr>
              <w:t>nd</w:t>
            </w:r>
            <w:r w:rsidRPr="00A81146">
              <w:rPr>
                <w:rFonts w:ascii="Times New Roman" w:hAnsi="Times New Roman" w:cs="Times New Roman"/>
                <w:b/>
                <w:sz w:val="20"/>
                <w:szCs w:val="20"/>
                <w:lang w:val="en-GB"/>
              </w:rPr>
              <w:t xml:space="preserve"> Measurement</w:t>
            </w:r>
          </w:p>
        </w:tc>
        <w:tc>
          <w:tcPr>
            <w:tcW w:w="1820" w:type="dxa"/>
            <w:tcBorders>
              <w:top w:val="single" w:sz="4" w:space="0" w:color="auto"/>
              <w:bottom w:val="single" w:sz="4" w:space="0" w:color="auto"/>
            </w:tcBorders>
            <w:vAlign w:val="center"/>
          </w:tcPr>
          <w:p w14:paraId="6360DC67" w14:textId="77777777" w:rsidR="00A164AE" w:rsidRPr="00A81146" w:rsidRDefault="00A164AE" w:rsidP="00524D36">
            <w:pPr>
              <w:spacing w:line="480" w:lineRule="auto"/>
              <w:jc w:val="center"/>
              <w:rPr>
                <w:rFonts w:ascii="Times New Roman" w:hAnsi="Times New Roman" w:cs="Times New Roman"/>
                <w:b/>
                <w:sz w:val="20"/>
                <w:szCs w:val="20"/>
                <w:lang w:val="en-GB"/>
              </w:rPr>
            </w:pPr>
            <w:r w:rsidRPr="00A81146">
              <w:rPr>
                <w:rFonts w:ascii="Times New Roman" w:hAnsi="Times New Roman" w:cs="Times New Roman"/>
                <w:b/>
                <w:sz w:val="20"/>
                <w:szCs w:val="20"/>
                <w:lang w:val="en-GB"/>
              </w:rPr>
              <w:t>3</w:t>
            </w:r>
            <w:r w:rsidRPr="00A81146">
              <w:rPr>
                <w:rFonts w:ascii="Times New Roman" w:hAnsi="Times New Roman" w:cs="Times New Roman"/>
                <w:b/>
                <w:sz w:val="20"/>
                <w:szCs w:val="20"/>
                <w:vertAlign w:val="superscript"/>
                <w:lang w:val="en-GB"/>
              </w:rPr>
              <w:t>rd</w:t>
            </w:r>
            <w:r w:rsidRPr="00A81146">
              <w:rPr>
                <w:rFonts w:ascii="Times New Roman" w:hAnsi="Times New Roman" w:cs="Times New Roman"/>
                <w:b/>
                <w:sz w:val="20"/>
                <w:szCs w:val="20"/>
                <w:lang w:val="en-GB"/>
              </w:rPr>
              <w:t xml:space="preserve"> Measurement</w:t>
            </w:r>
          </w:p>
        </w:tc>
        <w:tc>
          <w:tcPr>
            <w:tcW w:w="1854" w:type="dxa"/>
            <w:tcBorders>
              <w:top w:val="single" w:sz="4" w:space="0" w:color="auto"/>
              <w:bottom w:val="single" w:sz="4" w:space="0" w:color="auto"/>
            </w:tcBorders>
            <w:vAlign w:val="center"/>
          </w:tcPr>
          <w:p w14:paraId="15F43436" w14:textId="77777777" w:rsidR="00A164AE" w:rsidRPr="00A81146" w:rsidRDefault="00A164AE" w:rsidP="00524D36">
            <w:pPr>
              <w:spacing w:line="480" w:lineRule="auto"/>
              <w:jc w:val="center"/>
              <w:rPr>
                <w:rFonts w:ascii="Times New Roman" w:hAnsi="Times New Roman" w:cs="Times New Roman"/>
                <w:b/>
                <w:sz w:val="20"/>
                <w:szCs w:val="20"/>
                <w:lang w:val="en-GB"/>
              </w:rPr>
            </w:pPr>
            <w:r w:rsidRPr="00A81146">
              <w:rPr>
                <w:rFonts w:ascii="Times New Roman" w:hAnsi="Times New Roman" w:cs="Times New Roman"/>
                <w:b/>
                <w:sz w:val="20"/>
                <w:szCs w:val="20"/>
                <w:lang w:val="en-GB"/>
              </w:rPr>
              <w:t>Mean of all measurements</w:t>
            </w:r>
          </w:p>
        </w:tc>
      </w:tr>
      <w:tr w:rsidR="00A164AE" w:rsidRPr="00D204FB" w14:paraId="5CC7730D" w14:textId="77777777" w:rsidTr="00524D36">
        <w:trPr>
          <w:trHeight w:val="454"/>
        </w:trPr>
        <w:tc>
          <w:tcPr>
            <w:tcW w:w="9040" w:type="dxa"/>
            <w:gridSpan w:val="5"/>
            <w:tcBorders>
              <w:top w:val="single" w:sz="4" w:space="0" w:color="auto"/>
            </w:tcBorders>
          </w:tcPr>
          <w:p w14:paraId="5C484D39" w14:textId="77777777" w:rsidR="00A164AE" w:rsidRPr="00D204FB" w:rsidRDefault="00A164AE" w:rsidP="00524D36">
            <w:pPr>
              <w:spacing w:line="480" w:lineRule="auto"/>
              <w:jc w:val="both"/>
              <w:rPr>
                <w:rFonts w:ascii="Times New Roman" w:hAnsi="Times New Roman" w:cs="Times New Roman"/>
                <w:sz w:val="20"/>
                <w:szCs w:val="20"/>
                <w:lang w:val="en-GB"/>
              </w:rPr>
            </w:pPr>
            <w:r w:rsidRPr="00A81146">
              <w:rPr>
                <w:rFonts w:ascii="Times New Roman" w:hAnsi="Times New Roman" w:cs="Times New Roman"/>
                <w:b/>
                <w:sz w:val="20"/>
                <w:szCs w:val="20"/>
                <w:lang w:val="en-GB"/>
              </w:rPr>
              <w:t>Oleic Acid</w:t>
            </w:r>
            <w:r>
              <w:rPr>
                <w:rFonts w:ascii="Times New Roman" w:hAnsi="Times New Roman" w:cs="Times New Roman"/>
                <w:b/>
                <w:sz w:val="20"/>
                <w:szCs w:val="20"/>
                <w:lang w:val="en-GB"/>
              </w:rPr>
              <w:t xml:space="preserve"> (%)</w:t>
            </w:r>
          </w:p>
        </w:tc>
      </w:tr>
      <w:tr w:rsidR="00A164AE" w:rsidRPr="00D204FB" w14:paraId="5D4C573F" w14:textId="77777777" w:rsidTr="00524D36">
        <w:trPr>
          <w:trHeight w:val="454"/>
        </w:trPr>
        <w:tc>
          <w:tcPr>
            <w:tcW w:w="1728" w:type="dxa"/>
          </w:tcPr>
          <w:p w14:paraId="6A95906A"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lt;25.0kg/m</w:t>
            </w:r>
            <w:r w:rsidRPr="00D204FB">
              <w:rPr>
                <w:rFonts w:ascii="Times New Roman" w:hAnsi="Times New Roman" w:cs="Times New Roman"/>
                <w:sz w:val="20"/>
                <w:szCs w:val="20"/>
                <w:vertAlign w:val="superscript"/>
                <w:lang w:val="en-GB"/>
              </w:rPr>
              <w:t>2</w:t>
            </w:r>
          </w:p>
        </w:tc>
        <w:tc>
          <w:tcPr>
            <w:tcW w:w="1819" w:type="dxa"/>
            <w:vAlign w:val="center"/>
          </w:tcPr>
          <w:p w14:paraId="06D2126B"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20 ± 0.05</w:t>
            </w:r>
          </w:p>
        </w:tc>
        <w:tc>
          <w:tcPr>
            <w:tcW w:w="1819" w:type="dxa"/>
            <w:vAlign w:val="center"/>
          </w:tcPr>
          <w:p w14:paraId="44195987"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6 ± 0.05</w:t>
            </w:r>
          </w:p>
        </w:tc>
        <w:tc>
          <w:tcPr>
            <w:tcW w:w="1820" w:type="dxa"/>
            <w:vAlign w:val="center"/>
          </w:tcPr>
          <w:p w14:paraId="1B8C74E6"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0 ± 0.03</w:t>
            </w:r>
          </w:p>
        </w:tc>
        <w:tc>
          <w:tcPr>
            <w:tcW w:w="1854" w:type="dxa"/>
            <w:vAlign w:val="center"/>
          </w:tcPr>
          <w:p w14:paraId="766D61C2"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6 ± 0.04</w:t>
            </w:r>
          </w:p>
        </w:tc>
      </w:tr>
      <w:tr w:rsidR="00A164AE" w:rsidRPr="00D204FB" w14:paraId="6599FFD6" w14:textId="77777777" w:rsidTr="00524D36">
        <w:trPr>
          <w:trHeight w:val="454"/>
        </w:trPr>
        <w:tc>
          <w:tcPr>
            <w:tcW w:w="1728" w:type="dxa"/>
          </w:tcPr>
          <w:p w14:paraId="54BBEAD2"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25.0kg/m</w:t>
            </w:r>
            <w:r w:rsidRPr="00D204FB">
              <w:rPr>
                <w:rFonts w:ascii="Times New Roman" w:hAnsi="Times New Roman" w:cs="Times New Roman"/>
                <w:sz w:val="20"/>
                <w:szCs w:val="20"/>
                <w:vertAlign w:val="superscript"/>
                <w:lang w:val="en-GB"/>
              </w:rPr>
              <w:t>2</w:t>
            </w:r>
          </w:p>
        </w:tc>
        <w:tc>
          <w:tcPr>
            <w:tcW w:w="1819" w:type="dxa"/>
            <w:vAlign w:val="center"/>
          </w:tcPr>
          <w:p w14:paraId="482C5973"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6 ± 0.07</w:t>
            </w:r>
          </w:p>
        </w:tc>
        <w:tc>
          <w:tcPr>
            <w:tcW w:w="1819" w:type="dxa"/>
            <w:vAlign w:val="center"/>
          </w:tcPr>
          <w:p w14:paraId="68705E7A"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6 ± 0.07</w:t>
            </w:r>
          </w:p>
        </w:tc>
        <w:tc>
          <w:tcPr>
            <w:tcW w:w="1820" w:type="dxa"/>
            <w:vAlign w:val="center"/>
          </w:tcPr>
          <w:p w14:paraId="39E55606"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3 ± 0.07</w:t>
            </w:r>
          </w:p>
        </w:tc>
        <w:tc>
          <w:tcPr>
            <w:tcW w:w="1854" w:type="dxa"/>
            <w:vAlign w:val="center"/>
          </w:tcPr>
          <w:p w14:paraId="2E21E6A4"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15 ± 0.05</w:t>
            </w:r>
          </w:p>
        </w:tc>
      </w:tr>
      <w:tr w:rsidR="00A164AE" w:rsidRPr="00D204FB" w14:paraId="60685A6F" w14:textId="77777777" w:rsidTr="00524D36">
        <w:trPr>
          <w:trHeight w:val="467"/>
        </w:trPr>
        <w:tc>
          <w:tcPr>
            <w:tcW w:w="9040" w:type="dxa"/>
            <w:gridSpan w:val="5"/>
          </w:tcPr>
          <w:p w14:paraId="5FF8A1E9" w14:textId="77777777" w:rsidR="00A164AE" w:rsidRPr="00D204FB" w:rsidRDefault="00A164AE" w:rsidP="00524D36">
            <w:pPr>
              <w:spacing w:line="480" w:lineRule="auto"/>
              <w:jc w:val="both"/>
              <w:rPr>
                <w:rFonts w:ascii="Times New Roman" w:hAnsi="Times New Roman" w:cs="Times New Roman"/>
                <w:sz w:val="20"/>
                <w:szCs w:val="20"/>
                <w:lang w:val="en-GB"/>
              </w:rPr>
            </w:pPr>
            <w:r w:rsidRPr="00A81146">
              <w:rPr>
                <w:rFonts w:ascii="Times New Roman" w:hAnsi="Times New Roman" w:cs="Times New Roman"/>
                <w:b/>
                <w:sz w:val="20"/>
                <w:szCs w:val="20"/>
                <w:lang w:val="en-GB"/>
              </w:rPr>
              <w:t>Paraffin Oil</w:t>
            </w:r>
            <w:r>
              <w:rPr>
                <w:rFonts w:ascii="Times New Roman" w:hAnsi="Times New Roman" w:cs="Times New Roman"/>
                <w:b/>
                <w:sz w:val="20"/>
                <w:szCs w:val="20"/>
                <w:lang w:val="en-GB"/>
              </w:rPr>
              <w:t xml:space="preserve"> (%)</w:t>
            </w:r>
          </w:p>
        </w:tc>
      </w:tr>
      <w:tr w:rsidR="00A164AE" w:rsidRPr="00D204FB" w14:paraId="3AA020DD" w14:textId="77777777" w:rsidTr="00524D36">
        <w:trPr>
          <w:trHeight w:val="454"/>
        </w:trPr>
        <w:tc>
          <w:tcPr>
            <w:tcW w:w="1728" w:type="dxa"/>
          </w:tcPr>
          <w:p w14:paraId="1E6238A8"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lt;25.0kg/m</w:t>
            </w:r>
            <w:r w:rsidRPr="00D204FB">
              <w:rPr>
                <w:rFonts w:ascii="Times New Roman" w:hAnsi="Times New Roman" w:cs="Times New Roman"/>
                <w:sz w:val="20"/>
                <w:szCs w:val="20"/>
                <w:vertAlign w:val="superscript"/>
                <w:lang w:val="en-GB"/>
              </w:rPr>
              <w:t>2</w:t>
            </w:r>
          </w:p>
        </w:tc>
        <w:tc>
          <w:tcPr>
            <w:tcW w:w="1819" w:type="dxa"/>
            <w:vAlign w:val="center"/>
          </w:tcPr>
          <w:p w14:paraId="392440D3"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8.47 ± 3.90</w:t>
            </w:r>
          </w:p>
        </w:tc>
        <w:tc>
          <w:tcPr>
            <w:tcW w:w="1819" w:type="dxa"/>
            <w:vAlign w:val="center"/>
          </w:tcPr>
          <w:p w14:paraId="3ED7B68B"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0.17 ± 3.66</w:t>
            </w:r>
          </w:p>
        </w:tc>
        <w:tc>
          <w:tcPr>
            <w:tcW w:w="1820" w:type="dxa"/>
            <w:vAlign w:val="center"/>
          </w:tcPr>
          <w:p w14:paraId="7482CECE"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4.49 ± 3.49</w:t>
            </w:r>
          </w:p>
        </w:tc>
        <w:tc>
          <w:tcPr>
            <w:tcW w:w="1854" w:type="dxa"/>
            <w:vAlign w:val="center"/>
          </w:tcPr>
          <w:p w14:paraId="5944ACA5"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7.71 ± 2.80</w:t>
            </w:r>
          </w:p>
        </w:tc>
      </w:tr>
      <w:tr w:rsidR="00A164AE" w:rsidRPr="00D204FB" w14:paraId="23AA35FF" w14:textId="77777777" w:rsidTr="00524D36">
        <w:trPr>
          <w:trHeight w:val="454"/>
        </w:trPr>
        <w:tc>
          <w:tcPr>
            <w:tcW w:w="1728" w:type="dxa"/>
          </w:tcPr>
          <w:p w14:paraId="2C199FD8"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25.0kg/m</w:t>
            </w:r>
            <w:r w:rsidRPr="00D204FB">
              <w:rPr>
                <w:rFonts w:ascii="Times New Roman" w:hAnsi="Times New Roman" w:cs="Times New Roman"/>
                <w:sz w:val="20"/>
                <w:szCs w:val="20"/>
                <w:vertAlign w:val="superscript"/>
                <w:lang w:val="en-GB"/>
              </w:rPr>
              <w:t>2</w:t>
            </w:r>
          </w:p>
        </w:tc>
        <w:tc>
          <w:tcPr>
            <w:tcW w:w="1819" w:type="dxa"/>
            <w:vAlign w:val="center"/>
          </w:tcPr>
          <w:p w14:paraId="6E15E7F9"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6.24 ± 5.63</w:t>
            </w:r>
          </w:p>
        </w:tc>
        <w:tc>
          <w:tcPr>
            <w:tcW w:w="1819" w:type="dxa"/>
            <w:vAlign w:val="center"/>
          </w:tcPr>
          <w:p w14:paraId="597138BC"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7.82 ± 5.52</w:t>
            </w:r>
          </w:p>
        </w:tc>
        <w:tc>
          <w:tcPr>
            <w:tcW w:w="1820" w:type="dxa"/>
            <w:vAlign w:val="center"/>
          </w:tcPr>
          <w:p w14:paraId="679A791C"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4.35 ± 4.78</w:t>
            </w:r>
          </w:p>
        </w:tc>
        <w:tc>
          <w:tcPr>
            <w:tcW w:w="1854" w:type="dxa"/>
            <w:vAlign w:val="center"/>
          </w:tcPr>
          <w:p w14:paraId="2C2507D5"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6.14 ± 2.46</w:t>
            </w:r>
          </w:p>
        </w:tc>
      </w:tr>
      <w:tr w:rsidR="00A164AE" w:rsidRPr="00D204FB" w14:paraId="414A1B1C" w14:textId="77777777" w:rsidTr="00524D36">
        <w:trPr>
          <w:trHeight w:val="454"/>
        </w:trPr>
        <w:tc>
          <w:tcPr>
            <w:tcW w:w="9040" w:type="dxa"/>
            <w:gridSpan w:val="5"/>
          </w:tcPr>
          <w:p w14:paraId="53E63347" w14:textId="77777777" w:rsidR="00A164AE" w:rsidRPr="00D204FB" w:rsidRDefault="00A164AE" w:rsidP="00524D36">
            <w:pPr>
              <w:spacing w:line="480" w:lineRule="auto"/>
              <w:jc w:val="both"/>
              <w:rPr>
                <w:rFonts w:ascii="Times New Roman" w:hAnsi="Times New Roman" w:cs="Times New Roman"/>
                <w:sz w:val="20"/>
                <w:szCs w:val="20"/>
                <w:lang w:val="en-GB"/>
              </w:rPr>
            </w:pPr>
            <w:r w:rsidRPr="00A81146">
              <w:rPr>
                <w:rFonts w:ascii="Times New Roman" w:hAnsi="Times New Roman" w:cs="Times New Roman"/>
                <w:b/>
                <w:sz w:val="20"/>
                <w:szCs w:val="20"/>
                <w:lang w:val="en-GB"/>
              </w:rPr>
              <w:t>Canola Oil</w:t>
            </w:r>
            <w:r>
              <w:rPr>
                <w:rFonts w:ascii="Times New Roman" w:hAnsi="Times New Roman" w:cs="Times New Roman"/>
                <w:b/>
                <w:sz w:val="20"/>
                <w:szCs w:val="20"/>
                <w:lang w:val="en-GB"/>
              </w:rPr>
              <w:t xml:space="preserve"> (%)</w:t>
            </w:r>
          </w:p>
        </w:tc>
      </w:tr>
      <w:tr w:rsidR="00A164AE" w:rsidRPr="00D204FB" w14:paraId="6C4C4A67" w14:textId="77777777" w:rsidTr="00524D36">
        <w:trPr>
          <w:trHeight w:val="454"/>
        </w:trPr>
        <w:tc>
          <w:tcPr>
            <w:tcW w:w="1728" w:type="dxa"/>
          </w:tcPr>
          <w:p w14:paraId="52FEE5BA"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lt;25.0kg/m</w:t>
            </w:r>
            <w:r w:rsidRPr="00D204FB">
              <w:rPr>
                <w:rFonts w:ascii="Times New Roman" w:hAnsi="Times New Roman" w:cs="Times New Roman"/>
                <w:sz w:val="20"/>
                <w:szCs w:val="20"/>
                <w:vertAlign w:val="superscript"/>
                <w:lang w:val="en-GB"/>
              </w:rPr>
              <w:t>2</w:t>
            </w:r>
          </w:p>
        </w:tc>
        <w:tc>
          <w:tcPr>
            <w:tcW w:w="1819" w:type="dxa"/>
            <w:vAlign w:val="center"/>
          </w:tcPr>
          <w:p w14:paraId="17BFE145"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2.71 ± 2.44</w:t>
            </w:r>
          </w:p>
        </w:tc>
        <w:tc>
          <w:tcPr>
            <w:tcW w:w="1819" w:type="dxa"/>
            <w:vAlign w:val="center"/>
          </w:tcPr>
          <w:p w14:paraId="3731DF98"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1.30 ± 3.46</w:t>
            </w:r>
          </w:p>
        </w:tc>
        <w:tc>
          <w:tcPr>
            <w:tcW w:w="1820" w:type="dxa"/>
            <w:vAlign w:val="center"/>
          </w:tcPr>
          <w:p w14:paraId="0F5BA7A8"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1.23 ± 2.57</w:t>
            </w:r>
          </w:p>
        </w:tc>
        <w:tc>
          <w:tcPr>
            <w:tcW w:w="1854" w:type="dxa"/>
            <w:vAlign w:val="center"/>
          </w:tcPr>
          <w:p w14:paraId="4A3B9EEA"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1.75 ± 2.14</w:t>
            </w:r>
          </w:p>
        </w:tc>
      </w:tr>
      <w:tr w:rsidR="00A164AE" w:rsidRPr="00D204FB" w14:paraId="54BBB027" w14:textId="77777777" w:rsidTr="00524D36">
        <w:trPr>
          <w:trHeight w:val="467"/>
        </w:trPr>
        <w:tc>
          <w:tcPr>
            <w:tcW w:w="1728" w:type="dxa"/>
          </w:tcPr>
          <w:p w14:paraId="45CF31A0"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25.0kg/m</w:t>
            </w:r>
            <w:r w:rsidRPr="00D204FB">
              <w:rPr>
                <w:rFonts w:ascii="Times New Roman" w:hAnsi="Times New Roman" w:cs="Times New Roman"/>
                <w:sz w:val="20"/>
                <w:szCs w:val="20"/>
                <w:vertAlign w:val="superscript"/>
                <w:lang w:val="en-GB"/>
              </w:rPr>
              <w:t>2</w:t>
            </w:r>
          </w:p>
        </w:tc>
        <w:tc>
          <w:tcPr>
            <w:tcW w:w="1819" w:type="dxa"/>
            <w:vAlign w:val="center"/>
          </w:tcPr>
          <w:p w14:paraId="38AFA9A8"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4.83 ± 7.02</w:t>
            </w:r>
          </w:p>
        </w:tc>
        <w:tc>
          <w:tcPr>
            <w:tcW w:w="1819" w:type="dxa"/>
            <w:vAlign w:val="center"/>
          </w:tcPr>
          <w:p w14:paraId="460C6667"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9.97 ± 3.73</w:t>
            </w:r>
          </w:p>
        </w:tc>
        <w:tc>
          <w:tcPr>
            <w:tcW w:w="1820" w:type="dxa"/>
            <w:vAlign w:val="center"/>
          </w:tcPr>
          <w:p w14:paraId="64C1451F"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9.60 ± 3.27</w:t>
            </w:r>
          </w:p>
        </w:tc>
        <w:tc>
          <w:tcPr>
            <w:tcW w:w="1854" w:type="dxa"/>
            <w:vAlign w:val="center"/>
          </w:tcPr>
          <w:p w14:paraId="6585AFF1"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1.47 ± 3.22</w:t>
            </w:r>
          </w:p>
        </w:tc>
      </w:tr>
      <w:tr w:rsidR="00A164AE" w:rsidRPr="00D204FB" w14:paraId="217C8249" w14:textId="77777777" w:rsidTr="00524D36">
        <w:trPr>
          <w:trHeight w:val="454"/>
        </w:trPr>
        <w:tc>
          <w:tcPr>
            <w:tcW w:w="9040" w:type="dxa"/>
            <w:gridSpan w:val="5"/>
          </w:tcPr>
          <w:p w14:paraId="3F61AED2" w14:textId="77777777" w:rsidR="00A164AE" w:rsidRPr="00D204FB" w:rsidRDefault="00A164AE" w:rsidP="00524D36">
            <w:pPr>
              <w:spacing w:line="480" w:lineRule="auto"/>
              <w:jc w:val="both"/>
              <w:rPr>
                <w:rFonts w:ascii="Times New Roman" w:hAnsi="Times New Roman" w:cs="Times New Roman"/>
                <w:sz w:val="20"/>
                <w:szCs w:val="20"/>
                <w:lang w:val="en-GB"/>
              </w:rPr>
            </w:pPr>
            <w:r w:rsidRPr="00A81146">
              <w:rPr>
                <w:rFonts w:ascii="Times New Roman" w:hAnsi="Times New Roman" w:cs="Times New Roman"/>
                <w:b/>
                <w:sz w:val="20"/>
                <w:szCs w:val="20"/>
                <w:lang w:val="en-GB"/>
              </w:rPr>
              <w:t>Canola Oil + Oleic Acid</w:t>
            </w:r>
            <w:r>
              <w:rPr>
                <w:rFonts w:ascii="Times New Roman" w:hAnsi="Times New Roman" w:cs="Times New Roman"/>
                <w:b/>
                <w:sz w:val="20"/>
                <w:szCs w:val="20"/>
                <w:lang w:val="en-GB"/>
              </w:rPr>
              <w:t xml:space="preserve"> (%)</w:t>
            </w:r>
          </w:p>
        </w:tc>
      </w:tr>
      <w:tr w:rsidR="00A164AE" w:rsidRPr="00D204FB" w14:paraId="2469976C" w14:textId="77777777" w:rsidTr="00524D36">
        <w:trPr>
          <w:trHeight w:val="467"/>
        </w:trPr>
        <w:tc>
          <w:tcPr>
            <w:tcW w:w="1728" w:type="dxa"/>
          </w:tcPr>
          <w:p w14:paraId="409EF5BF"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lt;25.0kg/m</w:t>
            </w:r>
            <w:r w:rsidRPr="00D204FB">
              <w:rPr>
                <w:rFonts w:ascii="Times New Roman" w:hAnsi="Times New Roman" w:cs="Times New Roman"/>
                <w:sz w:val="20"/>
                <w:szCs w:val="20"/>
                <w:vertAlign w:val="superscript"/>
                <w:lang w:val="en-GB"/>
              </w:rPr>
              <w:t>2</w:t>
            </w:r>
          </w:p>
        </w:tc>
        <w:tc>
          <w:tcPr>
            <w:tcW w:w="1819" w:type="dxa"/>
            <w:vAlign w:val="center"/>
          </w:tcPr>
          <w:p w14:paraId="2D468850"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47 ± 1.52</w:t>
            </w:r>
          </w:p>
        </w:tc>
        <w:tc>
          <w:tcPr>
            <w:tcW w:w="1819" w:type="dxa"/>
            <w:vAlign w:val="center"/>
          </w:tcPr>
          <w:p w14:paraId="05E83C6F"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19 ± 1.79</w:t>
            </w:r>
          </w:p>
        </w:tc>
        <w:tc>
          <w:tcPr>
            <w:tcW w:w="1820" w:type="dxa"/>
            <w:vAlign w:val="center"/>
          </w:tcPr>
          <w:p w14:paraId="396319DC"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99 ± 2.57</w:t>
            </w:r>
          </w:p>
        </w:tc>
        <w:tc>
          <w:tcPr>
            <w:tcW w:w="1854" w:type="dxa"/>
            <w:vAlign w:val="center"/>
          </w:tcPr>
          <w:p w14:paraId="29E3D4DB"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22 ± 1.52</w:t>
            </w:r>
          </w:p>
        </w:tc>
      </w:tr>
      <w:tr w:rsidR="00A164AE" w:rsidRPr="00D204FB" w14:paraId="536D3E1B" w14:textId="77777777" w:rsidTr="00524D36">
        <w:trPr>
          <w:trHeight w:val="454"/>
        </w:trPr>
        <w:tc>
          <w:tcPr>
            <w:tcW w:w="1728" w:type="dxa"/>
            <w:tcBorders>
              <w:bottom w:val="single" w:sz="4" w:space="0" w:color="auto"/>
            </w:tcBorders>
          </w:tcPr>
          <w:p w14:paraId="01E2D71D" w14:textId="77777777" w:rsidR="00A164AE" w:rsidRPr="00D204FB" w:rsidRDefault="00A164AE" w:rsidP="00524D36">
            <w:pPr>
              <w:spacing w:line="480" w:lineRule="auto"/>
              <w:jc w:val="both"/>
              <w:rPr>
                <w:rFonts w:ascii="Times New Roman" w:hAnsi="Times New Roman" w:cs="Times New Roman"/>
                <w:sz w:val="20"/>
                <w:szCs w:val="20"/>
                <w:lang w:val="en-GB"/>
              </w:rPr>
            </w:pPr>
            <w:r w:rsidRPr="00D204FB">
              <w:rPr>
                <w:rFonts w:ascii="Times New Roman" w:hAnsi="Times New Roman" w:cs="Times New Roman"/>
                <w:sz w:val="20"/>
                <w:szCs w:val="20"/>
                <w:lang w:val="en-GB"/>
              </w:rPr>
              <w:t>≥25.0kg/m</w:t>
            </w:r>
            <w:r w:rsidRPr="00D204FB">
              <w:rPr>
                <w:rFonts w:ascii="Times New Roman" w:hAnsi="Times New Roman" w:cs="Times New Roman"/>
                <w:sz w:val="20"/>
                <w:szCs w:val="20"/>
                <w:vertAlign w:val="superscript"/>
                <w:lang w:val="en-GB"/>
              </w:rPr>
              <w:t>2</w:t>
            </w:r>
          </w:p>
        </w:tc>
        <w:tc>
          <w:tcPr>
            <w:tcW w:w="1819" w:type="dxa"/>
            <w:tcBorders>
              <w:bottom w:val="single" w:sz="4" w:space="0" w:color="auto"/>
            </w:tcBorders>
            <w:vAlign w:val="center"/>
          </w:tcPr>
          <w:p w14:paraId="766334F2" w14:textId="77777777" w:rsidR="00A164AE" w:rsidRPr="00765711" w:rsidRDefault="00A164AE" w:rsidP="00524D36">
            <w:pPr>
              <w:spacing w:line="480" w:lineRule="auto"/>
              <w:jc w:val="center"/>
              <w:rPr>
                <w:rFonts w:ascii="Times New Roman" w:hAnsi="Times New Roman" w:cs="Times New Roman"/>
                <w:sz w:val="20"/>
                <w:szCs w:val="20"/>
                <w:vertAlign w:val="superscript"/>
                <w:lang w:val="en-GB"/>
              </w:rPr>
            </w:pPr>
            <w:r>
              <w:rPr>
                <w:rFonts w:ascii="Times New Roman" w:hAnsi="Times New Roman" w:cs="Times New Roman"/>
                <w:sz w:val="20"/>
                <w:szCs w:val="20"/>
                <w:lang w:val="en-GB"/>
              </w:rPr>
              <w:t>12.27 ± 5.14</w:t>
            </w:r>
            <w:r>
              <w:rPr>
                <w:rFonts w:ascii="Times New Roman" w:hAnsi="Times New Roman" w:cs="Times New Roman"/>
                <w:sz w:val="20"/>
                <w:szCs w:val="20"/>
                <w:vertAlign w:val="superscript"/>
                <w:lang w:val="en-GB"/>
              </w:rPr>
              <w:t>a,b</w:t>
            </w:r>
          </w:p>
        </w:tc>
        <w:tc>
          <w:tcPr>
            <w:tcW w:w="1819" w:type="dxa"/>
            <w:tcBorders>
              <w:bottom w:val="single" w:sz="4" w:space="0" w:color="auto"/>
            </w:tcBorders>
            <w:vAlign w:val="center"/>
          </w:tcPr>
          <w:p w14:paraId="56F317B5" w14:textId="77777777" w:rsidR="00A164AE" w:rsidRPr="00765711" w:rsidRDefault="00A164AE" w:rsidP="00524D36">
            <w:pPr>
              <w:spacing w:line="480" w:lineRule="auto"/>
              <w:jc w:val="center"/>
              <w:rPr>
                <w:rFonts w:ascii="Times New Roman" w:hAnsi="Times New Roman" w:cs="Times New Roman"/>
                <w:sz w:val="20"/>
                <w:szCs w:val="20"/>
                <w:vertAlign w:val="superscript"/>
                <w:lang w:val="en-GB"/>
              </w:rPr>
            </w:pPr>
            <w:r>
              <w:rPr>
                <w:rFonts w:ascii="Times New Roman" w:hAnsi="Times New Roman" w:cs="Times New Roman"/>
                <w:sz w:val="20"/>
                <w:szCs w:val="20"/>
                <w:lang w:val="en-GB"/>
              </w:rPr>
              <w:t>4.94 ± 2.15</w:t>
            </w:r>
            <w:r>
              <w:rPr>
                <w:rFonts w:ascii="Times New Roman" w:hAnsi="Times New Roman" w:cs="Times New Roman"/>
                <w:sz w:val="20"/>
                <w:szCs w:val="20"/>
                <w:vertAlign w:val="superscript"/>
                <w:lang w:val="en-GB"/>
              </w:rPr>
              <w:t>a,c</w:t>
            </w:r>
          </w:p>
        </w:tc>
        <w:tc>
          <w:tcPr>
            <w:tcW w:w="1820" w:type="dxa"/>
            <w:tcBorders>
              <w:bottom w:val="single" w:sz="4" w:space="0" w:color="auto"/>
            </w:tcBorders>
            <w:vAlign w:val="center"/>
          </w:tcPr>
          <w:p w14:paraId="46E16BF8" w14:textId="77777777" w:rsidR="00A164AE" w:rsidRPr="00765711" w:rsidRDefault="00A164AE" w:rsidP="00524D36">
            <w:pPr>
              <w:spacing w:line="480" w:lineRule="auto"/>
              <w:jc w:val="center"/>
              <w:rPr>
                <w:rFonts w:ascii="Times New Roman" w:hAnsi="Times New Roman" w:cs="Times New Roman"/>
                <w:sz w:val="20"/>
                <w:szCs w:val="20"/>
                <w:vertAlign w:val="superscript"/>
                <w:lang w:val="en-GB"/>
              </w:rPr>
            </w:pPr>
            <w:r>
              <w:rPr>
                <w:rFonts w:ascii="Times New Roman" w:hAnsi="Times New Roman" w:cs="Times New Roman"/>
                <w:sz w:val="20"/>
                <w:szCs w:val="20"/>
                <w:lang w:val="en-GB"/>
              </w:rPr>
              <w:t>1.92 ± 1.17</w:t>
            </w:r>
            <w:r>
              <w:rPr>
                <w:rFonts w:ascii="Times New Roman" w:hAnsi="Times New Roman" w:cs="Times New Roman"/>
                <w:sz w:val="20"/>
                <w:szCs w:val="20"/>
                <w:vertAlign w:val="superscript"/>
                <w:lang w:val="en-GB"/>
              </w:rPr>
              <w:t>b,c</w:t>
            </w:r>
          </w:p>
        </w:tc>
        <w:tc>
          <w:tcPr>
            <w:tcW w:w="1854" w:type="dxa"/>
            <w:tcBorders>
              <w:bottom w:val="single" w:sz="4" w:space="0" w:color="auto"/>
            </w:tcBorders>
            <w:vAlign w:val="center"/>
          </w:tcPr>
          <w:p w14:paraId="50F7F48A" w14:textId="77777777" w:rsidR="00A164AE" w:rsidRPr="00D204FB" w:rsidRDefault="00A164AE" w:rsidP="00524D36">
            <w:pPr>
              <w:spacing w:line="48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38 ± 2.44</w:t>
            </w:r>
          </w:p>
        </w:tc>
      </w:tr>
    </w:tbl>
    <w:p w14:paraId="20F461D6" w14:textId="77777777" w:rsidR="00A164AE" w:rsidRDefault="00A164AE" w:rsidP="00A164AE">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No significant differences between participants with a BMI&lt;25.0kg/m</w:t>
      </w:r>
      <w:r>
        <w:rPr>
          <w:rFonts w:ascii="Times New Roman" w:hAnsi="Times New Roman" w:cs="Times New Roman"/>
          <w:sz w:val="20"/>
          <w:szCs w:val="20"/>
          <w:vertAlign w:val="superscript"/>
          <w:lang w:val="en-GB"/>
        </w:rPr>
        <w:t>2</w:t>
      </w:r>
      <w:r>
        <w:rPr>
          <w:rFonts w:ascii="Times New Roman" w:hAnsi="Times New Roman" w:cs="Times New Roman"/>
          <w:sz w:val="20"/>
          <w:szCs w:val="20"/>
          <w:lang w:val="en-GB"/>
        </w:rPr>
        <w:t xml:space="preserve"> or ≥25.0kg/m</w:t>
      </w:r>
      <w:r>
        <w:rPr>
          <w:rFonts w:ascii="Times New Roman" w:hAnsi="Times New Roman" w:cs="Times New Roman"/>
          <w:sz w:val="20"/>
          <w:szCs w:val="20"/>
          <w:vertAlign w:val="superscript"/>
          <w:lang w:val="en-GB"/>
        </w:rPr>
        <w:t>2</w:t>
      </w:r>
      <w:r>
        <w:rPr>
          <w:rFonts w:ascii="Times New Roman" w:hAnsi="Times New Roman" w:cs="Times New Roman"/>
          <w:sz w:val="20"/>
          <w:szCs w:val="20"/>
          <w:lang w:val="en-GB"/>
        </w:rPr>
        <w:t xml:space="preserve"> were found.</w:t>
      </w:r>
      <w:r>
        <w:rPr>
          <w:rFonts w:ascii="Times New Roman" w:hAnsi="Times New Roman" w:cs="Times New Roman"/>
          <w:sz w:val="20"/>
          <w:szCs w:val="20"/>
          <w:vertAlign w:val="superscript"/>
          <w:lang w:val="en-GB"/>
        </w:rPr>
        <w:t xml:space="preserve"> </w:t>
      </w:r>
      <w:r w:rsidRPr="00765711">
        <w:rPr>
          <w:rFonts w:ascii="Times New Roman" w:hAnsi="Times New Roman" w:cs="Times New Roman"/>
          <w:sz w:val="20"/>
          <w:szCs w:val="20"/>
          <w:vertAlign w:val="superscript"/>
          <w:lang w:val="en-GB"/>
        </w:rPr>
        <w:t>a</w:t>
      </w:r>
      <w:r>
        <w:rPr>
          <w:rFonts w:ascii="Times New Roman" w:hAnsi="Times New Roman" w:cs="Times New Roman"/>
          <w:sz w:val="20"/>
          <w:szCs w:val="20"/>
          <w:lang w:val="en-GB"/>
        </w:rPr>
        <w:t xml:space="preserve"> Detection thresholds for canola oil + oleic acid of participants with a BMI </w:t>
      </w:r>
      <w:r w:rsidRPr="00D204FB">
        <w:rPr>
          <w:rFonts w:ascii="Times New Roman" w:hAnsi="Times New Roman" w:cs="Times New Roman"/>
          <w:sz w:val="20"/>
          <w:szCs w:val="20"/>
          <w:lang w:val="en-GB"/>
        </w:rPr>
        <w:t>≥</w:t>
      </w:r>
      <w:r>
        <w:rPr>
          <w:rFonts w:ascii="Times New Roman" w:hAnsi="Times New Roman" w:cs="Times New Roman"/>
          <w:sz w:val="20"/>
          <w:szCs w:val="20"/>
          <w:lang w:val="en-GB"/>
        </w:rPr>
        <w:t>25.0kg/m</w:t>
      </w:r>
      <w:r>
        <w:rPr>
          <w:rFonts w:ascii="Times New Roman" w:hAnsi="Times New Roman" w:cs="Times New Roman"/>
          <w:sz w:val="20"/>
          <w:szCs w:val="20"/>
          <w:vertAlign w:val="superscript"/>
          <w:lang w:val="en-GB"/>
        </w:rPr>
        <w:t>2</w:t>
      </w:r>
      <w:r>
        <w:rPr>
          <w:rFonts w:ascii="Times New Roman" w:hAnsi="Times New Roman" w:cs="Times New Roman"/>
          <w:sz w:val="20"/>
          <w:szCs w:val="20"/>
          <w:lang w:val="en-GB"/>
        </w:rPr>
        <w:t xml:space="preserve"> are significantly lower on the second than the first measurement (p=0.046). </w:t>
      </w:r>
      <w:r>
        <w:rPr>
          <w:rFonts w:ascii="Times New Roman" w:hAnsi="Times New Roman" w:cs="Times New Roman"/>
          <w:sz w:val="20"/>
          <w:szCs w:val="20"/>
          <w:vertAlign w:val="superscript"/>
          <w:lang w:val="en-GB"/>
        </w:rPr>
        <w:t>b</w:t>
      </w:r>
      <w:r>
        <w:rPr>
          <w:rFonts w:ascii="Times New Roman" w:hAnsi="Times New Roman" w:cs="Times New Roman"/>
          <w:sz w:val="20"/>
          <w:szCs w:val="20"/>
          <w:lang w:val="en-GB"/>
        </w:rPr>
        <w:t xml:space="preserve"> Detection thresholds for canola oil + oleic acid are significantly lower on the third compared to the first measurement (p=0.018). </w:t>
      </w:r>
      <w:r>
        <w:rPr>
          <w:rFonts w:ascii="Times New Roman" w:hAnsi="Times New Roman" w:cs="Times New Roman"/>
          <w:sz w:val="20"/>
          <w:szCs w:val="20"/>
          <w:vertAlign w:val="superscript"/>
          <w:lang w:val="en-GB"/>
        </w:rPr>
        <w:t>c</w:t>
      </w:r>
      <w:r>
        <w:rPr>
          <w:rFonts w:ascii="Times New Roman" w:hAnsi="Times New Roman" w:cs="Times New Roman"/>
          <w:sz w:val="20"/>
          <w:szCs w:val="20"/>
          <w:lang w:val="en-GB"/>
        </w:rPr>
        <w:t xml:space="preserve"> Canola oil + oleic acid detection thresholds are significantly lower on the third compared to the second measurement (p=0.046). </w:t>
      </w:r>
      <w:r w:rsidRPr="00765711">
        <w:rPr>
          <w:rFonts w:ascii="Times New Roman" w:hAnsi="Times New Roman" w:cs="Times New Roman"/>
          <w:sz w:val="20"/>
          <w:szCs w:val="20"/>
          <w:lang w:val="en-GB"/>
        </w:rPr>
        <w:t>Data are shown as % of fat in the samples and depicted as mean ± SEM.</w:t>
      </w:r>
    </w:p>
    <w:p w14:paraId="2D1E1FB8" w14:textId="151241BD" w:rsidR="00A164AE" w:rsidRDefault="00A164AE">
      <w:pPr>
        <w:rPr>
          <w:rFonts w:ascii="Times New Roman" w:hAnsi="Times New Roman" w:cs="Times New Roman"/>
          <w:noProof/>
          <w:lang w:val="en-GB"/>
        </w:rPr>
      </w:pPr>
      <w:r>
        <w:rPr>
          <w:rFonts w:ascii="Times New Roman" w:hAnsi="Times New Roman" w:cs="Times New Roman"/>
          <w:lang w:val="en-GB"/>
        </w:rPr>
        <w:br w:type="page"/>
      </w:r>
    </w:p>
    <w:p w14:paraId="57C13B6E" w14:textId="77777777" w:rsidR="00A164AE" w:rsidRPr="00F169AD" w:rsidRDefault="00A164AE" w:rsidP="00A164AE">
      <w:pPr>
        <w:pStyle w:val="KeinLeerraum"/>
        <w:spacing w:line="480" w:lineRule="auto"/>
        <w:jc w:val="both"/>
        <w:rPr>
          <w:rFonts w:ascii="Times New Roman" w:hAnsi="Times New Roman" w:cs="Times New Roman"/>
          <w:sz w:val="20"/>
          <w:lang w:val="en-GB"/>
        </w:rPr>
      </w:pPr>
      <w:r w:rsidRPr="00F169AD">
        <w:rPr>
          <w:rFonts w:ascii="Times New Roman" w:hAnsi="Times New Roman" w:cs="Times New Roman"/>
          <w:b/>
          <w:sz w:val="20"/>
          <w:lang w:val="en-GB"/>
        </w:rPr>
        <w:lastRenderedPageBreak/>
        <w:t>Table 3.</w:t>
      </w:r>
      <w:r w:rsidRPr="00F169AD">
        <w:rPr>
          <w:rFonts w:ascii="Times New Roman" w:hAnsi="Times New Roman" w:cs="Times New Roman"/>
          <w:sz w:val="20"/>
          <w:lang w:val="en-GB"/>
        </w:rPr>
        <w:t xml:space="preserve"> Participants with the highest/lowest mean detection threshold for each stimulus</w:t>
      </w:r>
    </w:p>
    <w:tbl>
      <w:tblPr>
        <w:tblStyle w:val="Tabellenraster"/>
        <w:tblW w:w="9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9"/>
        <w:gridCol w:w="2452"/>
        <w:gridCol w:w="2453"/>
        <w:gridCol w:w="1227"/>
      </w:tblGrid>
      <w:tr w:rsidR="00A164AE" w:rsidRPr="00F169AD" w14:paraId="313A024F" w14:textId="77777777" w:rsidTr="00524D36">
        <w:trPr>
          <w:trHeight w:val="454"/>
        </w:trPr>
        <w:tc>
          <w:tcPr>
            <w:tcW w:w="3069" w:type="dxa"/>
            <w:tcBorders>
              <w:top w:val="single" w:sz="4" w:space="0" w:color="auto"/>
              <w:bottom w:val="single" w:sz="4" w:space="0" w:color="auto"/>
            </w:tcBorders>
          </w:tcPr>
          <w:p w14:paraId="2B11DD14" w14:textId="77777777" w:rsidR="00A164AE" w:rsidRPr="00F169AD" w:rsidRDefault="00A164AE" w:rsidP="00524D36">
            <w:pPr>
              <w:pStyle w:val="KeinLeerraum"/>
              <w:spacing w:line="480" w:lineRule="auto"/>
              <w:jc w:val="both"/>
              <w:rPr>
                <w:rFonts w:ascii="Times New Roman" w:hAnsi="Times New Roman" w:cs="Times New Roman"/>
                <w:sz w:val="20"/>
                <w:lang w:val="en-GB"/>
              </w:rPr>
            </w:pPr>
          </w:p>
        </w:tc>
        <w:tc>
          <w:tcPr>
            <w:tcW w:w="2452" w:type="dxa"/>
            <w:tcBorders>
              <w:top w:val="single" w:sz="4" w:space="0" w:color="auto"/>
              <w:bottom w:val="single" w:sz="4" w:space="0" w:color="auto"/>
            </w:tcBorders>
          </w:tcPr>
          <w:p w14:paraId="675B143E" w14:textId="77777777" w:rsidR="00A164AE" w:rsidRDefault="00A164AE" w:rsidP="00524D36">
            <w:pPr>
              <w:pStyle w:val="KeinLeerraum"/>
              <w:spacing w:line="480" w:lineRule="auto"/>
              <w:jc w:val="center"/>
              <w:rPr>
                <w:rFonts w:ascii="Times New Roman" w:hAnsi="Times New Roman" w:cs="Times New Roman"/>
                <w:b/>
                <w:sz w:val="20"/>
                <w:lang w:val="en-GB"/>
              </w:rPr>
            </w:pPr>
            <w:r w:rsidRPr="00F169AD">
              <w:rPr>
                <w:rFonts w:ascii="Times New Roman" w:hAnsi="Times New Roman" w:cs="Times New Roman"/>
                <w:b/>
                <w:sz w:val="20"/>
                <w:lang w:val="en-GB"/>
              </w:rPr>
              <w:t>Lowest</w:t>
            </w:r>
          </w:p>
          <w:p w14:paraId="2C246F68" w14:textId="77777777" w:rsidR="00A164AE" w:rsidRPr="00F169AD" w:rsidRDefault="00A164AE" w:rsidP="00524D36">
            <w:pPr>
              <w:pStyle w:val="KeinLeerraum"/>
              <w:spacing w:line="480" w:lineRule="auto"/>
              <w:jc w:val="center"/>
              <w:rPr>
                <w:rFonts w:ascii="Times New Roman" w:hAnsi="Times New Roman" w:cs="Times New Roman"/>
                <w:b/>
                <w:sz w:val="20"/>
                <w:lang w:val="en-GB"/>
              </w:rPr>
            </w:pPr>
            <w:r w:rsidRPr="00F169AD">
              <w:rPr>
                <w:rFonts w:ascii="Times New Roman" w:hAnsi="Times New Roman" w:cs="Times New Roman"/>
                <w:b/>
                <w:sz w:val="20"/>
                <w:lang w:val="en-GB"/>
              </w:rPr>
              <w:t>detection threshold</w:t>
            </w:r>
          </w:p>
        </w:tc>
        <w:tc>
          <w:tcPr>
            <w:tcW w:w="2453" w:type="dxa"/>
            <w:tcBorders>
              <w:top w:val="single" w:sz="4" w:space="0" w:color="auto"/>
              <w:bottom w:val="single" w:sz="4" w:space="0" w:color="auto"/>
            </w:tcBorders>
          </w:tcPr>
          <w:p w14:paraId="0CD2BD4E" w14:textId="77777777" w:rsidR="00A164AE" w:rsidRDefault="00A164AE" w:rsidP="00524D36">
            <w:pPr>
              <w:pStyle w:val="KeinLeerraum"/>
              <w:spacing w:line="480" w:lineRule="auto"/>
              <w:jc w:val="center"/>
              <w:rPr>
                <w:rFonts w:ascii="Times New Roman" w:hAnsi="Times New Roman" w:cs="Times New Roman"/>
                <w:b/>
                <w:sz w:val="20"/>
                <w:lang w:val="en-GB"/>
              </w:rPr>
            </w:pPr>
            <w:r w:rsidRPr="00F169AD">
              <w:rPr>
                <w:rFonts w:ascii="Times New Roman" w:hAnsi="Times New Roman" w:cs="Times New Roman"/>
                <w:b/>
                <w:sz w:val="20"/>
                <w:lang w:val="en-GB"/>
              </w:rPr>
              <w:t>Highest</w:t>
            </w:r>
          </w:p>
          <w:p w14:paraId="0BB5089F" w14:textId="77777777" w:rsidR="00A164AE" w:rsidRPr="00F169AD" w:rsidRDefault="00A164AE" w:rsidP="00524D36">
            <w:pPr>
              <w:pStyle w:val="KeinLeerraum"/>
              <w:spacing w:line="480" w:lineRule="auto"/>
              <w:jc w:val="center"/>
              <w:rPr>
                <w:rFonts w:ascii="Times New Roman" w:hAnsi="Times New Roman" w:cs="Times New Roman"/>
                <w:b/>
                <w:sz w:val="20"/>
                <w:lang w:val="en-GB"/>
              </w:rPr>
            </w:pPr>
            <w:r w:rsidRPr="00F169AD">
              <w:rPr>
                <w:rFonts w:ascii="Times New Roman" w:hAnsi="Times New Roman" w:cs="Times New Roman"/>
                <w:b/>
                <w:sz w:val="20"/>
                <w:lang w:val="en-GB"/>
              </w:rPr>
              <w:t>detection threshold</w:t>
            </w:r>
          </w:p>
        </w:tc>
        <w:tc>
          <w:tcPr>
            <w:tcW w:w="1227" w:type="dxa"/>
            <w:tcBorders>
              <w:top w:val="single" w:sz="4" w:space="0" w:color="auto"/>
              <w:bottom w:val="single" w:sz="4" w:space="0" w:color="auto"/>
            </w:tcBorders>
          </w:tcPr>
          <w:p w14:paraId="3B18607A" w14:textId="77777777" w:rsidR="00A164AE" w:rsidRPr="00F169AD" w:rsidRDefault="00A164AE" w:rsidP="00524D36">
            <w:pPr>
              <w:pStyle w:val="KeinLeerraum"/>
              <w:spacing w:line="480" w:lineRule="auto"/>
              <w:jc w:val="both"/>
              <w:rPr>
                <w:rFonts w:ascii="Times New Roman" w:hAnsi="Times New Roman" w:cs="Times New Roman"/>
                <w:b/>
                <w:sz w:val="20"/>
                <w:lang w:val="en-GB"/>
              </w:rPr>
            </w:pPr>
            <w:r w:rsidRPr="00F169AD">
              <w:rPr>
                <w:rFonts w:ascii="Times New Roman" w:hAnsi="Times New Roman" w:cs="Times New Roman"/>
                <w:b/>
                <w:sz w:val="20"/>
                <w:lang w:val="en-GB"/>
              </w:rPr>
              <w:t>p-value</w:t>
            </w:r>
          </w:p>
        </w:tc>
      </w:tr>
      <w:tr w:rsidR="00A164AE" w:rsidRPr="00F169AD" w14:paraId="7B5096C5" w14:textId="77777777" w:rsidTr="00524D36">
        <w:trPr>
          <w:trHeight w:val="454"/>
        </w:trPr>
        <w:tc>
          <w:tcPr>
            <w:tcW w:w="3069" w:type="dxa"/>
            <w:tcBorders>
              <w:top w:val="single" w:sz="4" w:space="0" w:color="auto"/>
            </w:tcBorders>
          </w:tcPr>
          <w:p w14:paraId="1977704F" w14:textId="77777777" w:rsidR="00A164AE" w:rsidRPr="00F169AD" w:rsidRDefault="00A164AE" w:rsidP="00524D36">
            <w:pPr>
              <w:pStyle w:val="KeinLeerraum"/>
              <w:spacing w:line="480" w:lineRule="auto"/>
              <w:jc w:val="both"/>
              <w:rPr>
                <w:rFonts w:ascii="Times New Roman" w:hAnsi="Times New Roman" w:cs="Times New Roman"/>
                <w:b/>
                <w:sz w:val="20"/>
                <w:lang w:val="en-GB"/>
              </w:rPr>
            </w:pPr>
            <w:r w:rsidRPr="00F169AD">
              <w:rPr>
                <w:rFonts w:ascii="Times New Roman" w:hAnsi="Times New Roman" w:cs="Times New Roman"/>
                <w:b/>
                <w:sz w:val="20"/>
                <w:lang w:val="en-GB"/>
              </w:rPr>
              <w:t>Oleic Acid (%)</w:t>
            </w:r>
          </w:p>
        </w:tc>
        <w:tc>
          <w:tcPr>
            <w:tcW w:w="2452" w:type="dxa"/>
            <w:tcBorders>
              <w:top w:val="single" w:sz="4" w:space="0" w:color="auto"/>
            </w:tcBorders>
          </w:tcPr>
          <w:p w14:paraId="161C57D9"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0.04 ± 0.003</w:t>
            </w:r>
          </w:p>
        </w:tc>
        <w:tc>
          <w:tcPr>
            <w:tcW w:w="2453" w:type="dxa"/>
            <w:tcBorders>
              <w:top w:val="single" w:sz="4" w:space="0" w:color="auto"/>
            </w:tcBorders>
          </w:tcPr>
          <w:p w14:paraId="5862EECE"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0.34 ± 0.04</w:t>
            </w:r>
          </w:p>
        </w:tc>
        <w:tc>
          <w:tcPr>
            <w:tcW w:w="1227" w:type="dxa"/>
            <w:tcBorders>
              <w:top w:val="single" w:sz="4" w:space="0" w:color="auto"/>
            </w:tcBorders>
          </w:tcPr>
          <w:p w14:paraId="66703FE8" w14:textId="77777777" w:rsidR="00A164AE" w:rsidRPr="00F169AD" w:rsidRDefault="00A164AE" w:rsidP="00524D36">
            <w:pPr>
              <w:pStyle w:val="KeinLeerraum"/>
              <w:spacing w:line="480" w:lineRule="auto"/>
              <w:jc w:val="both"/>
              <w:rPr>
                <w:rFonts w:ascii="Times New Roman" w:hAnsi="Times New Roman" w:cs="Times New Roman"/>
                <w:sz w:val="20"/>
                <w:lang w:val="en-GB"/>
              </w:rPr>
            </w:pPr>
            <w:r w:rsidRPr="00F169AD">
              <w:rPr>
                <w:rFonts w:ascii="Times New Roman" w:hAnsi="Times New Roman" w:cs="Times New Roman"/>
                <w:sz w:val="20"/>
                <w:lang w:val="en-GB"/>
              </w:rPr>
              <w:t>&lt;0.001</w:t>
            </w:r>
          </w:p>
        </w:tc>
      </w:tr>
      <w:tr w:rsidR="00A164AE" w:rsidRPr="00F169AD" w14:paraId="06861ADF" w14:textId="77777777" w:rsidTr="00524D36">
        <w:trPr>
          <w:trHeight w:val="454"/>
        </w:trPr>
        <w:tc>
          <w:tcPr>
            <w:tcW w:w="3069" w:type="dxa"/>
          </w:tcPr>
          <w:p w14:paraId="5DB50E8F" w14:textId="77777777" w:rsidR="00A164AE" w:rsidRPr="00F169AD" w:rsidRDefault="00A164AE" w:rsidP="00524D36">
            <w:pPr>
              <w:pStyle w:val="KeinLeerraum"/>
              <w:spacing w:line="480" w:lineRule="auto"/>
              <w:jc w:val="both"/>
              <w:rPr>
                <w:rFonts w:ascii="Times New Roman" w:hAnsi="Times New Roman" w:cs="Times New Roman"/>
                <w:b/>
                <w:sz w:val="20"/>
                <w:lang w:val="en-GB"/>
              </w:rPr>
            </w:pPr>
            <w:r w:rsidRPr="00F169AD">
              <w:rPr>
                <w:rFonts w:ascii="Times New Roman" w:hAnsi="Times New Roman" w:cs="Times New Roman"/>
                <w:b/>
                <w:sz w:val="20"/>
                <w:lang w:val="en-GB"/>
              </w:rPr>
              <w:t>Paraffin Oil (%)</w:t>
            </w:r>
          </w:p>
        </w:tc>
        <w:tc>
          <w:tcPr>
            <w:tcW w:w="2452" w:type="dxa"/>
          </w:tcPr>
          <w:p w14:paraId="05FC5BB2"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7.53 ± 1.16</w:t>
            </w:r>
          </w:p>
        </w:tc>
        <w:tc>
          <w:tcPr>
            <w:tcW w:w="2453" w:type="dxa"/>
          </w:tcPr>
          <w:p w14:paraId="3D5663AD"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29.94 ± 3.19</w:t>
            </w:r>
          </w:p>
        </w:tc>
        <w:tc>
          <w:tcPr>
            <w:tcW w:w="1227" w:type="dxa"/>
          </w:tcPr>
          <w:p w14:paraId="363ABD8A" w14:textId="77777777" w:rsidR="00A164AE" w:rsidRPr="00F169AD" w:rsidRDefault="00A164AE" w:rsidP="00524D36">
            <w:pPr>
              <w:pStyle w:val="KeinLeerraum"/>
              <w:spacing w:line="480" w:lineRule="auto"/>
              <w:jc w:val="both"/>
              <w:rPr>
                <w:rFonts w:ascii="Times New Roman" w:hAnsi="Times New Roman" w:cs="Times New Roman"/>
                <w:sz w:val="20"/>
                <w:lang w:val="en-GB"/>
              </w:rPr>
            </w:pPr>
            <w:r w:rsidRPr="00F169AD">
              <w:rPr>
                <w:rFonts w:ascii="Times New Roman" w:hAnsi="Times New Roman" w:cs="Times New Roman"/>
                <w:sz w:val="20"/>
                <w:lang w:val="en-GB"/>
              </w:rPr>
              <w:t>&lt;0.001</w:t>
            </w:r>
          </w:p>
        </w:tc>
      </w:tr>
      <w:tr w:rsidR="00A164AE" w:rsidRPr="00F169AD" w14:paraId="07F50E21" w14:textId="77777777" w:rsidTr="00524D36">
        <w:trPr>
          <w:trHeight w:val="454"/>
        </w:trPr>
        <w:tc>
          <w:tcPr>
            <w:tcW w:w="3069" w:type="dxa"/>
          </w:tcPr>
          <w:p w14:paraId="61C19847" w14:textId="77777777" w:rsidR="00A164AE" w:rsidRPr="00F169AD" w:rsidRDefault="00A164AE" w:rsidP="00524D36">
            <w:pPr>
              <w:pStyle w:val="KeinLeerraum"/>
              <w:spacing w:line="480" w:lineRule="auto"/>
              <w:jc w:val="both"/>
              <w:rPr>
                <w:rFonts w:ascii="Times New Roman" w:hAnsi="Times New Roman" w:cs="Times New Roman"/>
                <w:b/>
                <w:sz w:val="20"/>
                <w:lang w:val="en-GB"/>
              </w:rPr>
            </w:pPr>
            <w:r w:rsidRPr="00F169AD">
              <w:rPr>
                <w:rFonts w:ascii="Times New Roman" w:hAnsi="Times New Roman" w:cs="Times New Roman"/>
                <w:b/>
                <w:sz w:val="20"/>
                <w:lang w:val="en-GB"/>
              </w:rPr>
              <w:t>Canola Oil (%)</w:t>
            </w:r>
          </w:p>
        </w:tc>
        <w:tc>
          <w:tcPr>
            <w:tcW w:w="2452" w:type="dxa"/>
          </w:tcPr>
          <w:p w14:paraId="5AFBCFA1"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2.32 ± 0.44</w:t>
            </w:r>
          </w:p>
        </w:tc>
        <w:tc>
          <w:tcPr>
            <w:tcW w:w="2453" w:type="dxa"/>
          </w:tcPr>
          <w:p w14:paraId="09594CA7"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23.78 ± 1.36</w:t>
            </w:r>
          </w:p>
        </w:tc>
        <w:tc>
          <w:tcPr>
            <w:tcW w:w="1227" w:type="dxa"/>
          </w:tcPr>
          <w:p w14:paraId="41DE4B21" w14:textId="77777777" w:rsidR="00A164AE" w:rsidRPr="00F169AD" w:rsidRDefault="00A164AE" w:rsidP="00524D36">
            <w:pPr>
              <w:pStyle w:val="KeinLeerraum"/>
              <w:spacing w:line="480" w:lineRule="auto"/>
              <w:jc w:val="both"/>
              <w:rPr>
                <w:rFonts w:ascii="Times New Roman" w:hAnsi="Times New Roman" w:cs="Times New Roman"/>
                <w:sz w:val="20"/>
                <w:lang w:val="en-GB"/>
              </w:rPr>
            </w:pPr>
            <w:r w:rsidRPr="00F169AD">
              <w:rPr>
                <w:rFonts w:ascii="Times New Roman" w:hAnsi="Times New Roman" w:cs="Times New Roman"/>
                <w:sz w:val="20"/>
                <w:lang w:val="en-GB"/>
              </w:rPr>
              <w:t>&lt;0.001</w:t>
            </w:r>
          </w:p>
        </w:tc>
      </w:tr>
      <w:tr w:rsidR="00A164AE" w:rsidRPr="00F169AD" w14:paraId="50D62B27" w14:textId="77777777" w:rsidTr="00524D36">
        <w:trPr>
          <w:trHeight w:val="454"/>
        </w:trPr>
        <w:tc>
          <w:tcPr>
            <w:tcW w:w="3069" w:type="dxa"/>
            <w:tcBorders>
              <w:bottom w:val="single" w:sz="4" w:space="0" w:color="auto"/>
            </w:tcBorders>
          </w:tcPr>
          <w:p w14:paraId="5F2BB2FF" w14:textId="77777777" w:rsidR="00A164AE" w:rsidRPr="00F169AD" w:rsidRDefault="00A164AE" w:rsidP="00524D36">
            <w:pPr>
              <w:pStyle w:val="KeinLeerraum"/>
              <w:spacing w:line="480" w:lineRule="auto"/>
              <w:jc w:val="both"/>
              <w:rPr>
                <w:rFonts w:ascii="Times New Roman" w:hAnsi="Times New Roman" w:cs="Times New Roman"/>
                <w:b/>
                <w:sz w:val="20"/>
                <w:lang w:val="en-GB"/>
              </w:rPr>
            </w:pPr>
            <w:r w:rsidRPr="00F169AD">
              <w:rPr>
                <w:rFonts w:ascii="Times New Roman" w:hAnsi="Times New Roman" w:cs="Times New Roman"/>
                <w:b/>
                <w:sz w:val="20"/>
                <w:lang w:val="en-GB"/>
              </w:rPr>
              <w:t>Canola Oil + Oleic Acid (%)</w:t>
            </w:r>
          </w:p>
        </w:tc>
        <w:tc>
          <w:tcPr>
            <w:tcW w:w="2452" w:type="dxa"/>
            <w:tcBorders>
              <w:bottom w:val="single" w:sz="4" w:space="0" w:color="auto"/>
            </w:tcBorders>
          </w:tcPr>
          <w:p w14:paraId="2A7EC485"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0.53 ± 0.11</w:t>
            </w:r>
          </w:p>
        </w:tc>
        <w:tc>
          <w:tcPr>
            <w:tcW w:w="2453" w:type="dxa"/>
            <w:tcBorders>
              <w:bottom w:val="single" w:sz="4" w:space="0" w:color="auto"/>
            </w:tcBorders>
          </w:tcPr>
          <w:p w14:paraId="5C45DAA9" w14:textId="77777777" w:rsidR="00A164AE" w:rsidRPr="00F169AD" w:rsidRDefault="00A164AE" w:rsidP="00524D36">
            <w:pPr>
              <w:pStyle w:val="KeinLeerraum"/>
              <w:spacing w:line="480" w:lineRule="auto"/>
              <w:jc w:val="center"/>
              <w:rPr>
                <w:rFonts w:ascii="Times New Roman" w:hAnsi="Times New Roman" w:cs="Times New Roman"/>
                <w:sz w:val="20"/>
                <w:lang w:val="en-GB"/>
              </w:rPr>
            </w:pPr>
            <w:r w:rsidRPr="00F169AD">
              <w:rPr>
                <w:rFonts w:ascii="Times New Roman" w:hAnsi="Times New Roman" w:cs="Times New Roman"/>
                <w:sz w:val="20"/>
                <w:lang w:val="en-GB"/>
              </w:rPr>
              <w:t>13.42 ± 2.22</w:t>
            </w:r>
          </w:p>
        </w:tc>
        <w:tc>
          <w:tcPr>
            <w:tcW w:w="1227" w:type="dxa"/>
            <w:tcBorders>
              <w:bottom w:val="single" w:sz="4" w:space="0" w:color="auto"/>
            </w:tcBorders>
          </w:tcPr>
          <w:p w14:paraId="7EE27602" w14:textId="77777777" w:rsidR="00A164AE" w:rsidRPr="00F169AD" w:rsidRDefault="00A164AE" w:rsidP="00524D36">
            <w:pPr>
              <w:pStyle w:val="KeinLeerraum"/>
              <w:spacing w:line="480" w:lineRule="auto"/>
              <w:jc w:val="both"/>
              <w:rPr>
                <w:rFonts w:ascii="Times New Roman" w:hAnsi="Times New Roman" w:cs="Times New Roman"/>
                <w:sz w:val="20"/>
                <w:lang w:val="en-GB"/>
              </w:rPr>
            </w:pPr>
            <w:r w:rsidRPr="00F169AD">
              <w:rPr>
                <w:rFonts w:ascii="Times New Roman" w:hAnsi="Times New Roman" w:cs="Times New Roman"/>
                <w:sz w:val="20"/>
                <w:lang w:val="en-GB"/>
              </w:rPr>
              <w:t>&lt;0.001</w:t>
            </w:r>
          </w:p>
        </w:tc>
      </w:tr>
    </w:tbl>
    <w:p w14:paraId="43425DE5" w14:textId="77777777" w:rsidR="00A164AE" w:rsidRDefault="00A164AE" w:rsidP="00A164AE">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perceptual recognition of fat is significantly different between the ten participants with the highest and the ten participants with the lowest detection thresholds. </w:t>
      </w:r>
      <w:r w:rsidRPr="00765711">
        <w:rPr>
          <w:rFonts w:ascii="Times New Roman" w:hAnsi="Times New Roman" w:cs="Times New Roman"/>
          <w:sz w:val="20"/>
          <w:szCs w:val="20"/>
          <w:lang w:val="en-GB"/>
        </w:rPr>
        <w:t>Data are shown as % of fat in the samples and depicted as mean ± SEM.</w:t>
      </w:r>
    </w:p>
    <w:p w14:paraId="7870B005" w14:textId="77777777" w:rsidR="004F4B8A" w:rsidRPr="00EA5EB6" w:rsidRDefault="004F4B8A" w:rsidP="009502C3">
      <w:pPr>
        <w:pStyle w:val="EndNoteBibliography"/>
        <w:spacing w:line="480" w:lineRule="auto"/>
        <w:ind w:left="720" w:hanging="720"/>
        <w:jc w:val="both"/>
        <w:rPr>
          <w:rFonts w:ascii="Times New Roman" w:hAnsi="Times New Roman" w:cs="Times New Roman"/>
          <w:lang w:val="en-GB"/>
        </w:rPr>
      </w:pPr>
    </w:p>
    <w:sectPr w:rsidR="004F4B8A" w:rsidRPr="00EA5EB6" w:rsidSect="009A1B58">
      <w:footerReference w:type="default" r:id="rId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07E47" w14:textId="77777777" w:rsidR="0099532F" w:rsidRDefault="0099532F" w:rsidP="008A12CF">
      <w:pPr>
        <w:spacing w:after="0" w:line="240" w:lineRule="auto"/>
      </w:pPr>
      <w:r>
        <w:separator/>
      </w:r>
    </w:p>
  </w:endnote>
  <w:endnote w:type="continuationSeparator" w:id="0">
    <w:p w14:paraId="75E220D5" w14:textId="77777777" w:rsidR="0099532F" w:rsidRDefault="0099532F" w:rsidP="008A12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898137"/>
      <w:docPartObj>
        <w:docPartGallery w:val="Page Numbers (Bottom of Page)"/>
        <w:docPartUnique/>
      </w:docPartObj>
    </w:sdtPr>
    <w:sdtEndPr/>
    <w:sdtContent>
      <w:p w14:paraId="0A1DD9F4" w14:textId="44D46B7A" w:rsidR="009F49AF" w:rsidRDefault="009F49AF">
        <w:pPr>
          <w:pStyle w:val="Fuzeile"/>
          <w:jc w:val="right"/>
        </w:pPr>
        <w:r w:rsidRPr="009A1B58">
          <w:rPr>
            <w:rFonts w:ascii="Times New Roman" w:hAnsi="Times New Roman" w:cs="Times New Roman"/>
          </w:rPr>
          <w:fldChar w:fldCharType="begin"/>
        </w:r>
        <w:r w:rsidRPr="009A1B58">
          <w:rPr>
            <w:rFonts w:ascii="Times New Roman" w:hAnsi="Times New Roman" w:cs="Times New Roman"/>
          </w:rPr>
          <w:instrText>PAGE   \* MERGEFORMAT</w:instrText>
        </w:r>
        <w:r w:rsidRPr="009A1B58">
          <w:rPr>
            <w:rFonts w:ascii="Times New Roman" w:hAnsi="Times New Roman" w:cs="Times New Roman"/>
          </w:rPr>
          <w:fldChar w:fldCharType="separate"/>
        </w:r>
        <w:r w:rsidR="005359FE">
          <w:rPr>
            <w:rFonts w:ascii="Times New Roman" w:hAnsi="Times New Roman" w:cs="Times New Roman"/>
            <w:noProof/>
          </w:rPr>
          <w:t>1</w:t>
        </w:r>
        <w:r w:rsidRPr="009A1B58">
          <w:rPr>
            <w:rFonts w:ascii="Times New Roman" w:hAnsi="Times New Roman" w:cs="Times New Roman"/>
          </w:rPr>
          <w:fldChar w:fldCharType="end"/>
        </w:r>
      </w:p>
    </w:sdtContent>
  </w:sdt>
  <w:p w14:paraId="363F2E19" w14:textId="77777777" w:rsidR="009F49AF" w:rsidRPr="00F104F7" w:rsidRDefault="009F49AF" w:rsidP="00F104F7">
    <w:pPr>
      <w:pStyle w:val="Default"/>
      <w:rPr>
        <w:sz w:val="20"/>
        <w:szCs w:val="20"/>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2F970A" w14:textId="77777777" w:rsidR="0099532F" w:rsidRDefault="0099532F" w:rsidP="008A12CF">
      <w:pPr>
        <w:spacing w:after="0" w:line="240" w:lineRule="auto"/>
      </w:pPr>
      <w:r>
        <w:separator/>
      </w:r>
    </w:p>
  </w:footnote>
  <w:footnote w:type="continuationSeparator" w:id="0">
    <w:p w14:paraId="1B9F3001" w14:textId="77777777" w:rsidR="0099532F" w:rsidRDefault="0099532F" w:rsidP="008A12CF">
      <w:pPr>
        <w:spacing w:after="0" w:line="240" w:lineRule="auto"/>
      </w:pPr>
      <w:r>
        <w:continuationSeparator/>
      </w:r>
    </w:p>
  </w:footnote>
  <w:footnote w:id="1">
    <w:p w14:paraId="6839E1F5" w14:textId="1984237D" w:rsidR="009F49AF" w:rsidRPr="00F104F7" w:rsidRDefault="009F49AF" w:rsidP="00F104F7">
      <w:pPr>
        <w:pStyle w:val="Default"/>
        <w:jc w:val="both"/>
        <w:rPr>
          <w:sz w:val="20"/>
          <w:szCs w:val="20"/>
          <w:lang w:val="en-GB"/>
        </w:rPr>
      </w:pPr>
      <w:r w:rsidRPr="00F104F7">
        <w:rPr>
          <w:rStyle w:val="Funotenzeichen"/>
          <w:sz w:val="20"/>
          <w:szCs w:val="20"/>
        </w:rPr>
        <w:footnoteRef/>
      </w:r>
      <w:r w:rsidRPr="00F104F7">
        <w:rPr>
          <w:sz w:val="20"/>
          <w:szCs w:val="20"/>
          <w:lang w:val="en-GB"/>
        </w:rPr>
        <w:t xml:space="preserve"> Abbreviations: 3-AFC: 3-alternative forced choice method CanO: Canola Oil, CanOOleA: Canola Oil spiked with Oleic Acid, CD36: Cluster of differentiation 36, EDTA: Ethylenediaminetetraacetic acid, FFA: free fatty acid, </w:t>
      </w:r>
      <w:r>
        <w:rPr>
          <w:sz w:val="20"/>
          <w:szCs w:val="20"/>
          <w:lang w:val="en-GB"/>
        </w:rPr>
        <w:t xml:space="preserve">FFQ: Food Frequency Questionnaire, FLDQ: Food Like-Dislike Questionnaire, </w:t>
      </w:r>
      <w:r w:rsidRPr="00F104F7">
        <w:rPr>
          <w:sz w:val="20"/>
          <w:szCs w:val="20"/>
          <w:lang w:val="en-GB"/>
        </w:rPr>
        <w:t xml:space="preserve">GPR120: G-protein coupled receptor 120, ICC: intra-class correlation coefficient, OleA: Oleic Acid, ParO: Paraffin Oil, </w:t>
      </w:r>
      <w:r>
        <w:rPr>
          <w:sz w:val="20"/>
          <w:szCs w:val="20"/>
          <w:lang w:val="en-GB"/>
        </w:rPr>
        <w:t>TAG</w:t>
      </w:r>
      <w:r w:rsidRPr="00F104F7">
        <w:rPr>
          <w:sz w:val="20"/>
          <w:szCs w:val="20"/>
          <w:lang w:val="en-GB"/>
        </w:rPr>
        <w:t>: tri</w:t>
      </w:r>
      <w:r>
        <w:rPr>
          <w:sz w:val="20"/>
          <w:szCs w:val="20"/>
          <w:lang w:val="en-GB"/>
        </w:rPr>
        <w:t>acylglycerol, TFEQ: Three factor eating questionnaire, VAS: visual analogue scales, WHR: waist-to-hip ratio</w:t>
      </w:r>
      <w:r w:rsidRPr="00F104F7">
        <w:rPr>
          <w:sz w:val="20"/>
          <w:szCs w:val="20"/>
          <w:lang w:val="en-GB"/>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evzvrdhe95fcee5a05r0vpv5fp0s505aer&quot;&gt;Fat Copy&lt;record-ids&gt;&lt;item&gt;3&lt;/item&gt;&lt;item&gt;5&lt;/item&gt;&lt;item&gt;23&lt;/item&gt;&lt;item&gt;27&lt;/item&gt;&lt;item&gt;28&lt;/item&gt;&lt;item&gt;115&lt;/item&gt;&lt;item&gt;116&lt;/item&gt;&lt;item&gt;187&lt;/item&gt;&lt;item&gt;188&lt;/item&gt;&lt;item&gt;253&lt;/item&gt;&lt;item&gt;267&lt;/item&gt;&lt;item&gt;471&lt;/item&gt;&lt;item&gt;478&lt;/item&gt;&lt;item&gt;480&lt;/item&gt;&lt;item&gt;656&lt;/item&gt;&lt;item&gt;657&lt;/item&gt;&lt;item&gt;1053&lt;/item&gt;&lt;item&gt;1133&lt;/item&gt;&lt;item&gt;1141&lt;/item&gt;&lt;item&gt;1172&lt;/item&gt;&lt;item&gt;1193&lt;/item&gt;&lt;item&gt;1202&lt;/item&gt;&lt;item&gt;1227&lt;/item&gt;&lt;item&gt;1231&lt;/item&gt;&lt;item&gt;1275&lt;/item&gt;&lt;item&gt;1336&lt;/item&gt;&lt;item&gt;1373&lt;/item&gt;&lt;item&gt;1374&lt;/item&gt;&lt;item&gt;1376&lt;/item&gt;&lt;item&gt;1379&lt;/item&gt;&lt;item&gt;1380&lt;/item&gt;&lt;item&gt;1381&lt;/item&gt;&lt;item&gt;1382&lt;/item&gt;&lt;item&gt;1384&lt;/item&gt;&lt;item&gt;1386&lt;/item&gt;&lt;item&gt;1390&lt;/item&gt;&lt;item&gt;1497&lt;/item&gt;&lt;item&gt;1498&lt;/item&gt;&lt;item&gt;1499&lt;/item&gt;&lt;item&gt;1500&lt;/item&gt;&lt;item&gt;1511&lt;/item&gt;&lt;item&gt;1598&lt;/item&gt;&lt;item&gt;1599&lt;/item&gt;&lt;/record-ids&gt;&lt;/item&gt;&lt;/Libraries&gt;"/>
  </w:docVars>
  <w:rsids>
    <w:rsidRoot w:val="004F4B8A"/>
    <w:rsid w:val="00001FB0"/>
    <w:rsid w:val="000026B9"/>
    <w:rsid w:val="0000279B"/>
    <w:rsid w:val="00002A8B"/>
    <w:rsid w:val="00002B4D"/>
    <w:rsid w:val="00004498"/>
    <w:rsid w:val="00005209"/>
    <w:rsid w:val="000055AF"/>
    <w:rsid w:val="000066CE"/>
    <w:rsid w:val="0000770E"/>
    <w:rsid w:val="00007E7A"/>
    <w:rsid w:val="00010EF7"/>
    <w:rsid w:val="00012504"/>
    <w:rsid w:val="000129BD"/>
    <w:rsid w:val="00012CF3"/>
    <w:rsid w:val="000148FA"/>
    <w:rsid w:val="000213CE"/>
    <w:rsid w:val="00021C47"/>
    <w:rsid w:val="00022465"/>
    <w:rsid w:val="00023F63"/>
    <w:rsid w:val="0002551C"/>
    <w:rsid w:val="00025F14"/>
    <w:rsid w:val="0002624B"/>
    <w:rsid w:val="000262D4"/>
    <w:rsid w:val="0002719A"/>
    <w:rsid w:val="00027859"/>
    <w:rsid w:val="0003070E"/>
    <w:rsid w:val="0003091E"/>
    <w:rsid w:val="00030A20"/>
    <w:rsid w:val="00031BCA"/>
    <w:rsid w:val="00033869"/>
    <w:rsid w:val="00033A82"/>
    <w:rsid w:val="00035FEA"/>
    <w:rsid w:val="000374ED"/>
    <w:rsid w:val="00037A76"/>
    <w:rsid w:val="00037E96"/>
    <w:rsid w:val="00041342"/>
    <w:rsid w:val="00041748"/>
    <w:rsid w:val="00041DB0"/>
    <w:rsid w:val="00043861"/>
    <w:rsid w:val="00043DF6"/>
    <w:rsid w:val="0004533B"/>
    <w:rsid w:val="0004639F"/>
    <w:rsid w:val="00047A7F"/>
    <w:rsid w:val="0005067C"/>
    <w:rsid w:val="00050AA3"/>
    <w:rsid w:val="00051625"/>
    <w:rsid w:val="00051858"/>
    <w:rsid w:val="00051E1B"/>
    <w:rsid w:val="0005312C"/>
    <w:rsid w:val="00054716"/>
    <w:rsid w:val="00054B83"/>
    <w:rsid w:val="00054D5D"/>
    <w:rsid w:val="00055FC0"/>
    <w:rsid w:val="000564B8"/>
    <w:rsid w:val="00057395"/>
    <w:rsid w:val="000610CB"/>
    <w:rsid w:val="0006124F"/>
    <w:rsid w:val="00061783"/>
    <w:rsid w:val="000621F3"/>
    <w:rsid w:val="00063F4C"/>
    <w:rsid w:val="00063FE3"/>
    <w:rsid w:val="000642E1"/>
    <w:rsid w:val="000663A0"/>
    <w:rsid w:val="00067C97"/>
    <w:rsid w:val="00070AF6"/>
    <w:rsid w:val="000730A7"/>
    <w:rsid w:val="00074959"/>
    <w:rsid w:val="00075F2E"/>
    <w:rsid w:val="00076768"/>
    <w:rsid w:val="00077FE7"/>
    <w:rsid w:val="00082666"/>
    <w:rsid w:val="00082C8E"/>
    <w:rsid w:val="000840D4"/>
    <w:rsid w:val="00084897"/>
    <w:rsid w:val="00085F38"/>
    <w:rsid w:val="00087C00"/>
    <w:rsid w:val="00090090"/>
    <w:rsid w:val="000918A8"/>
    <w:rsid w:val="000935A0"/>
    <w:rsid w:val="0009397B"/>
    <w:rsid w:val="00094732"/>
    <w:rsid w:val="00094BA8"/>
    <w:rsid w:val="00096090"/>
    <w:rsid w:val="00096B75"/>
    <w:rsid w:val="000A202D"/>
    <w:rsid w:val="000A2C12"/>
    <w:rsid w:val="000A3348"/>
    <w:rsid w:val="000A337A"/>
    <w:rsid w:val="000A38F1"/>
    <w:rsid w:val="000A3ACB"/>
    <w:rsid w:val="000A4980"/>
    <w:rsid w:val="000A4D3B"/>
    <w:rsid w:val="000A4FEC"/>
    <w:rsid w:val="000A56F1"/>
    <w:rsid w:val="000A63F3"/>
    <w:rsid w:val="000A6D37"/>
    <w:rsid w:val="000A71AA"/>
    <w:rsid w:val="000B2A52"/>
    <w:rsid w:val="000B2B33"/>
    <w:rsid w:val="000B2C87"/>
    <w:rsid w:val="000B2D88"/>
    <w:rsid w:val="000B3527"/>
    <w:rsid w:val="000B38BF"/>
    <w:rsid w:val="000B427D"/>
    <w:rsid w:val="000B53C2"/>
    <w:rsid w:val="000B5B76"/>
    <w:rsid w:val="000C1222"/>
    <w:rsid w:val="000C2292"/>
    <w:rsid w:val="000C2760"/>
    <w:rsid w:val="000C30AF"/>
    <w:rsid w:val="000C3C5C"/>
    <w:rsid w:val="000C4372"/>
    <w:rsid w:val="000C4D1B"/>
    <w:rsid w:val="000C5FBD"/>
    <w:rsid w:val="000C6565"/>
    <w:rsid w:val="000C7948"/>
    <w:rsid w:val="000D050B"/>
    <w:rsid w:val="000D0CFF"/>
    <w:rsid w:val="000D2058"/>
    <w:rsid w:val="000D4095"/>
    <w:rsid w:val="000D6295"/>
    <w:rsid w:val="000D719F"/>
    <w:rsid w:val="000D7609"/>
    <w:rsid w:val="000D7D24"/>
    <w:rsid w:val="000E09C4"/>
    <w:rsid w:val="000E0A7E"/>
    <w:rsid w:val="000E17C1"/>
    <w:rsid w:val="000E19AF"/>
    <w:rsid w:val="000E4659"/>
    <w:rsid w:val="000E5E39"/>
    <w:rsid w:val="000F0E25"/>
    <w:rsid w:val="000F1294"/>
    <w:rsid w:val="000F12A7"/>
    <w:rsid w:val="000F2F0B"/>
    <w:rsid w:val="0010047F"/>
    <w:rsid w:val="001009C0"/>
    <w:rsid w:val="00100F02"/>
    <w:rsid w:val="0010115A"/>
    <w:rsid w:val="00103C3F"/>
    <w:rsid w:val="00104197"/>
    <w:rsid w:val="001045C7"/>
    <w:rsid w:val="0010482C"/>
    <w:rsid w:val="001051F7"/>
    <w:rsid w:val="0010535E"/>
    <w:rsid w:val="00105E48"/>
    <w:rsid w:val="00106662"/>
    <w:rsid w:val="00107113"/>
    <w:rsid w:val="00107B98"/>
    <w:rsid w:val="00110EB4"/>
    <w:rsid w:val="0011281F"/>
    <w:rsid w:val="00112E74"/>
    <w:rsid w:val="00114856"/>
    <w:rsid w:val="001149DD"/>
    <w:rsid w:val="00117A2D"/>
    <w:rsid w:val="00120120"/>
    <w:rsid w:val="00120AE9"/>
    <w:rsid w:val="00120D0D"/>
    <w:rsid w:val="001214FE"/>
    <w:rsid w:val="001216BE"/>
    <w:rsid w:val="00121CF2"/>
    <w:rsid w:val="00126A41"/>
    <w:rsid w:val="00130510"/>
    <w:rsid w:val="00130549"/>
    <w:rsid w:val="00131042"/>
    <w:rsid w:val="0013122B"/>
    <w:rsid w:val="00131CB6"/>
    <w:rsid w:val="001327C8"/>
    <w:rsid w:val="00133264"/>
    <w:rsid w:val="001336D3"/>
    <w:rsid w:val="00134091"/>
    <w:rsid w:val="00136E3F"/>
    <w:rsid w:val="00145B06"/>
    <w:rsid w:val="0014655F"/>
    <w:rsid w:val="00147D1C"/>
    <w:rsid w:val="00150041"/>
    <w:rsid w:val="001504A9"/>
    <w:rsid w:val="001505C1"/>
    <w:rsid w:val="0015091E"/>
    <w:rsid w:val="00150CC5"/>
    <w:rsid w:val="00151172"/>
    <w:rsid w:val="00151BD8"/>
    <w:rsid w:val="001525A1"/>
    <w:rsid w:val="00152699"/>
    <w:rsid w:val="0015514E"/>
    <w:rsid w:val="00155C2C"/>
    <w:rsid w:val="00157A82"/>
    <w:rsid w:val="001600E4"/>
    <w:rsid w:val="0016140F"/>
    <w:rsid w:val="0016294F"/>
    <w:rsid w:val="00162A3E"/>
    <w:rsid w:val="00162C40"/>
    <w:rsid w:val="001630E3"/>
    <w:rsid w:val="001633B0"/>
    <w:rsid w:val="001645A4"/>
    <w:rsid w:val="0016564F"/>
    <w:rsid w:val="00166B55"/>
    <w:rsid w:val="001674DC"/>
    <w:rsid w:val="00171BE8"/>
    <w:rsid w:val="00174A50"/>
    <w:rsid w:val="0017558B"/>
    <w:rsid w:val="00176010"/>
    <w:rsid w:val="00176E46"/>
    <w:rsid w:val="001777F7"/>
    <w:rsid w:val="00180501"/>
    <w:rsid w:val="00181525"/>
    <w:rsid w:val="00181BFC"/>
    <w:rsid w:val="0018361B"/>
    <w:rsid w:val="00183A6E"/>
    <w:rsid w:val="0018439F"/>
    <w:rsid w:val="00184749"/>
    <w:rsid w:val="00186C27"/>
    <w:rsid w:val="00187DDF"/>
    <w:rsid w:val="00191342"/>
    <w:rsid w:val="001925CC"/>
    <w:rsid w:val="00196D17"/>
    <w:rsid w:val="00196D92"/>
    <w:rsid w:val="00197A02"/>
    <w:rsid w:val="001A0620"/>
    <w:rsid w:val="001A0A26"/>
    <w:rsid w:val="001A2D3A"/>
    <w:rsid w:val="001A3542"/>
    <w:rsid w:val="001A3878"/>
    <w:rsid w:val="001A6409"/>
    <w:rsid w:val="001B021F"/>
    <w:rsid w:val="001B1192"/>
    <w:rsid w:val="001B14B8"/>
    <w:rsid w:val="001B56D9"/>
    <w:rsid w:val="001B5D29"/>
    <w:rsid w:val="001B5ED0"/>
    <w:rsid w:val="001B5F40"/>
    <w:rsid w:val="001B6066"/>
    <w:rsid w:val="001B694F"/>
    <w:rsid w:val="001B7B9F"/>
    <w:rsid w:val="001C1622"/>
    <w:rsid w:val="001C2361"/>
    <w:rsid w:val="001C2C87"/>
    <w:rsid w:val="001C3A65"/>
    <w:rsid w:val="001C4215"/>
    <w:rsid w:val="001C43F8"/>
    <w:rsid w:val="001C4435"/>
    <w:rsid w:val="001C5F21"/>
    <w:rsid w:val="001C640F"/>
    <w:rsid w:val="001C6A64"/>
    <w:rsid w:val="001C6EAB"/>
    <w:rsid w:val="001D05D5"/>
    <w:rsid w:val="001D0F6A"/>
    <w:rsid w:val="001D2771"/>
    <w:rsid w:val="001D2A0B"/>
    <w:rsid w:val="001D405F"/>
    <w:rsid w:val="001D44B4"/>
    <w:rsid w:val="001D55DF"/>
    <w:rsid w:val="001D5661"/>
    <w:rsid w:val="001D7525"/>
    <w:rsid w:val="001D76AD"/>
    <w:rsid w:val="001E0136"/>
    <w:rsid w:val="001E1357"/>
    <w:rsid w:val="001E1BA7"/>
    <w:rsid w:val="001E2234"/>
    <w:rsid w:val="001E34C0"/>
    <w:rsid w:val="001E3658"/>
    <w:rsid w:val="001E452F"/>
    <w:rsid w:val="001E54F9"/>
    <w:rsid w:val="001E6AA0"/>
    <w:rsid w:val="001F0983"/>
    <w:rsid w:val="001F2130"/>
    <w:rsid w:val="001F336E"/>
    <w:rsid w:val="001F4FF2"/>
    <w:rsid w:val="001F5040"/>
    <w:rsid w:val="001F5248"/>
    <w:rsid w:val="001F54D9"/>
    <w:rsid w:val="001F631D"/>
    <w:rsid w:val="001F6A0F"/>
    <w:rsid w:val="001F7C25"/>
    <w:rsid w:val="00200781"/>
    <w:rsid w:val="002009F6"/>
    <w:rsid w:val="00202134"/>
    <w:rsid w:val="00202EC8"/>
    <w:rsid w:val="00203E66"/>
    <w:rsid w:val="002043BC"/>
    <w:rsid w:val="00204FF1"/>
    <w:rsid w:val="00205F8A"/>
    <w:rsid w:val="0020691D"/>
    <w:rsid w:val="00206FF8"/>
    <w:rsid w:val="00210196"/>
    <w:rsid w:val="00211D6C"/>
    <w:rsid w:val="002129CD"/>
    <w:rsid w:val="0021353E"/>
    <w:rsid w:val="0021371D"/>
    <w:rsid w:val="00213A91"/>
    <w:rsid w:val="00214945"/>
    <w:rsid w:val="00215791"/>
    <w:rsid w:val="00215811"/>
    <w:rsid w:val="0021781A"/>
    <w:rsid w:val="00220B3D"/>
    <w:rsid w:val="002213A2"/>
    <w:rsid w:val="0022440D"/>
    <w:rsid w:val="00224E8E"/>
    <w:rsid w:val="00225420"/>
    <w:rsid w:val="00226297"/>
    <w:rsid w:val="00226B67"/>
    <w:rsid w:val="00227869"/>
    <w:rsid w:val="00232370"/>
    <w:rsid w:val="00232652"/>
    <w:rsid w:val="002350B6"/>
    <w:rsid w:val="00237A46"/>
    <w:rsid w:val="0024049E"/>
    <w:rsid w:val="00240C8F"/>
    <w:rsid w:val="0024151E"/>
    <w:rsid w:val="00241A7C"/>
    <w:rsid w:val="00241C7C"/>
    <w:rsid w:val="00241D6F"/>
    <w:rsid w:val="00243156"/>
    <w:rsid w:val="0024485E"/>
    <w:rsid w:val="00244C08"/>
    <w:rsid w:val="00246BE2"/>
    <w:rsid w:val="00253696"/>
    <w:rsid w:val="00253897"/>
    <w:rsid w:val="00255A68"/>
    <w:rsid w:val="00256BAC"/>
    <w:rsid w:val="00257528"/>
    <w:rsid w:val="00257DAE"/>
    <w:rsid w:val="00260A8B"/>
    <w:rsid w:val="00260AE6"/>
    <w:rsid w:val="00261230"/>
    <w:rsid w:val="0026194A"/>
    <w:rsid w:val="00261ECD"/>
    <w:rsid w:val="002627DE"/>
    <w:rsid w:val="002652D1"/>
    <w:rsid w:val="002654FD"/>
    <w:rsid w:val="00270F97"/>
    <w:rsid w:val="002712F4"/>
    <w:rsid w:val="00271528"/>
    <w:rsid w:val="00271624"/>
    <w:rsid w:val="00273090"/>
    <w:rsid w:val="00274A36"/>
    <w:rsid w:val="0027593D"/>
    <w:rsid w:val="00277644"/>
    <w:rsid w:val="00277761"/>
    <w:rsid w:val="00280B28"/>
    <w:rsid w:val="00280D69"/>
    <w:rsid w:val="002815FC"/>
    <w:rsid w:val="00281616"/>
    <w:rsid w:val="00281737"/>
    <w:rsid w:val="002822A3"/>
    <w:rsid w:val="00282606"/>
    <w:rsid w:val="002833DC"/>
    <w:rsid w:val="00283489"/>
    <w:rsid w:val="002866B3"/>
    <w:rsid w:val="00290F23"/>
    <w:rsid w:val="002947FD"/>
    <w:rsid w:val="00295654"/>
    <w:rsid w:val="002959D5"/>
    <w:rsid w:val="00295D13"/>
    <w:rsid w:val="00295DC3"/>
    <w:rsid w:val="00296FB7"/>
    <w:rsid w:val="002970D2"/>
    <w:rsid w:val="00297597"/>
    <w:rsid w:val="002A0EA6"/>
    <w:rsid w:val="002A14CF"/>
    <w:rsid w:val="002A1C42"/>
    <w:rsid w:val="002A1F22"/>
    <w:rsid w:val="002A2B6C"/>
    <w:rsid w:val="002A3087"/>
    <w:rsid w:val="002A4CC0"/>
    <w:rsid w:val="002A6546"/>
    <w:rsid w:val="002B008D"/>
    <w:rsid w:val="002B0D01"/>
    <w:rsid w:val="002B19F4"/>
    <w:rsid w:val="002B69C3"/>
    <w:rsid w:val="002B7D6F"/>
    <w:rsid w:val="002C02D6"/>
    <w:rsid w:val="002C039B"/>
    <w:rsid w:val="002C19CF"/>
    <w:rsid w:val="002C36B7"/>
    <w:rsid w:val="002C42C8"/>
    <w:rsid w:val="002C4D08"/>
    <w:rsid w:val="002C5AA0"/>
    <w:rsid w:val="002C5E57"/>
    <w:rsid w:val="002C5FB7"/>
    <w:rsid w:val="002C64BC"/>
    <w:rsid w:val="002C68DB"/>
    <w:rsid w:val="002C7D32"/>
    <w:rsid w:val="002D17CE"/>
    <w:rsid w:val="002D22DE"/>
    <w:rsid w:val="002D2660"/>
    <w:rsid w:val="002D2DBD"/>
    <w:rsid w:val="002D3AD7"/>
    <w:rsid w:val="002D4327"/>
    <w:rsid w:val="002D453C"/>
    <w:rsid w:val="002D4E57"/>
    <w:rsid w:val="002D6373"/>
    <w:rsid w:val="002E0DA7"/>
    <w:rsid w:val="002E2BD2"/>
    <w:rsid w:val="002E3DA9"/>
    <w:rsid w:val="002E4926"/>
    <w:rsid w:val="002E4C5B"/>
    <w:rsid w:val="002E4F9E"/>
    <w:rsid w:val="002E5574"/>
    <w:rsid w:val="002E5840"/>
    <w:rsid w:val="002E61D5"/>
    <w:rsid w:val="002E6576"/>
    <w:rsid w:val="002E7D8A"/>
    <w:rsid w:val="002F05EC"/>
    <w:rsid w:val="002F13F2"/>
    <w:rsid w:val="002F1DEB"/>
    <w:rsid w:val="002F214A"/>
    <w:rsid w:val="002F36AF"/>
    <w:rsid w:val="002F54E5"/>
    <w:rsid w:val="002F618E"/>
    <w:rsid w:val="002F640B"/>
    <w:rsid w:val="002F6882"/>
    <w:rsid w:val="002F7438"/>
    <w:rsid w:val="00300505"/>
    <w:rsid w:val="00300B79"/>
    <w:rsid w:val="00302009"/>
    <w:rsid w:val="0030396E"/>
    <w:rsid w:val="00303C4F"/>
    <w:rsid w:val="00304782"/>
    <w:rsid w:val="00304CAE"/>
    <w:rsid w:val="00306960"/>
    <w:rsid w:val="00307DC8"/>
    <w:rsid w:val="00307E05"/>
    <w:rsid w:val="0031106A"/>
    <w:rsid w:val="00316270"/>
    <w:rsid w:val="00316441"/>
    <w:rsid w:val="00316705"/>
    <w:rsid w:val="00316BB6"/>
    <w:rsid w:val="0031707C"/>
    <w:rsid w:val="003177A0"/>
    <w:rsid w:val="00321B59"/>
    <w:rsid w:val="003221CB"/>
    <w:rsid w:val="00322727"/>
    <w:rsid w:val="003230C8"/>
    <w:rsid w:val="003247EA"/>
    <w:rsid w:val="00324C49"/>
    <w:rsid w:val="00324D55"/>
    <w:rsid w:val="003254C3"/>
    <w:rsid w:val="00326222"/>
    <w:rsid w:val="00326494"/>
    <w:rsid w:val="00326DE0"/>
    <w:rsid w:val="0032762D"/>
    <w:rsid w:val="00327BA5"/>
    <w:rsid w:val="00330756"/>
    <w:rsid w:val="003311F7"/>
    <w:rsid w:val="0033155F"/>
    <w:rsid w:val="00332AC6"/>
    <w:rsid w:val="00332D46"/>
    <w:rsid w:val="003340ED"/>
    <w:rsid w:val="003345C9"/>
    <w:rsid w:val="003361B2"/>
    <w:rsid w:val="00336BD4"/>
    <w:rsid w:val="00337D76"/>
    <w:rsid w:val="003414CF"/>
    <w:rsid w:val="00341535"/>
    <w:rsid w:val="00342BB3"/>
    <w:rsid w:val="00344FE7"/>
    <w:rsid w:val="00345E4D"/>
    <w:rsid w:val="0034683B"/>
    <w:rsid w:val="00346899"/>
    <w:rsid w:val="003478C0"/>
    <w:rsid w:val="00350B5D"/>
    <w:rsid w:val="0035103F"/>
    <w:rsid w:val="00351CB4"/>
    <w:rsid w:val="00351E43"/>
    <w:rsid w:val="003550BC"/>
    <w:rsid w:val="00355403"/>
    <w:rsid w:val="003554B5"/>
    <w:rsid w:val="003616D9"/>
    <w:rsid w:val="00362D4C"/>
    <w:rsid w:val="00364740"/>
    <w:rsid w:val="00365062"/>
    <w:rsid w:val="0036608A"/>
    <w:rsid w:val="00367CDB"/>
    <w:rsid w:val="003714A9"/>
    <w:rsid w:val="00371F03"/>
    <w:rsid w:val="003726F9"/>
    <w:rsid w:val="00377E4B"/>
    <w:rsid w:val="0038042A"/>
    <w:rsid w:val="00380C00"/>
    <w:rsid w:val="003813A3"/>
    <w:rsid w:val="00381E7A"/>
    <w:rsid w:val="0038241C"/>
    <w:rsid w:val="00385DBE"/>
    <w:rsid w:val="0039005D"/>
    <w:rsid w:val="00390087"/>
    <w:rsid w:val="00391703"/>
    <w:rsid w:val="00391985"/>
    <w:rsid w:val="00391CE4"/>
    <w:rsid w:val="003928F0"/>
    <w:rsid w:val="003937E6"/>
    <w:rsid w:val="003939BE"/>
    <w:rsid w:val="003941AD"/>
    <w:rsid w:val="00395BC8"/>
    <w:rsid w:val="003960D0"/>
    <w:rsid w:val="0039618B"/>
    <w:rsid w:val="0039650B"/>
    <w:rsid w:val="0039678E"/>
    <w:rsid w:val="00397361"/>
    <w:rsid w:val="003A2AEF"/>
    <w:rsid w:val="003A5720"/>
    <w:rsid w:val="003A5783"/>
    <w:rsid w:val="003B0138"/>
    <w:rsid w:val="003B0203"/>
    <w:rsid w:val="003B0789"/>
    <w:rsid w:val="003B574E"/>
    <w:rsid w:val="003B5DDC"/>
    <w:rsid w:val="003B6003"/>
    <w:rsid w:val="003C147E"/>
    <w:rsid w:val="003C203F"/>
    <w:rsid w:val="003C27E8"/>
    <w:rsid w:val="003C2D83"/>
    <w:rsid w:val="003C30F2"/>
    <w:rsid w:val="003C447B"/>
    <w:rsid w:val="003C44DF"/>
    <w:rsid w:val="003C493A"/>
    <w:rsid w:val="003C62F6"/>
    <w:rsid w:val="003C681C"/>
    <w:rsid w:val="003C7514"/>
    <w:rsid w:val="003C7C42"/>
    <w:rsid w:val="003D0240"/>
    <w:rsid w:val="003D5C6C"/>
    <w:rsid w:val="003D7BEA"/>
    <w:rsid w:val="003D7F69"/>
    <w:rsid w:val="003D7F8A"/>
    <w:rsid w:val="003E0991"/>
    <w:rsid w:val="003E109C"/>
    <w:rsid w:val="003E299E"/>
    <w:rsid w:val="003E2EDE"/>
    <w:rsid w:val="003E42E0"/>
    <w:rsid w:val="003E551D"/>
    <w:rsid w:val="003E57C8"/>
    <w:rsid w:val="003E59A5"/>
    <w:rsid w:val="003E5A09"/>
    <w:rsid w:val="003E6C7D"/>
    <w:rsid w:val="003E7D94"/>
    <w:rsid w:val="003F04B3"/>
    <w:rsid w:val="003F1948"/>
    <w:rsid w:val="003F3237"/>
    <w:rsid w:val="003F394B"/>
    <w:rsid w:val="003F6D88"/>
    <w:rsid w:val="003F7218"/>
    <w:rsid w:val="00400CDC"/>
    <w:rsid w:val="00402C3F"/>
    <w:rsid w:val="004044C7"/>
    <w:rsid w:val="004047B9"/>
    <w:rsid w:val="00405355"/>
    <w:rsid w:val="004054FF"/>
    <w:rsid w:val="00406459"/>
    <w:rsid w:val="0040678A"/>
    <w:rsid w:val="0040745A"/>
    <w:rsid w:val="004105BE"/>
    <w:rsid w:val="004106D3"/>
    <w:rsid w:val="00411975"/>
    <w:rsid w:val="0041379C"/>
    <w:rsid w:val="00413D5D"/>
    <w:rsid w:val="00413DD7"/>
    <w:rsid w:val="004144AD"/>
    <w:rsid w:val="004149A0"/>
    <w:rsid w:val="004170CD"/>
    <w:rsid w:val="0041740A"/>
    <w:rsid w:val="00417419"/>
    <w:rsid w:val="0041765B"/>
    <w:rsid w:val="0042007D"/>
    <w:rsid w:val="0042220D"/>
    <w:rsid w:val="00422236"/>
    <w:rsid w:val="00424A02"/>
    <w:rsid w:val="004257DF"/>
    <w:rsid w:val="00425D1B"/>
    <w:rsid w:val="00426A7F"/>
    <w:rsid w:val="00426D3F"/>
    <w:rsid w:val="00427122"/>
    <w:rsid w:val="00430200"/>
    <w:rsid w:val="00431B96"/>
    <w:rsid w:val="00435127"/>
    <w:rsid w:val="00437D50"/>
    <w:rsid w:val="00437E87"/>
    <w:rsid w:val="00441035"/>
    <w:rsid w:val="004429BC"/>
    <w:rsid w:val="00442AD0"/>
    <w:rsid w:val="004430B2"/>
    <w:rsid w:val="0044332B"/>
    <w:rsid w:val="00443F93"/>
    <w:rsid w:val="00444C9C"/>
    <w:rsid w:val="004455DD"/>
    <w:rsid w:val="00445728"/>
    <w:rsid w:val="00447151"/>
    <w:rsid w:val="00447F3C"/>
    <w:rsid w:val="00450BA1"/>
    <w:rsid w:val="00451B07"/>
    <w:rsid w:val="00452149"/>
    <w:rsid w:val="00454EA7"/>
    <w:rsid w:val="00454EE0"/>
    <w:rsid w:val="00455AEA"/>
    <w:rsid w:val="00455F61"/>
    <w:rsid w:val="00456B5B"/>
    <w:rsid w:val="00457407"/>
    <w:rsid w:val="0046013B"/>
    <w:rsid w:val="00461074"/>
    <w:rsid w:val="004615B1"/>
    <w:rsid w:val="004651DA"/>
    <w:rsid w:val="00467AA6"/>
    <w:rsid w:val="004700FC"/>
    <w:rsid w:val="004711FA"/>
    <w:rsid w:val="00472BDE"/>
    <w:rsid w:val="0047365E"/>
    <w:rsid w:val="0047412C"/>
    <w:rsid w:val="0047441C"/>
    <w:rsid w:val="00474FAC"/>
    <w:rsid w:val="00475816"/>
    <w:rsid w:val="00476C2D"/>
    <w:rsid w:val="004811C0"/>
    <w:rsid w:val="00481833"/>
    <w:rsid w:val="00481A93"/>
    <w:rsid w:val="004829F6"/>
    <w:rsid w:val="00482D4B"/>
    <w:rsid w:val="00483EF4"/>
    <w:rsid w:val="004844F2"/>
    <w:rsid w:val="004865B4"/>
    <w:rsid w:val="004866D6"/>
    <w:rsid w:val="00486E08"/>
    <w:rsid w:val="00493B1A"/>
    <w:rsid w:val="00493E23"/>
    <w:rsid w:val="004968E6"/>
    <w:rsid w:val="004A2260"/>
    <w:rsid w:val="004A2557"/>
    <w:rsid w:val="004A440A"/>
    <w:rsid w:val="004A4B41"/>
    <w:rsid w:val="004A4C45"/>
    <w:rsid w:val="004A5D6F"/>
    <w:rsid w:val="004A6B25"/>
    <w:rsid w:val="004A7D55"/>
    <w:rsid w:val="004A7E62"/>
    <w:rsid w:val="004B0AAE"/>
    <w:rsid w:val="004B4356"/>
    <w:rsid w:val="004B617F"/>
    <w:rsid w:val="004B664E"/>
    <w:rsid w:val="004B6AF8"/>
    <w:rsid w:val="004B7010"/>
    <w:rsid w:val="004C0027"/>
    <w:rsid w:val="004C19D6"/>
    <w:rsid w:val="004C26B3"/>
    <w:rsid w:val="004C3D6A"/>
    <w:rsid w:val="004C545C"/>
    <w:rsid w:val="004C7EB7"/>
    <w:rsid w:val="004C7FAE"/>
    <w:rsid w:val="004D07D7"/>
    <w:rsid w:val="004D0F39"/>
    <w:rsid w:val="004D2324"/>
    <w:rsid w:val="004D23A4"/>
    <w:rsid w:val="004D36FD"/>
    <w:rsid w:val="004D4892"/>
    <w:rsid w:val="004D48F7"/>
    <w:rsid w:val="004D4B7D"/>
    <w:rsid w:val="004D653A"/>
    <w:rsid w:val="004D769F"/>
    <w:rsid w:val="004D7736"/>
    <w:rsid w:val="004D7D26"/>
    <w:rsid w:val="004E29F1"/>
    <w:rsid w:val="004E5DA2"/>
    <w:rsid w:val="004E6C63"/>
    <w:rsid w:val="004F0086"/>
    <w:rsid w:val="004F1D35"/>
    <w:rsid w:val="004F4B8A"/>
    <w:rsid w:val="0050025F"/>
    <w:rsid w:val="00501704"/>
    <w:rsid w:val="00502CDC"/>
    <w:rsid w:val="005030E4"/>
    <w:rsid w:val="0050336E"/>
    <w:rsid w:val="00504D10"/>
    <w:rsid w:val="00506EEF"/>
    <w:rsid w:val="00507407"/>
    <w:rsid w:val="00507C50"/>
    <w:rsid w:val="005108F3"/>
    <w:rsid w:val="00510B60"/>
    <w:rsid w:val="00510F28"/>
    <w:rsid w:val="005126F6"/>
    <w:rsid w:val="0051331A"/>
    <w:rsid w:val="005151E1"/>
    <w:rsid w:val="00516C1D"/>
    <w:rsid w:val="00517232"/>
    <w:rsid w:val="0052155D"/>
    <w:rsid w:val="00524D36"/>
    <w:rsid w:val="005270FF"/>
    <w:rsid w:val="00527991"/>
    <w:rsid w:val="0053093E"/>
    <w:rsid w:val="00531F1D"/>
    <w:rsid w:val="00532BEA"/>
    <w:rsid w:val="00532F54"/>
    <w:rsid w:val="005359FE"/>
    <w:rsid w:val="00535A43"/>
    <w:rsid w:val="00535AB8"/>
    <w:rsid w:val="00535E4E"/>
    <w:rsid w:val="00536FAD"/>
    <w:rsid w:val="005377CC"/>
    <w:rsid w:val="00540734"/>
    <w:rsid w:val="00540A83"/>
    <w:rsid w:val="00542ACA"/>
    <w:rsid w:val="005438A5"/>
    <w:rsid w:val="005440D2"/>
    <w:rsid w:val="00545D92"/>
    <w:rsid w:val="00546B4C"/>
    <w:rsid w:val="00546D12"/>
    <w:rsid w:val="00547792"/>
    <w:rsid w:val="005506BA"/>
    <w:rsid w:val="00552CA1"/>
    <w:rsid w:val="00552EDD"/>
    <w:rsid w:val="00552EF4"/>
    <w:rsid w:val="00553994"/>
    <w:rsid w:val="00554460"/>
    <w:rsid w:val="0055448B"/>
    <w:rsid w:val="00555372"/>
    <w:rsid w:val="00556F52"/>
    <w:rsid w:val="00557CA8"/>
    <w:rsid w:val="005614DE"/>
    <w:rsid w:val="005628E4"/>
    <w:rsid w:val="00562D51"/>
    <w:rsid w:val="00564218"/>
    <w:rsid w:val="005676D1"/>
    <w:rsid w:val="0056776A"/>
    <w:rsid w:val="005678D1"/>
    <w:rsid w:val="00570110"/>
    <w:rsid w:val="005707D9"/>
    <w:rsid w:val="00574391"/>
    <w:rsid w:val="005750D2"/>
    <w:rsid w:val="005759F7"/>
    <w:rsid w:val="00576D79"/>
    <w:rsid w:val="00581AF2"/>
    <w:rsid w:val="005828E3"/>
    <w:rsid w:val="00582AAC"/>
    <w:rsid w:val="00584995"/>
    <w:rsid w:val="00584B24"/>
    <w:rsid w:val="00584C9D"/>
    <w:rsid w:val="005864D1"/>
    <w:rsid w:val="00586F23"/>
    <w:rsid w:val="00587CC0"/>
    <w:rsid w:val="0059097A"/>
    <w:rsid w:val="00592669"/>
    <w:rsid w:val="00592B5C"/>
    <w:rsid w:val="00592E07"/>
    <w:rsid w:val="00594856"/>
    <w:rsid w:val="0059562E"/>
    <w:rsid w:val="00595EB7"/>
    <w:rsid w:val="005967E4"/>
    <w:rsid w:val="00596D21"/>
    <w:rsid w:val="00596E0D"/>
    <w:rsid w:val="005978C9"/>
    <w:rsid w:val="005A0883"/>
    <w:rsid w:val="005A1721"/>
    <w:rsid w:val="005A2546"/>
    <w:rsid w:val="005A2DD1"/>
    <w:rsid w:val="005A2E92"/>
    <w:rsid w:val="005A5653"/>
    <w:rsid w:val="005A6DC3"/>
    <w:rsid w:val="005A70B5"/>
    <w:rsid w:val="005B2189"/>
    <w:rsid w:val="005B2FCE"/>
    <w:rsid w:val="005B53BD"/>
    <w:rsid w:val="005B69B2"/>
    <w:rsid w:val="005B6DCD"/>
    <w:rsid w:val="005C109C"/>
    <w:rsid w:val="005C1106"/>
    <w:rsid w:val="005C14ED"/>
    <w:rsid w:val="005C19C2"/>
    <w:rsid w:val="005C2A11"/>
    <w:rsid w:val="005C4F58"/>
    <w:rsid w:val="005C518F"/>
    <w:rsid w:val="005C6938"/>
    <w:rsid w:val="005D0D87"/>
    <w:rsid w:val="005D10D0"/>
    <w:rsid w:val="005D1B23"/>
    <w:rsid w:val="005D30FE"/>
    <w:rsid w:val="005D5808"/>
    <w:rsid w:val="005D62CC"/>
    <w:rsid w:val="005D6F46"/>
    <w:rsid w:val="005D7E64"/>
    <w:rsid w:val="005E172D"/>
    <w:rsid w:val="005E19F4"/>
    <w:rsid w:val="005E1FEA"/>
    <w:rsid w:val="005E27A9"/>
    <w:rsid w:val="005E3155"/>
    <w:rsid w:val="005E33AD"/>
    <w:rsid w:val="005E73C1"/>
    <w:rsid w:val="005E7591"/>
    <w:rsid w:val="005F0DD3"/>
    <w:rsid w:val="005F3270"/>
    <w:rsid w:val="005F57F1"/>
    <w:rsid w:val="005F584B"/>
    <w:rsid w:val="005F5E7E"/>
    <w:rsid w:val="005F6484"/>
    <w:rsid w:val="005F74F1"/>
    <w:rsid w:val="005F75C2"/>
    <w:rsid w:val="0060108A"/>
    <w:rsid w:val="00602150"/>
    <w:rsid w:val="006027DB"/>
    <w:rsid w:val="00602B83"/>
    <w:rsid w:val="00605250"/>
    <w:rsid w:val="006066D6"/>
    <w:rsid w:val="006074E9"/>
    <w:rsid w:val="00607C7C"/>
    <w:rsid w:val="00607D25"/>
    <w:rsid w:val="006119A3"/>
    <w:rsid w:val="00612C19"/>
    <w:rsid w:val="006134DB"/>
    <w:rsid w:val="00614B1F"/>
    <w:rsid w:val="00620515"/>
    <w:rsid w:val="0062169B"/>
    <w:rsid w:val="006222E2"/>
    <w:rsid w:val="00622907"/>
    <w:rsid w:val="006239E1"/>
    <w:rsid w:val="00626E93"/>
    <w:rsid w:val="00627839"/>
    <w:rsid w:val="00630DEF"/>
    <w:rsid w:val="00631AEB"/>
    <w:rsid w:val="00632ACB"/>
    <w:rsid w:val="00634F35"/>
    <w:rsid w:val="00635252"/>
    <w:rsid w:val="006367EF"/>
    <w:rsid w:val="006378EB"/>
    <w:rsid w:val="00637C64"/>
    <w:rsid w:val="00640E08"/>
    <w:rsid w:val="006420FB"/>
    <w:rsid w:val="0064214F"/>
    <w:rsid w:val="0064398E"/>
    <w:rsid w:val="0064486D"/>
    <w:rsid w:val="0064703C"/>
    <w:rsid w:val="006470E2"/>
    <w:rsid w:val="00647189"/>
    <w:rsid w:val="0065136A"/>
    <w:rsid w:val="00651E97"/>
    <w:rsid w:val="00651FDB"/>
    <w:rsid w:val="006528A1"/>
    <w:rsid w:val="00652ABF"/>
    <w:rsid w:val="006530E2"/>
    <w:rsid w:val="00654674"/>
    <w:rsid w:val="00654BE2"/>
    <w:rsid w:val="00654D16"/>
    <w:rsid w:val="00654E8A"/>
    <w:rsid w:val="006563CC"/>
    <w:rsid w:val="006564AB"/>
    <w:rsid w:val="00656DF1"/>
    <w:rsid w:val="00657E44"/>
    <w:rsid w:val="0066200B"/>
    <w:rsid w:val="00665AD2"/>
    <w:rsid w:val="006671CB"/>
    <w:rsid w:val="00670966"/>
    <w:rsid w:val="006719E4"/>
    <w:rsid w:val="00673CF2"/>
    <w:rsid w:val="0067522B"/>
    <w:rsid w:val="00676123"/>
    <w:rsid w:val="00677591"/>
    <w:rsid w:val="00681898"/>
    <w:rsid w:val="00684677"/>
    <w:rsid w:val="006848CB"/>
    <w:rsid w:val="00685E9E"/>
    <w:rsid w:val="0069010A"/>
    <w:rsid w:val="00691A28"/>
    <w:rsid w:val="00692311"/>
    <w:rsid w:val="00693EB3"/>
    <w:rsid w:val="00695442"/>
    <w:rsid w:val="006960D6"/>
    <w:rsid w:val="006968DD"/>
    <w:rsid w:val="00696E89"/>
    <w:rsid w:val="00696FD1"/>
    <w:rsid w:val="006A06B8"/>
    <w:rsid w:val="006A0F35"/>
    <w:rsid w:val="006A1CAD"/>
    <w:rsid w:val="006A25A1"/>
    <w:rsid w:val="006A31CA"/>
    <w:rsid w:val="006A5A8A"/>
    <w:rsid w:val="006A62B8"/>
    <w:rsid w:val="006A645A"/>
    <w:rsid w:val="006A6634"/>
    <w:rsid w:val="006A71E9"/>
    <w:rsid w:val="006B253C"/>
    <w:rsid w:val="006B28A8"/>
    <w:rsid w:val="006B2D51"/>
    <w:rsid w:val="006B4536"/>
    <w:rsid w:val="006B4DBB"/>
    <w:rsid w:val="006B593F"/>
    <w:rsid w:val="006B623A"/>
    <w:rsid w:val="006B6A4D"/>
    <w:rsid w:val="006B7A87"/>
    <w:rsid w:val="006C066E"/>
    <w:rsid w:val="006C06D9"/>
    <w:rsid w:val="006C5AD4"/>
    <w:rsid w:val="006C6077"/>
    <w:rsid w:val="006D14EF"/>
    <w:rsid w:val="006D1DAD"/>
    <w:rsid w:val="006D78A4"/>
    <w:rsid w:val="006E0651"/>
    <w:rsid w:val="006E0819"/>
    <w:rsid w:val="006E1ED7"/>
    <w:rsid w:val="006E4A02"/>
    <w:rsid w:val="006E6103"/>
    <w:rsid w:val="006E77EA"/>
    <w:rsid w:val="006E7B2E"/>
    <w:rsid w:val="006F07FA"/>
    <w:rsid w:val="006F0B1F"/>
    <w:rsid w:val="006F112F"/>
    <w:rsid w:val="006F1DBF"/>
    <w:rsid w:val="006F275F"/>
    <w:rsid w:val="006F2DFB"/>
    <w:rsid w:val="006F3129"/>
    <w:rsid w:val="006F3E58"/>
    <w:rsid w:val="006F5CB1"/>
    <w:rsid w:val="006F6495"/>
    <w:rsid w:val="006F651E"/>
    <w:rsid w:val="006F7859"/>
    <w:rsid w:val="006F7D89"/>
    <w:rsid w:val="007027D2"/>
    <w:rsid w:val="00702B70"/>
    <w:rsid w:val="00702BBF"/>
    <w:rsid w:val="00705A17"/>
    <w:rsid w:val="00707687"/>
    <w:rsid w:val="00710E02"/>
    <w:rsid w:val="00710F08"/>
    <w:rsid w:val="0071100D"/>
    <w:rsid w:val="00711D85"/>
    <w:rsid w:val="00711F63"/>
    <w:rsid w:val="00711F97"/>
    <w:rsid w:val="00712441"/>
    <w:rsid w:val="00713840"/>
    <w:rsid w:val="00713CC9"/>
    <w:rsid w:val="007141FA"/>
    <w:rsid w:val="007162A3"/>
    <w:rsid w:val="00717A9F"/>
    <w:rsid w:val="007211EB"/>
    <w:rsid w:val="00724FD3"/>
    <w:rsid w:val="00725C0A"/>
    <w:rsid w:val="00725DBC"/>
    <w:rsid w:val="0072782E"/>
    <w:rsid w:val="00734CB6"/>
    <w:rsid w:val="00734E7F"/>
    <w:rsid w:val="007357FF"/>
    <w:rsid w:val="007365D6"/>
    <w:rsid w:val="00742153"/>
    <w:rsid w:val="00743B86"/>
    <w:rsid w:val="00744E5B"/>
    <w:rsid w:val="00745B9E"/>
    <w:rsid w:val="0074616B"/>
    <w:rsid w:val="00750584"/>
    <w:rsid w:val="00750758"/>
    <w:rsid w:val="007508E5"/>
    <w:rsid w:val="007531AC"/>
    <w:rsid w:val="00755E16"/>
    <w:rsid w:val="007614BA"/>
    <w:rsid w:val="00761BA3"/>
    <w:rsid w:val="00762151"/>
    <w:rsid w:val="0076264E"/>
    <w:rsid w:val="00762C2A"/>
    <w:rsid w:val="007632D8"/>
    <w:rsid w:val="0076358A"/>
    <w:rsid w:val="00765711"/>
    <w:rsid w:val="00766047"/>
    <w:rsid w:val="007664EF"/>
    <w:rsid w:val="007667D1"/>
    <w:rsid w:val="0076768A"/>
    <w:rsid w:val="00767830"/>
    <w:rsid w:val="00770568"/>
    <w:rsid w:val="007707C4"/>
    <w:rsid w:val="00771671"/>
    <w:rsid w:val="00774F04"/>
    <w:rsid w:val="00774F38"/>
    <w:rsid w:val="00775B37"/>
    <w:rsid w:val="00780468"/>
    <w:rsid w:val="00780C6A"/>
    <w:rsid w:val="00780D31"/>
    <w:rsid w:val="00781F6C"/>
    <w:rsid w:val="00781FD4"/>
    <w:rsid w:val="007858B4"/>
    <w:rsid w:val="00785983"/>
    <w:rsid w:val="0078668F"/>
    <w:rsid w:val="00786F69"/>
    <w:rsid w:val="0078720B"/>
    <w:rsid w:val="007900CB"/>
    <w:rsid w:val="007912D7"/>
    <w:rsid w:val="00791493"/>
    <w:rsid w:val="00791EA3"/>
    <w:rsid w:val="007928A8"/>
    <w:rsid w:val="00792F91"/>
    <w:rsid w:val="00792FA5"/>
    <w:rsid w:val="00793260"/>
    <w:rsid w:val="007947B5"/>
    <w:rsid w:val="007947E4"/>
    <w:rsid w:val="007971E0"/>
    <w:rsid w:val="00797B9B"/>
    <w:rsid w:val="00797D44"/>
    <w:rsid w:val="00797D7E"/>
    <w:rsid w:val="007A16FF"/>
    <w:rsid w:val="007A2D78"/>
    <w:rsid w:val="007A3E8D"/>
    <w:rsid w:val="007A5113"/>
    <w:rsid w:val="007A598F"/>
    <w:rsid w:val="007A5D5A"/>
    <w:rsid w:val="007A7AB4"/>
    <w:rsid w:val="007B0449"/>
    <w:rsid w:val="007B0B04"/>
    <w:rsid w:val="007B10D7"/>
    <w:rsid w:val="007B4075"/>
    <w:rsid w:val="007B57AA"/>
    <w:rsid w:val="007B65FF"/>
    <w:rsid w:val="007C1598"/>
    <w:rsid w:val="007C3222"/>
    <w:rsid w:val="007C3DA2"/>
    <w:rsid w:val="007C464F"/>
    <w:rsid w:val="007C4B72"/>
    <w:rsid w:val="007C5CA7"/>
    <w:rsid w:val="007C61AC"/>
    <w:rsid w:val="007C62C9"/>
    <w:rsid w:val="007C643F"/>
    <w:rsid w:val="007C653E"/>
    <w:rsid w:val="007C718B"/>
    <w:rsid w:val="007C7FAE"/>
    <w:rsid w:val="007D23D8"/>
    <w:rsid w:val="007D635F"/>
    <w:rsid w:val="007D66A4"/>
    <w:rsid w:val="007D67B2"/>
    <w:rsid w:val="007D7B13"/>
    <w:rsid w:val="007D7EAB"/>
    <w:rsid w:val="007E0100"/>
    <w:rsid w:val="007E01E0"/>
    <w:rsid w:val="007E235C"/>
    <w:rsid w:val="007E41D2"/>
    <w:rsid w:val="007E5508"/>
    <w:rsid w:val="007F161A"/>
    <w:rsid w:val="007F182C"/>
    <w:rsid w:val="007F1AA3"/>
    <w:rsid w:val="007F1C29"/>
    <w:rsid w:val="007F1DA6"/>
    <w:rsid w:val="007F2480"/>
    <w:rsid w:val="007F40B7"/>
    <w:rsid w:val="007F5320"/>
    <w:rsid w:val="00801BE4"/>
    <w:rsid w:val="0080210A"/>
    <w:rsid w:val="00802D96"/>
    <w:rsid w:val="0080453F"/>
    <w:rsid w:val="00807B28"/>
    <w:rsid w:val="00807C3D"/>
    <w:rsid w:val="00810C28"/>
    <w:rsid w:val="0081139A"/>
    <w:rsid w:val="008115CC"/>
    <w:rsid w:val="00811907"/>
    <w:rsid w:val="00812520"/>
    <w:rsid w:val="00812DD4"/>
    <w:rsid w:val="00815373"/>
    <w:rsid w:val="00817147"/>
    <w:rsid w:val="008173D1"/>
    <w:rsid w:val="008201A5"/>
    <w:rsid w:val="008207A6"/>
    <w:rsid w:val="00820DB5"/>
    <w:rsid w:val="00821335"/>
    <w:rsid w:val="00821B6D"/>
    <w:rsid w:val="00821EE4"/>
    <w:rsid w:val="00822395"/>
    <w:rsid w:val="008225EE"/>
    <w:rsid w:val="00822E21"/>
    <w:rsid w:val="00822F08"/>
    <w:rsid w:val="0082375E"/>
    <w:rsid w:val="00823804"/>
    <w:rsid w:val="00825502"/>
    <w:rsid w:val="00825B89"/>
    <w:rsid w:val="008263F0"/>
    <w:rsid w:val="00826487"/>
    <w:rsid w:val="008267E2"/>
    <w:rsid w:val="00827540"/>
    <w:rsid w:val="00831196"/>
    <w:rsid w:val="0083201B"/>
    <w:rsid w:val="008330C7"/>
    <w:rsid w:val="00833598"/>
    <w:rsid w:val="0083435B"/>
    <w:rsid w:val="00834A06"/>
    <w:rsid w:val="0083503F"/>
    <w:rsid w:val="00836BE9"/>
    <w:rsid w:val="00841859"/>
    <w:rsid w:val="008426AB"/>
    <w:rsid w:val="00843ECA"/>
    <w:rsid w:val="00845682"/>
    <w:rsid w:val="008460AB"/>
    <w:rsid w:val="008463C8"/>
    <w:rsid w:val="0084758C"/>
    <w:rsid w:val="008504E0"/>
    <w:rsid w:val="00850B8D"/>
    <w:rsid w:val="00852F51"/>
    <w:rsid w:val="00855312"/>
    <w:rsid w:val="00855655"/>
    <w:rsid w:val="00855DA5"/>
    <w:rsid w:val="008565EB"/>
    <w:rsid w:val="00857760"/>
    <w:rsid w:val="008577FF"/>
    <w:rsid w:val="00857ACB"/>
    <w:rsid w:val="0086050F"/>
    <w:rsid w:val="00861F5A"/>
    <w:rsid w:val="00862163"/>
    <w:rsid w:val="008633DA"/>
    <w:rsid w:val="00863DB0"/>
    <w:rsid w:val="00864446"/>
    <w:rsid w:val="00864AC9"/>
    <w:rsid w:val="00864E83"/>
    <w:rsid w:val="00864F9F"/>
    <w:rsid w:val="008654BA"/>
    <w:rsid w:val="008667D5"/>
    <w:rsid w:val="00867C95"/>
    <w:rsid w:val="00870FBB"/>
    <w:rsid w:val="008746B6"/>
    <w:rsid w:val="00875A2E"/>
    <w:rsid w:val="00876216"/>
    <w:rsid w:val="00876A92"/>
    <w:rsid w:val="00876AFD"/>
    <w:rsid w:val="008775FA"/>
    <w:rsid w:val="008804BA"/>
    <w:rsid w:val="00881B81"/>
    <w:rsid w:val="00884305"/>
    <w:rsid w:val="00884403"/>
    <w:rsid w:val="00884418"/>
    <w:rsid w:val="00884552"/>
    <w:rsid w:val="00885452"/>
    <w:rsid w:val="00886F90"/>
    <w:rsid w:val="00890EBA"/>
    <w:rsid w:val="00891CB1"/>
    <w:rsid w:val="00893A30"/>
    <w:rsid w:val="00893E75"/>
    <w:rsid w:val="00894182"/>
    <w:rsid w:val="0089561F"/>
    <w:rsid w:val="008974FF"/>
    <w:rsid w:val="00897ADF"/>
    <w:rsid w:val="00897CCE"/>
    <w:rsid w:val="008A05F1"/>
    <w:rsid w:val="008A0BFA"/>
    <w:rsid w:val="008A12CF"/>
    <w:rsid w:val="008A35DF"/>
    <w:rsid w:val="008A57EA"/>
    <w:rsid w:val="008A62F1"/>
    <w:rsid w:val="008A7072"/>
    <w:rsid w:val="008A7389"/>
    <w:rsid w:val="008B0BED"/>
    <w:rsid w:val="008B24A3"/>
    <w:rsid w:val="008B2CEE"/>
    <w:rsid w:val="008B3308"/>
    <w:rsid w:val="008B55BE"/>
    <w:rsid w:val="008B675D"/>
    <w:rsid w:val="008C195D"/>
    <w:rsid w:val="008D0072"/>
    <w:rsid w:val="008D1193"/>
    <w:rsid w:val="008D2DC8"/>
    <w:rsid w:val="008D3865"/>
    <w:rsid w:val="008D46ED"/>
    <w:rsid w:val="008D60BB"/>
    <w:rsid w:val="008D7854"/>
    <w:rsid w:val="008E1773"/>
    <w:rsid w:val="008E21D7"/>
    <w:rsid w:val="008E2A09"/>
    <w:rsid w:val="008E3696"/>
    <w:rsid w:val="008E40D0"/>
    <w:rsid w:val="008E45A6"/>
    <w:rsid w:val="008E47A7"/>
    <w:rsid w:val="008E54BA"/>
    <w:rsid w:val="008E5E60"/>
    <w:rsid w:val="008E65BD"/>
    <w:rsid w:val="008E6FD7"/>
    <w:rsid w:val="008E76BE"/>
    <w:rsid w:val="008E7776"/>
    <w:rsid w:val="008F126D"/>
    <w:rsid w:val="008F4298"/>
    <w:rsid w:val="008F48B0"/>
    <w:rsid w:val="008F4F1B"/>
    <w:rsid w:val="008F6E8D"/>
    <w:rsid w:val="008F6EC6"/>
    <w:rsid w:val="008F73A7"/>
    <w:rsid w:val="008F781C"/>
    <w:rsid w:val="009008C0"/>
    <w:rsid w:val="00901156"/>
    <w:rsid w:val="0090260C"/>
    <w:rsid w:val="009030A3"/>
    <w:rsid w:val="009054EF"/>
    <w:rsid w:val="00906783"/>
    <w:rsid w:val="0090702A"/>
    <w:rsid w:val="009110DF"/>
    <w:rsid w:val="00914640"/>
    <w:rsid w:val="00914665"/>
    <w:rsid w:val="00914D52"/>
    <w:rsid w:val="00916A9C"/>
    <w:rsid w:val="00920302"/>
    <w:rsid w:val="009214BC"/>
    <w:rsid w:val="009224B7"/>
    <w:rsid w:val="0092266C"/>
    <w:rsid w:val="00922C37"/>
    <w:rsid w:val="00923166"/>
    <w:rsid w:val="00924DCC"/>
    <w:rsid w:val="0092637A"/>
    <w:rsid w:val="0092643D"/>
    <w:rsid w:val="00931A1E"/>
    <w:rsid w:val="00931EDC"/>
    <w:rsid w:val="00931FBC"/>
    <w:rsid w:val="00934D30"/>
    <w:rsid w:val="009366E2"/>
    <w:rsid w:val="00941AB9"/>
    <w:rsid w:val="00941CAB"/>
    <w:rsid w:val="0094216B"/>
    <w:rsid w:val="0094222E"/>
    <w:rsid w:val="009468E3"/>
    <w:rsid w:val="009501F6"/>
    <w:rsid w:val="009502C3"/>
    <w:rsid w:val="00951597"/>
    <w:rsid w:val="009517BC"/>
    <w:rsid w:val="00951946"/>
    <w:rsid w:val="00951983"/>
    <w:rsid w:val="00951CDE"/>
    <w:rsid w:val="00952228"/>
    <w:rsid w:val="00952476"/>
    <w:rsid w:val="009531AC"/>
    <w:rsid w:val="00953544"/>
    <w:rsid w:val="00953774"/>
    <w:rsid w:val="00953A2F"/>
    <w:rsid w:val="00954724"/>
    <w:rsid w:val="00954C7F"/>
    <w:rsid w:val="00955906"/>
    <w:rsid w:val="0095680D"/>
    <w:rsid w:val="00957ED3"/>
    <w:rsid w:val="00957F81"/>
    <w:rsid w:val="00961062"/>
    <w:rsid w:val="009610C2"/>
    <w:rsid w:val="009629BF"/>
    <w:rsid w:val="00962EF3"/>
    <w:rsid w:val="0096456F"/>
    <w:rsid w:val="00971393"/>
    <w:rsid w:val="00971E10"/>
    <w:rsid w:val="009735A0"/>
    <w:rsid w:val="00973FA4"/>
    <w:rsid w:val="00975473"/>
    <w:rsid w:val="009763EE"/>
    <w:rsid w:val="0097695F"/>
    <w:rsid w:val="00977618"/>
    <w:rsid w:val="0098162B"/>
    <w:rsid w:val="00981E35"/>
    <w:rsid w:val="009821F6"/>
    <w:rsid w:val="00984652"/>
    <w:rsid w:val="0098560D"/>
    <w:rsid w:val="00985FA1"/>
    <w:rsid w:val="00990FEA"/>
    <w:rsid w:val="009912EF"/>
    <w:rsid w:val="009926EE"/>
    <w:rsid w:val="009940A8"/>
    <w:rsid w:val="00994A7E"/>
    <w:rsid w:val="0099532F"/>
    <w:rsid w:val="00996919"/>
    <w:rsid w:val="00997068"/>
    <w:rsid w:val="009A1B58"/>
    <w:rsid w:val="009A1FDC"/>
    <w:rsid w:val="009A24F1"/>
    <w:rsid w:val="009A2581"/>
    <w:rsid w:val="009A2AE7"/>
    <w:rsid w:val="009A3F08"/>
    <w:rsid w:val="009A45BD"/>
    <w:rsid w:val="009A48CE"/>
    <w:rsid w:val="009A5B62"/>
    <w:rsid w:val="009A5C19"/>
    <w:rsid w:val="009A5CBA"/>
    <w:rsid w:val="009A6008"/>
    <w:rsid w:val="009A6210"/>
    <w:rsid w:val="009A6F12"/>
    <w:rsid w:val="009A7853"/>
    <w:rsid w:val="009B0506"/>
    <w:rsid w:val="009B0B1F"/>
    <w:rsid w:val="009B0E95"/>
    <w:rsid w:val="009B1AC3"/>
    <w:rsid w:val="009B3192"/>
    <w:rsid w:val="009B4B94"/>
    <w:rsid w:val="009B62D0"/>
    <w:rsid w:val="009B690B"/>
    <w:rsid w:val="009B7AE2"/>
    <w:rsid w:val="009C13AC"/>
    <w:rsid w:val="009C1C66"/>
    <w:rsid w:val="009C3280"/>
    <w:rsid w:val="009C4617"/>
    <w:rsid w:val="009C4629"/>
    <w:rsid w:val="009C598A"/>
    <w:rsid w:val="009C5C40"/>
    <w:rsid w:val="009C693E"/>
    <w:rsid w:val="009C6DE9"/>
    <w:rsid w:val="009D133E"/>
    <w:rsid w:val="009D1779"/>
    <w:rsid w:val="009D3670"/>
    <w:rsid w:val="009D6913"/>
    <w:rsid w:val="009D69AD"/>
    <w:rsid w:val="009E0FC7"/>
    <w:rsid w:val="009E12D6"/>
    <w:rsid w:val="009E1F25"/>
    <w:rsid w:val="009E2459"/>
    <w:rsid w:val="009E4054"/>
    <w:rsid w:val="009E43A9"/>
    <w:rsid w:val="009E456C"/>
    <w:rsid w:val="009E50D5"/>
    <w:rsid w:val="009E5577"/>
    <w:rsid w:val="009E72B1"/>
    <w:rsid w:val="009E75EE"/>
    <w:rsid w:val="009F13AA"/>
    <w:rsid w:val="009F177A"/>
    <w:rsid w:val="009F1AC1"/>
    <w:rsid w:val="009F1ED0"/>
    <w:rsid w:val="009F3ACD"/>
    <w:rsid w:val="009F3BCB"/>
    <w:rsid w:val="009F46E3"/>
    <w:rsid w:val="009F49AF"/>
    <w:rsid w:val="009F5196"/>
    <w:rsid w:val="009F54DE"/>
    <w:rsid w:val="009F5B5E"/>
    <w:rsid w:val="009F62BC"/>
    <w:rsid w:val="009F7E24"/>
    <w:rsid w:val="00A00CEC"/>
    <w:rsid w:val="00A01222"/>
    <w:rsid w:val="00A025B1"/>
    <w:rsid w:val="00A05958"/>
    <w:rsid w:val="00A06028"/>
    <w:rsid w:val="00A067C1"/>
    <w:rsid w:val="00A06F4B"/>
    <w:rsid w:val="00A07218"/>
    <w:rsid w:val="00A12154"/>
    <w:rsid w:val="00A13C7A"/>
    <w:rsid w:val="00A141FF"/>
    <w:rsid w:val="00A14521"/>
    <w:rsid w:val="00A14AEE"/>
    <w:rsid w:val="00A14C21"/>
    <w:rsid w:val="00A15F8F"/>
    <w:rsid w:val="00A164AE"/>
    <w:rsid w:val="00A21781"/>
    <w:rsid w:val="00A217F8"/>
    <w:rsid w:val="00A21D89"/>
    <w:rsid w:val="00A22010"/>
    <w:rsid w:val="00A22F1A"/>
    <w:rsid w:val="00A23C37"/>
    <w:rsid w:val="00A246FB"/>
    <w:rsid w:val="00A2585E"/>
    <w:rsid w:val="00A25937"/>
    <w:rsid w:val="00A261FD"/>
    <w:rsid w:val="00A332A3"/>
    <w:rsid w:val="00A34143"/>
    <w:rsid w:val="00A35E3B"/>
    <w:rsid w:val="00A403BF"/>
    <w:rsid w:val="00A404A9"/>
    <w:rsid w:val="00A40874"/>
    <w:rsid w:val="00A409BB"/>
    <w:rsid w:val="00A40F46"/>
    <w:rsid w:val="00A41596"/>
    <w:rsid w:val="00A41D55"/>
    <w:rsid w:val="00A4225D"/>
    <w:rsid w:val="00A423FE"/>
    <w:rsid w:val="00A42A34"/>
    <w:rsid w:val="00A46319"/>
    <w:rsid w:val="00A4695D"/>
    <w:rsid w:val="00A474D6"/>
    <w:rsid w:val="00A5011C"/>
    <w:rsid w:val="00A50329"/>
    <w:rsid w:val="00A544F6"/>
    <w:rsid w:val="00A5523C"/>
    <w:rsid w:val="00A554A4"/>
    <w:rsid w:val="00A56E6C"/>
    <w:rsid w:val="00A57455"/>
    <w:rsid w:val="00A5753C"/>
    <w:rsid w:val="00A57BC9"/>
    <w:rsid w:val="00A60633"/>
    <w:rsid w:val="00A60B11"/>
    <w:rsid w:val="00A616E3"/>
    <w:rsid w:val="00A61BA6"/>
    <w:rsid w:val="00A625DF"/>
    <w:rsid w:val="00A635F7"/>
    <w:rsid w:val="00A63646"/>
    <w:rsid w:val="00A653A4"/>
    <w:rsid w:val="00A6561A"/>
    <w:rsid w:val="00A66D92"/>
    <w:rsid w:val="00A70BB1"/>
    <w:rsid w:val="00A71859"/>
    <w:rsid w:val="00A72485"/>
    <w:rsid w:val="00A72758"/>
    <w:rsid w:val="00A72DAC"/>
    <w:rsid w:val="00A75F90"/>
    <w:rsid w:val="00A76150"/>
    <w:rsid w:val="00A76B17"/>
    <w:rsid w:val="00A76DA1"/>
    <w:rsid w:val="00A777F5"/>
    <w:rsid w:val="00A81146"/>
    <w:rsid w:val="00A81376"/>
    <w:rsid w:val="00A82713"/>
    <w:rsid w:val="00A82AC0"/>
    <w:rsid w:val="00A831DE"/>
    <w:rsid w:val="00A83586"/>
    <w:rsid w:val="00A838A3"/>
    <w:rsid w:val="00A83A8E"/>
    <w:rsid w:val="00A83E62"/>
    <w:rsid w:val="00A85361"/>
    <w:rsid w:val="00A871B2"/>
    <w:rsid w:val="00A87A6B"/>
    <w:rsid w:val="00A910BB"/>
    <w:rsid w:val="00A9216F"/>
    <w:rsid w:val="00A93962"/>
    <w:rsid w:val="00A94043"/>
    <w:rsid w:val="00A94C19"/>
    <w:rsid w:val="00A962F1"/>
    <w:rsid w:val="00A96ACC"/>
    <w:rsid w:val="00A96DD1"/>
    <w:rsid w:val="00AA147E"/>
    <w:rsid w:val="00AA1CFD"/>
    <w:rsid w:val="00AA1FE8"/>
    <w:rsid w:val="00AA23CE"/>
    <w:rsid w:val="00AA4757"/>
    <w:rsid w:val="00AA48FA"/>
    <w:rsid w:val="00AA4EB0"/>
    <w:rsid w:val="00AA5745"/>
    <w:rsid w:val="00AA5D8E"/>
    <w:rsid w:val="00AA6052"/>
    <w:rsid w:val="00AA6A77"/>
    <w:rsid w:val="00AA79AF"/>
    <w:rsid w:val="00AA7D34"/>
    <w:rsid w:val="00AA7FF8"/>
    <w:rsid w:val="00AB0424"/>
    <w:rsid w:val="00AB051A"/>
    <w:rsid w:val="00AB061F"/>
    <w:rsid w:val="00AB1A4B"/>
    <w:rsid w:val="00AB3338"/>
    <w:rsid w:val="00AB3DF2"/>
    <w:rsid w:val="00AB5D9D"/>
    <w:rsid w:val="00AB6CD8"/>
    <w:rsid w:val="00AB7963"/>
    <w:rsid w:val="00AB7CD1"/>
    <w:rsid w:val="00AC267B"/>
    <w:rsid w:val="00AC31D1"/>
    <w:rsid w:val="00AC4C79"/>
    <w:rsid w:val="00AC55DC"/>
    <w:rsid w:val="00AC6176"/>
    <w:rsid w:val="00AC624D"/>
    <w:rsid w:val="00AC6918"/>
    <w:rsid w:val="00AD1520"/>
    <w:rsid w:val="00AD2EC7"/>
    <w:rsid w:val="00AD4AC7"/>
    <w:rsid w:val="00AD5111"/>
    <w:rsid w:val="00AD7068"/>
    <w:rsid w:val="00AE09CD"/>
    <w:rsid w:val="00AE0C6A"/>
    <w:rsid w:val="00AE1402"/>
    <w:rsid w:val="00AE16BC"/>
    <w:rsid w:val="00AE21B5"/>
    <w:rsid w:val="00AE31CC"/>
    <w:rsid w:val="00AE3FD4"/>
    <w:rsid w:val="00AE4BF8"/>
    <w:rsid w:val="00AE5D82"/>
    <w:rsid w:val="00AE6632"/>
    <w:rsid w:val="00AF15B8"/>
    <w:rsid w:val="00AF2A59"/>
    <w:rsid w:val="00AF4AC0"/>
    <w:rsid w:val="00AF5608"/>
    <w:rsid w:val="00AF5FA4"/>
    <w:rsid w:val="00AF6289"/>
    <w:rsid w:val="00AF6E2E"/>
    <w:rsid w:val="00B00806"/>
    <w:rsid w:val="00B02512"/>
    <w:rsid w:val="00B02728"/>
    <w:rsid w:val="00B044A5"/>
    <w:rsid w:val="00B0455A"/>
    <w:rsid w:val="00B04F24"/>
    <w:rsid w:val="00B06001"/>
    <w:rsid w:val="00B06285"/>
    <w:rsid w:val="00B06B82"/>
    <w:rsid w:val="00B07442"/>
    <w:rsid w:val="00B11F77"/>
    <w:rsid w:val="00B14B76"/>
    <w:rsid w:val="00B17591"/>
    <w:rsid w:val="00B242E3"/>
    <w:rsid w:val="00B2662E"/>
    <w:rsid w:val="00B26C92"/>
    <w:rsid w:val="00B300E3"/>
    <w:rsid w:val="00B311E3"/>
    <w:rsid w:val="00B312A2"/>
    <w:rsid w:val="00B34483"/>
    <w:rsid w:val="00B3685D"/>
    <w:rsid w:val="00B40615"/>
    <w:rsid w:val="00B40AD6"/>
    <w:rsid w:val="00B40B0C"/>
    <w:rsid w:val="00B41838"/>
    <w:rsid w:val="00B42141"/>
    <w:rsid w:val="00B42911"/>
    <w:rsid w:val="00B42A89"/>
    <w:rsid w:val="00B43CED"/>
    <w:rsid w:val="00B45893"/>
    <w:rsid w:val="00B45C46"/>
    <w:rsid w:val="00B464BC"/>
    <w:rsid w:val="00B46E96"/>
    <w:rsid w:val="00B4706C"/>
    <w:rsid w:val="00B50F54"/>
    <w:rsid w:val="00B526C8"/>
    <w:rsid w:val="00B52DDC"/>
    <w:rsid w:val="00B53C51"/>
    <w:rsid w:val="00B5632E"/>
    <w:rsid w:val="00B56F7A"/>
    <w:rsid w:val="00B57195"/>
    <w:rsid w:val="00B60497"/>
    <w:rsid w:val="00B6085B"/>
    <w:rsid w:val="00B60E80"/>
    <w:rsid w:val="00B61197"/>
    <w:rsid w:val="00B61D58"/>
    <w:rsid w:val="00B65C65"/>
    <w:rsid w:val="00B6620B"/>
    <w:rsid w:val="00B66818"/>
    <w:rsid w:val="00B66BC9"/>
    <w:rsid w:val="00B677DA"/>
    <w:rsid w:val="00B70CDC"/>
    <w:rsid w:val="00B724FC"/>
    <w:rsid w:val="00B74741"/>
    <w:rsid w:val="00B7499C"/>
    <w:rsid w:val="00B75470"/>
    <w:rsid w:val="00B7669C"/>
    <w:rsid w:val="00B77050"/>
    <w:rsid w:val="00B800EB"/>
    <w:rsid w:val="00B807E5"/>
    <w:rsid w:val="00B81E55"/>
    <w:rsid w:val="00B8381A"/>
    <w:rsid w:val="00B8384C"/>
    <w:rsid w:val="00B83B5B"/>
    <w:rsid w:val="00B83F2E"/>
    <w:rsid w:val="00B90119"/>
    <w:rsid w:val="00B909F1"/>
    <w:rsid w:val="00B90FA4"/>
    <w:rsid w:val="00B93BC7"/>
    <w:rsid w:val="00B9422E"/>
    <w:rsid w:val="00B945FD"/>
    <w:rsid w:val="00BA21DF"/>
    <w:rsid w:val="00BA250D"/>
    <w:rsid w:val="00BA2CF1"/>
    <w:rsid w:val="00BA3665"/>
    <w:rsid w:val="00BA4108"/>
    <w:rsid w:val="00BA5B37"/>
    <w:rsid w:val="00BA6C7F"/>
    <w:rsid w:val="00BA7797"/>
    <w:rsid w:val="00BB027D"/>
    <w:rsid w:val="00BB02E7"/>
    <w:rsid w:val="00BB0BF9"/>
    <w:rsid w:val="00BB1E9F"/>
    <w:rsid w:val="00BB2F65"/>
    <w:rsid w:val="00BB302A"/>
    <w:rsid w:val="00BB3FA4"/>
    <w:rsid w:val="00BB64BC"/>
    <w:rsid w:val="00BB7A54"/>
    <w:rsid w:val="00BB7C66"/>
    <w:rsid w:val="00BC015C"/>
    <w:rsid w:val="00BC1C12"/>
    <w:rsid w:val="00BC1FBF"/>
    <w:rsid w:val="00BC35BE"/>
    <w:rsid w:val="00BC4A5B"/>
    <w:rsid w:val="00BC51A7"/>
    <w:rsid w:val="00BC57DD"/>
    <w:rsid w:val="00BC6257"/>
    <w:rsid w:val="00BC7E4B"/>
    <w:rsid w:val="00BD095A"/>
    <w:rsid w:val="00BD192D"/>
    <w:rsid w:val="00BD55F2"/>
    <w:rsid w:val="00BD79E1"/>
    <w:rsid w:val="00BE061C"/>
    <w:rsid w:val="00BE237D"/>
    <w:rsid w:val="00BE265D"/>
    <w:rsid w:val="00BE37C7"/>
    <w:rsid w:val="00BE5777"/>
    <w:rsid w:val="00BE67D8"/>
    <w:rsid w:val="00BF03DE"/>
    <w:rsid w:val="00BF1920"/>
    <w:rsid w:val="00BF3AA1"/>
    <w:rsid w:val="00BF4656"/>
    <w:rsid w:val="00BF4D63"/>
    <w:rsid w:val="00BF4F43"/>
    <w:rsid w:val="00BF5ED6"/>
    <w:rsid w:val="00BF67EC"/>
    <w:rsid w:val="00BF68DD"/>
    <w:rsid w:val="00BF7230"/>
    <w:rsid w:val="00C01A1A"/>
    <w:rsid w:val="00C027C6"/>
    <w:rsid w:val="00C05D21"/>
    <w:rsid w:val="00C06B26"/>
    <w:rsid w:val="00C11084"/>
    <w:rsid w:val="00C1112B"/>
    <w:rsid w:val="00C1145C"/>
    <w:rsid w:val="00C15ABC"/>
    <w:rsid w:val="00C163EA"/>
    <w:rsid w:val="00C1676A"/>
    <w:rsid w:val="00C17480"/>
    <w:rsid w:val="00C17DFA"/>
    <w:rsid w:val="00C227C8"/>
    <w:rsid w:val="00C23419"/>
    <w:rsid w:val="00C242A7"/>
    <w:rsid w:val="00C25462"/>
    <w:rsid w:val="00C259DB"/>
    <w:rsid w:val="00C2629D"/>
    <w:rsid w:val="00C30CF6"/>
    <w:rsid w:val="00C3104F"/>
    <w:rsid w:val="00C3262E"/>
    <w:rsid w:val="00C33848"/>
    <w:rsid w:val="00C34B26"/>
    <w:rsid w:val="00C35550"/>
    <w:rsid w:val="00C3592E"/>
    <w:rsid w:val="00C35B19"/>
    <w:rsid w:val="00C35D04"/>
    <w:rsid w:val="00C415A1"/>
    <w:rsid w:val="00C41E1F"/>
    <w:rsid w:val="00C42797"/>
    <w:rsid w:val="00C4353A"/>
    <w:rsid w:val="00C44C57"/>
    <w:rsid w:val="00C45CB0"/>
    <w:rsid w:val="00C47831"/>
    <w:rsid w:val="00C52F00"/>
    <w:rsid w:val="00C535E4"/>
    <w:rsid w:val="00C53D7B"/>
    <w:rsid w:val="00C54018"/>
    <w:rsid w:val="00C54560"/>
    <w:rsid w:val="00C5465E"/>
    <w:rsid w:val="00C54964"/>
    <w:rsid w:val="00C56AC2"/>
    <w:rsid w:val="00C56FE3"/>
    <w:rsid w:val="00C57CE7"/>
    <w:rsid w:val="00C60047"/>
    <w:rsid w:val="00C60606"/>
    <w:rsid w:val="00C61DC7"/>
    <w:rsid w:val="00C61DD6"/>
    <w:rsid w:val="00C63E84"/>
    <w:rsid w:val="00C6516E"/>
    <w:rsid w:val="00C676A5"/>
    <w:rsid w:val="00C72EBC"/>
    <w:rsid w:val="00C737DE"/>
    <w:rsid w:val="00C74210"/>
    <w:rsid w:val="00C744A1"/>
    <w:rsid w:val="00C76E0E"/>
    <w:rsid w:val="00C810E2"/>
    <w:rsid w:val="00C81453"/>
    <w:rsid w:val="00C81A12"/>
    <w:rsid w:val="00C81FB5"/>
    <w:rsid w:val="00C824A1"/>
    <w:rsid w:val="00C82CC4"/>
    <w:rsid w:val="00C84AA1"/>
    <w:rsid w:val="00C84F6F"/>
    <w:rsid w:val="00C852C0"/>
    <w:rsid w:val="00C866F8"/>
    <w:rsid w:val="00C90481"/>
    <w:rsid w:val="00C90A17"/>
    <w:rsid w:val="00C91161"/>
    <w:rsid w:val="00C91BE4"/>
    <w:rsid w:val="00C94100"/>
    <w:rsid w:val="00C96044"/>
    <w:rsid w:val="00C972DB"/>
    <w:rsid w:val="00CA2261"/>
    <w:rsid w:val="00CA2FAA"/>
    <w:rsid w:val="00CA3677"/>
    <w:rsid w:val="00CA6775"/>
    <w:rsid w:val="00CA70DA"/>
    <w:rsid w:val="00CB13BF"/>
    <w:rsid w:val="00CB21F5"/>
    <w:rsid w:val="00CB34B9"/>
    <w:rsid w:val="00CB516A"/>
    <w:rsid w:val="00CB5A9F"/>
    <w:rsid w:val="00CB6805"/>
    <w:rsid w:val="00CC1B1D"/>
    <w:rsid w:val="00CC2DB9"/>
    <w:rsid w:val="00CC4368"/>
    <w:rsid w:val="00CC6F56"/>
    <w:rsid w:val="00CC735B"/>
    <w:rsid w:val="00CC7792"/>
    <w:rsid w:val="00CD059B"/>
    <w:rsid w:val="00CD0D50"/>
    <w:rsid w:val="00CD1E69"/>
    <w:rsid w:val="00CD2728"/>
    <w:rsid w:val="00CD2B4F"/>
    <w:rsid w:val="00CD3F6B"/>
    <w:rsid w:val="00CD5D02"/>
    <w:rsid w:val="00CD70A7"/>
    <w:rsid w:val="00CE05A6"/>
    <w:rsid w:val="00CE05B0"/>
    <w:rsid w:val="00CE0A37"/>
    <w:rsid w:val="00CE128E"/>
    <w:rsid w:val="00CE1975"/>
    <w:rsid w:val="00CE3649"/>
    <w:rsid w:val="00CE6BF1"/>
    <w:rsid w:val="00CE7D0C"/>
    <w:rsid w:val="00CE7E9A"/>
    <w:rsid w:val="00CF025A"/>
    <w:rsid w:val="00CF447C"/>
    <w:rsid w:val="00CF4DE7"/>
    <w:rsid w:val="00CF7E28"/>
    <w:rsid w:val="00D00DAA"/>
    <w:rsid w:val="00D01512"/>
    <w:rsid w:val="00D01E2B"/>
    <w:rsid w:val="00D02A7B"/>
    <w:rsid w:val="00D02E36"/>
    <w:rsid w:val="00D0304C"/>
    <w:rsid w:val="00D033E6"/>
    <w:rsid w:val="00D0676B"/>
    <w:rsid w:val="00D117FD"/>
    <w:rsid w:val="00D11CF7"/>
    <w:rsid w:val="00D12EB0"/>
    <w:rsid w:val="00D13AE5"/>
    <w:rsid w:val="00D14559"/>
    <w:rsid w:val="00D14EB0"/>
    <w:rsid w:val="00D17D67"/>
    <w:rsid w:val="00D204FB"/>
    <w:rsid w:val="00D21013"/>
    <w:rsid w:val="00D218E9"/>
    <w:rsid w:val="00D267C4"/>
    <w:rsid w:val="00D268CA"/>
    <w:rsid w:val="00D30945"/>
    <w:rsid w:val="00D320B3"/>
    <w:rsid w:val="00D33D51"/>
    <w:rsid w:val="00D35011"/>
    <w:rsid w:val="00D36263"/>
    <w:rsid w:val="00D42109"/>
    <w:rsid w:val="00D42690"/>
    <w:rsid w:val="00D43A6D"/>
    <w:rsid w:val="00D45D1C"/>
    <w:rsid w:val="00D46EDE"/>
    <w:rsid w:val="00D50394"/>
    <w:rsid w:val="00D51749"/>
    <w:rsid w:val="00D518BA"/>
    <w:rsid w:val="00D51BFD"/>
    <w:rsid w:val="00D52160"/>
    <w:rsid w:val="00D530D5"/>
    <w:rsid w:val="00D5342F"/>
    <w:rsid w:val="00D545BC"/>
    <w:rsid w:val="00D54D2B"/>
    <w:rsid w:val="00D55209"/>
    <w:rsid w:val="00D55C2F"/>
    <w:rsid w:val="00D56446"/>
    <w:rsid w:val="00D57A1B"/>
    <w:rsid w:val="00D605CB"/>
    <w:rsid w:val="00D60792"/>
    <w:rsid w:val="00D622B1"/>
    <w:rsid w:val="00D6594A"/>
    <w:rsid w:val="00D65E01"/>
    <w:rsid w:val="00D66132"/>
    <w:rsid w:val="00D66444"/>
    <w:rsid w:val="00D67D56"/>
    <w:rsid w:val="00D73DE6"/>
    <w:rsid w:val="00D740CB"/>
    <w:rsid w:val="00D7486A"/>
    <w:rsid w:val="00D75011"/>
    <w:rsid w:val="00D76588"/>
    <w:rsid w:val="00D76C78"/>
    <w:rsid w:val="00D80A81"/>
    <w:rsid w:val="00D81A11"/>
    <w:rsid w:val="00D82750"/>
    <w:rsid w:val="00D83A15"/>
    <w:rsid w:val="00D84B2D"/>
    <w:rsid w:val="00D84CA7"/>
    <w:rsid w:val="00D912BC"/>
    <w:rsid w:val="00D92CC3"/>
    <w:rsid w:val="00D933A6"/>
    <w:rsid w:val="00D95037"/>
    <w:rsid w:val="00D95F89"/>
    <w:rsid w:val="00D961A9"/>
    <w:rsid w:val="00DA0251"/>
    <w:rsid w:val="00DA19C4"/>
    <w:rsid w:val="00DA4937"/>
    <w:rsid w:val="00DA6B90"/>
    <w:rsid w:val="00DB11D1"/>
    <w:rsid w:val="00DB1952"/>
    <w:rsid w:val="00DB1D69"/>
    <w:rsid w:val="00DB2C6B"/>
    <w:rsid w:val="00DB3AFB"/>
    <w:rsid w:val="00DB3B60"/>
    <w:rsid w:val="00DB4460"/>
    <w:rsid w:val="00DB6467"/>
    <w:rsid w:val="00DC000F"/>
    <w:rsid w:val="00DC0C71"/>
    <w:rsid w:val="00DC134E"/>
    <w:rsid w:val="00DC179C"/>
    <w:rsid w:val="00DC2364"/>
    <w:rsid w:val="00DC2E12"/>
    <w:rsid w:val="00DC55C9"/>
    <w:rsid w:val="00DC6D24"/>
    <w:rsid w:val="00DD12D3"/>
    <w:rsid w:val="00DD157E"/>
    <w:rsid w:val="00DD168C"/>
    <w:rsid w:val="00DD17CF"/>
    <w:rsid w:val="00DD1C87"/>
    <w:rsid w:val="00DD5653"/>
    <w:rsid w:val="00DD7362"/>
    <w:rsid w:val="00DE4047"/>
    <w:rsid w:val="00DE461C"/>
    <w:rsid w:val="00DE46D1"/>
    <w:rsid w:val="00DE5CEA"/>
    <w:rsid w:val="00DE5D3D"/>
    <w:rsid w:val="00DE68D2"/>
    <w:rsid w:val="00DE754B"/>
    <w:rsid w:val="00DF0D3C"/>
    <w:rsid w:val="00DF1276"/>
    <w:rsid w:val="00DF2108"/>
    <w:rsid w:val="00DF2FAF"/>
    <w:rsid w:val="00DF3BEE"/>
    <w:rsid w:val="00DF50B5"/>
    <w:rsid w:val="00DF5A37"/>
    <w:rsid w:val="00DF6AE2"/>
    <w:rsid w:val="00DF7292"/>
    <w:rsid w:val="00DF7741"/>
    <w:rsid w:val="00DF7E0F"/>
    <w:rsid w:val="00DF7EBA"/>
    <w:rsid w:val="00DF7F73"/>
    <w:rsid w:val="00E00B22"/>
    <w:rsid w:val="00E02AC3"/>
    <w:rsid w:val="00E03C60"/>
    <w:rsid w:val="00E05E31"/>
    <w:rsid w:val="00E0662B"/>
    <w:rsid w:val="00E07BB2"/>
    <w:rsid w:val="00E114EA"/>
    <w:rsid w:val="00E14CB8"/>
    <w:rsid w:val="00E14E9B"/>
    <w:rsid w:val="00E15599"/>
    <w:rsid w:val="00E15F33"/>
    <w:rsid w:val="00E16531"/>
    <w:rsid w:val="00E2072E"/>
    <w:rsid w:val="00E216B9"/>
    <w:rsid w:val="00E21DAE"/>
    <w:rsid w:val="00E223DB"/>
    <w:rsid w:val="00E25022"/>
    <w:rsid w:val="00E2503B"/>
    <w:rsid w:val="00E26906"/>
    <w:rsid w:val="00E2699F"/>
    <w:rsid w:val="00E26A6C"/>
    <w:rsid w:val="00E27C3C"/>
    <w:rsid w:val="00E30124"/>
    <w:rsid w:val="00E323BC"/>
    <w:rsid w:val="00E327EA"/>
    <w:rsid w:val="00E344FF"/>
    <w:rsid w:val="00E34C01"/>
    <w:rsid w:val="00E3540B"/>
    <w:rsid w:val="00E35F39"/>
    <w:rsid w:val="00E36605"/>
    <w:rsid w:val="00E410A7"/>
    <w:rsid w:val="00E43E37"/>
    <w:rsid w:val="00E44932"/>
    <w:rsid w:val="00E4500B"/>
    <w:rsid w:val="00E45712"/>
    <w:rsid w:val="00E46CA1"/>
    <w:rsid w:val="00E472E6"/>
    <w:rsid w:val="00E50444"/>
    <w:rsid w:val="00E52425"/>
    <w:rsid w:val="00E53DD5"/>
    <w:rsid w:val="00E55B70"/>
    <w:rsid w:val="00E55DEB"/>
    <w:rsid w:val="00E61627"/>
    <w:rsid w:val="00E626FC"/>
    <w:rsid w:val="00E62920"/>
    <w:rsid w:val="00E6452C"/>
    <w:rsid w:val="00E64FB2"/>
    <w:rsid w:val="00E6684A"/>
    <w:rsid w:val="00E668E7"/>
    <w:rsid w:val="00E66D4F"/>
    <w:rsid w:val="00E71171"/>
    <w:rsid w:val="00E71467"/>
    <w:rsid w:val="00E72033"/>
    <w:rsid w:val="00E72396"/>
    <w:rsid w:val="00E73090"/>
    <w:rsid w:val="00E738FA"/>
    <w:rsid w:val="00E7664A"/>
    <w:rsid w:val="00E77285"/>
    <w:rsid w:val="00E77366"/>
    <w:rsid w:val="00E77594"/>
    <w:rsid w:val="00E80274"/>
    <w:rsid w:val="00E80749"/>
    <w:rsid w:val="00E815A7"/>
    <w:rsid w:val="00E81BDF"/>
    <w:rsid w:val="00E82F35"/>
    <w:rsid w:val="00E8386A"/>
    <w:rsid w:val="00E84C09"/>
    <w:rsid w:val="00E84C9F"/>
    <w:rsid w:val="00E859F6"/>
    <w:rsid w:val="00E85B3C"/>
    <w:rsid w:val="00E9144C"/>
    <w:rsid w:val="00E91DBA"/>
    <w:rsid w:val="00E92333"/>
    <w:rsid w:val="00E923C4"/>
    <w:rsid w:val="00E92BD7"/>
    <w:rsid w:val="00E92E9F"/>
    <w:rsid w:val="00E93CC6"/>
    <w:rsid w:val="00E95D86"/>
    <w:rsid w:val="00E96E70"/>
    <w:rsid w:val="00E978E5"/>
    <w:rsid w:val="00E978EA"/>
    <w:rsid w:val="00EA1BF9"/>
    <w:rsid w:val="00EA3E9D"/>
    <w:rsid w:val="00EA442C"/>
    <w:rsid w:val="00EA48CC"/>
    <w:rsid w:val="00EA51F1"/>
    <w:rsid w:val="00EA5EB6"/>
    <w:rsid w:val="00EA6EB6"/>
    <w:rsid w:val="00EA7B2F"/>
    <w:rsid w:val="00EB054C"/>
    <w:rsid w:val="00EB22CD"/>
    <w:rsid w:val="00EB244C"/>
    <w:rsid w:val="00EB2836"/>
    <w:rsid w:val="00EB3F7A"/>
    <w:rsid w:val="00EB4144"/>
    <w:rsid w:val="00EB4399"/>
    <w:rsid w:val="00EB43F1"/>
    <w:rsid w:val="00EB4E88"/>
    <w:rsid w:val="00EB5B55"/>
    <w:rsid w:val="00EB5CB2"/>
    <w:rsid w:val="00EC0380"/>
    <w:rsid w:val="00EC055B"/>
    <w:rsid w:val="00EC194F"/>
    <w:rsid w:val="00EC244C"/>
    <w:rsid w:val="00EC40CC"/>
    <w:rsid w:val="00EC5939"/>
    <w:rsid w:val="00EC59F3"/>
    <w:rsid w:val="00EC65F0"/>
    <w:rsid w:val="00EC6954"/>
    <w:rsid w:val="00EC698D"/>
    <w:rsid w:val="00EC6D52"/>
    <w:rsid w:val="00EC7D54"/>
    <w:rsid w:val="00ED00C2"/>
    <w:rsid w:val="00ED09E9"/>
    <w:rsid w:val="00ED0EDE"/>
    <w:rsid w:val="00ED20DD"/>
    <w:rsid w:val="00ED2AE6"/>
    <w:rsid w:val="00ED3430"/>
    <w:rsid w:val="00ED440C"/>
    <w:rsid w:val="00ED4708"/>
    <w:rsid w:val="00ED4CC8"/>
    <w:rsid w:val="00ED6C8C"/>
    <w:rsid w:val="00ED6F61"/>
    <w:rsid w:val="00ED7122"/>
    <w:rsid w:val="00ED7135"/>
    <w:rsid w:val="00ED79CC"/>
    <w:rsid w:val="00EE2770"/>
    <w:rsid w:val="00EE3C7B"/>
    <w:rsid w:val="00EE5FB6"/>
    <w:rsid w:val="00EE5FEA"/>
    <w:rsid w:val="00EE661C"/>
    <w:rsid w:val="00EE6AB8"/>
    <w:rsid w:val="00EE725D"/>
    <w:rsid w:val="00EE7393"/>
    <w:rsid w:val="00EE7C5A"/>
    <w:rsid w:val="00EE7CE1"/>
    <w:rsid w:val="00EF1004"/>
    <w:rsid w:val="00EF168A"/>
    <w:rsid w:val="00EF4503"/>
    <w:rsid w:val="00EF6214"/>
    <w:rsid w:val="00EF708F"/>
    <w:rsid w:val="00EF7193"/>
    <w:rsid w:val="00EF77AC"/>
    <w:rsid w:val="00EF7933"/>
    <w:rsid w:val="00EF7DB7"/>
    <w:rsid w:val="00F023A7"/>
    <w:rsid w:val="00F036E4"/>
    <w:rsid w:val="00F03A1C"/>
    <w:rsid w:val="00F056ED"/>
    <w:rsid w:val="00F05DCC"/>
    <w:rsid w:val="00F061FA"/>
    <w:rsid w:val="00F06F45"/>
    <w:rsid w:val="00F104F7"/>
    <w:rsid w:val="00F1141D"/>
    <w:rsid w:val="00F11C2A"/>
    <w:rsid w:val="00F1205D"/>
    <w:rsid w:val="00F146B0"/>
    <w:rsid w:val="00F1474D"/>
    <w:rsid w:val="00F16822"/>
    <w:rsid w:val="00F169AD"/>
    <w:rsid w:val="00F22038"/>
    <w:rsid w:val="00F22183"/>
    <w:rsid w:val="00F2337E"/>
    <w:rsid w:val="00F2397C"/>
    <w:rsid w:val="00F24763"/>
    <w:rsid w:val="00F2630E"/>
    <w:rsid w:val="00F311A7"/>
    <w:rsid w:val="00F31217"/>
    <w:rsid w:val="00F329CE"/>
    <w:rsid w:val="00F33F24"/>
    <w:rsid w:val="00F34179"/>
    <w:rsid w:val="00F34BE3"/>
    <w:rsid w:val="00F34D01"/>
    <w:rsid w:val="00F36E89"/>
    <w:rsid w:val="00F375D5"/>
    <w:rsid w:val="00F37741"/>
    <w:rsid w:val="00F404AA"/>
    <w:rsid w:val="00F411F4"/>
    <w:rsid w:val="00F41799"/>
    <w:rsid w:val="00F41F19"/>
    <w:rsid w:val="00F41F56"/>
    <w:rsid w:val="00F42DBB"/>
    <w:rsid w:val="00F438F9"/>
    <w:rsid w:val="00F51163"/>
    <w:rsid w:val="00F512EF"/>
    <w:rsid w:val="00F533B9"/>
    <w:rsid w:val="00F53ECC"/>
    <w:rsid w:val="00F559F7"/>
    <w:rsid w:val="00F56370"/>
    <w:rsid w:val="00F56F9B"/>
    <w:rsid w:val="00F57865"/>
    <w:rsid w:val="00F57A69"/>
    <w:rsid w:val="00F57F9C"/>
    <w:rsid w:val="00F62498"/>
    <w:rsid w:val="00F63177"/>
    <w:rsid w:val="00F639D5"/>
    <w:rsid w:val="00F6597E"/>
    <w:rsid w:val="00F65C34"/>
    <w:rsid w:val="00F663B9"/>
    <w:rsid w:val="00F73239"/>
    <w:rsid w:val="00F7356B"/>
    <w:rsid w:val="00F73A29"/>
    <w:rsid w:val="00F7438C"/>
    <w:rsid w:val="00F76586"/>
    <w:rsid w:val="00F7742D"/>
    <w:rsid w:val="00F80EDA"/>
    <w:rsid w:val="00F82097"/>
    <w:rsid w:val="00F835CA"/>
    <w:rsid w:val="00F851DB"/>
    <w:rsid w:val="00F866F0"/>
    <w:rsid w:val="00F87531"/>
    <w:rsid w:val="00F87F2A"/>
    <w:rsid w:val="00F90870"/>
    <w:rsid w:val="00F9175B"/>
    <w:rsid w:val="00F91774"/>
    <w:rsid w:val="00F947B0"/>
    <w:rsid w:val="00F94D16"/>
    <w:rsid w:val="00F95A94"/>
    <w:rsid w:val="00F961F3"/>
    <w:rsid w:val="00F9650E"/>
    <w:rsid w:val="00F9681D"/>
    <w:rsid w:val="00F972A5"/>
    <w:rsid w:val="00F97D63"/>
    <w:rsid w:val="00FA07DA"/>
    <w:rsid w:val="00FA0C97"/>
    <w:rsid w:val="00FA1B93"/>
    <w:rsid w:val="00FA5A50"/>
    <w:rsid w:val="00FA6A36"/>
    <w:rsid w:val="00FB06D5"/>
    <w:rsid w:val="00FB1F1F"/>
    <w:rsid w:val="00FB4810"/>
    <w:rsid w:val="00FB5256"/>
    <w:rsid w:val="00FB58F5"/>
    <w:rsid w:val="00FB66A7"/>
    <w:rsid w:val="00FB6C09"/>
    <w:rsid w:val="00FB7191"/>
    <w:rsid w:val="00FB72B2"/>
    <w:rsid w:val="00FC3570"/>
    <w:rsid w:val="00FC35F9"/>
    <w:rsid w:val="00FC4578"/>
    <w:rsid w:val="00FC4CBB"/>
    <w:rsid w:val="00FC601A"/>
    <w:rsid w:val="00FC6942"/>
    <w:rsid w:val="00FC76C4"/>
    <w:rsid w:val="00FC7D4A"/>
    <w:rsid w:val="00FD073A"/>
    <w:rsid w:val="00FD1A4D"/>
    <w:rsid w:val="00FD1A7F"/>
    <w:rsid w:val="00FD1BA6"/>
    <w:rsid w:val="00FD1E39"/>
    <w:rsid w:val="00FD2383"/>
    <w:rsid w:val="00FD33C7"/>
    <w:rsid w:val="00FD4C75"/>
    <w:rsid w:val="00FD5589"/>
    <w:rsid w:val="00FD6007"/>
    <w:rsid w:val="00FD65B0"/>
    <w:rsid w:val="00FD66F9"/>
    <w:rsid w:val="00FD6CF4"/>
    <w:rsid w:val="00FE2897"/>
    <w:rsid w:val="00FE3BAD"/>
    <w:rsid w:val="00FE4796"/>
    <w:rsid w:val="00FE7833"/>
    <w:rsid w:val="00FF0264"/>
    <w:rsid w:val="00FF21D9"/>
    <w:rsid w:val="00FF5220"/>
    <w:rsid w:val="00FF6003"/>
    <w:rsid w:val="00FF73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AD0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4F4B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4F4B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F4B8A"/>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4F4B8A"/>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Standard"/>
    <w:link w:val="EndNoteBibliographyTitleZchn"/>
    <w:rsid w:val="00E2072E"/>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E2072E"/>
    <w:rPr>
      <w:rFonts w:ascii="Calibri" w:hAnsi="Calibri"/>
      <w:noProof/>
      <w:lang w:val="en-US"/>
    </w:rPr>
  </w:style>
  <w:style w:type="paragraph" w:customStyle="1" w:styleId="EndNoteBibliography">
    <w:name w:val="EndNote Bibliography"/>
    <w:basedOn w:val="Standard"/>
    <w:link w:val="EndNoteBibliographyZchn"/>
    <w:rsid w:val="00E2072E"/>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E2072E"/>
    <w:rPr>
      <w:rFonts w:ascii="Calibri" w:hAnsi="Calibri"/>
      <w:noProof/>
      <w:lang w:val="en-US"/>
    </w:rPr>
  </w:style>
  <w:style w:type="table" w:styleId="Tabellenraster">
    <w:name w:val="Table Grid"/>
    <w:basedOn w:val="NormaleTabelle"/>
    <w:uiPriority w:val="39"/>
    <w:rsid w:val="00875A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A12C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A12CF"/>
  </w:style>
  <w:style w:type="paragraph" w:styleId="Fuzeile">
    <w:name w:val="footer"/>
    <w:basedOn w:val="Standard"/>
    <w:link w:val="FuzeileZchn"/>
    <w:uiPriority w:val="99"/>
    <w:unhideWhenUsed/>
    <w:rsid w:val="008A12C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A12CF"/>
  </w:style>
  <w:style w:type="paragraph" w:styleId="KeinLeerraum">
    <w:name w:val="No Spacing"/>
    <w:uiPriority w:val="1"/>
    <w:qFormat/>
    <w:rsid w:val="00AB0424"/>
    <w:pPr>
      <w:spacing w:after="0" w:line="240" w:lineRule="auto"/>
    </w:pPr>
  </w:style>
  <w:style w:type="character" w:styleId="Zeilennummer">
    <w:name w:val="line number"/>
    <w:basedOn w:val="Absatz-Standardschriftart"/>
    <w:uiPriority w:val="99"/>
    <w:semiHidden/>
    <w:unhideWhenUsed/>
    <w:rsid w:val="009A1B58"/>
  </w:style>
  <w:style w:type="paragraph" w:customStyle="1" w:styleId="Default">
    <w:name w:val="Default"/>
    <w:rsid w:val="00F104F7"/>
    <w:pPr>
      <w:autoSpaceDE w:val="0"/>
      <w:autoSpaceDN w:val="0"/>
      <w:adjustRightInd w:val="0"/>
      <w:spacing w:after="0" w:line="240" w:lineRule="auto"/>
    </w:pPr>
    <w:rPr>
      <w:rFonts w:ascii="Times New Roman" w:hAnsi="Times New Roman" w:cs="Times New Roman"/>
      <w:color w:val="000000"/>
      <w:sz w:val="24"/>
      <w:szCs w:val="24"/>
    </w:rPr>
  </w:style>
  <w:style w:type="paragraph" w:styleId="Funotentext">
    <w:name w:val="footnote text"/>
    <w:basedOn w:val="Standard"/>
    <w:link w:val="FunotentextZchn"/>
    <w:uiPriority w:val="99"/>
    <w:semiHidden/>
    <w:unhideWhenUsed/>
    <w:rsid w:val="00F10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104F7"/>
    <w:rPr>
      <w:sz w:val="20"/>
      <w:szCs w:val="20"/>
    </w:rPr>
  </w:style>
  <w:style w:type="character" w:styleId="Funotenzeichen">
    <w:name w:val="footnote reference"/>
    <w:basedOn w:val="Absatz-Standardschriftart"/>
    <w:uiPriority w:val="99"/>
    <w:semiHidden/>
    <w:unhideWhenUsed/>
    <w:rsid w:val="00F104F7"/>
    <w:rPr>
      <w:vertAlign w:val="superscript"/>
    </w:rPr>
  </w:style>
  <w:style w:type="character" w:styleId="Hyperlink">
    <w:name w:val="Hyperlink"/>
    <w:basedOn w:val="Absatz-Standardschriftart"/>
    <w:uiPriority w:val="99"/>
    <w:unhideWhenUsed/>
    <w:rsid w:val="00094BA8"/>
    <w:rPr>
      <w:color w:val="0563C1" w:themeColor="hyperlink"/>
      <w:u w:val="single"/>
    </w:rPr>
  </w:style>
  <w:style w:type="paragraph" w:styleId="Sprechblasentext">
    <w:name w:val="Balloon Text"/>
    <w:basedOn w:val="Standard"/>
    <w:link w:val="SprechblasentextZchn"/>
    <w:uiPriority w:val="99"/>
    <w:semiHidden/>
    <w:unhideWhenUsed/>
    <w:rsid w:val="00EF7DB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F7DB7"/>
    <w:rPr>
      <w:rFonts w:ascii="Tahoma" w:hAnsi="Tahoma" w:cs="Tahoma"/>
      <w:sz w:val="16"/>
      <w:szCs w:val="16"/>
    </w:rPr>
  </w:style>
  <w:style w:type="character" w:styleId="Kommentarzeichen">
    <w:name w:val="annotation reference"/>
    <w:basedOn w:val="Absatz-Standardschriftart"/>
    <w:uiPriority w:val="99"/>
    <w:semiHidden/>
    <w:unhideWhenUsed/>
    <w:rsid w:val="00EF7DB7"/>
    <w:rPr>
      <w:sz w:val="16"/>
      <w:szCs w:val="16"/>
    </w:rPr>
  </w:style>
  <w:style w:type="paragraph" w:styleId="Kommentartext">
    <w:name w:val="annotation text"/>
    <w:basedOn w:val="Standard"/>
    <w:link w:val="KommentartextZchn"/>
    <w:uiPriority w:val="99"/>
    <w:semiHidden/>
    <w:unhideWhenUsed/>
    <w:rsid w:val="00EF7DB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F7DB7"/>
    <w:rPr>
      <w:sz w:val="20"/>
      <w:szCs w:val="20"/>
    </w:rPr>
  </w:style>
  <w:style w:type="paragraph" w:styleId="Kommentarthema">
    <w:name w:val="annotation subject"/>
    <w:basedOn w:val="Kommentartext"/>
    <w:next w:val="Kommentartext"/>
    <w:link w:val="KommentarthemaZchn"/>
    <w:uiPriority w:val="99"/>
    <w:semiHidden/>
    <w:unhideWhenUsed/>
    <w:rsid w:val="00EF7DB7"/>
    <w:rPr>
      <w:b/>
      <w:bCs/>
    </w:rPr>
  </w:style>
  <w:style w:type="character" w:customStyle="1" w:styleId="KommentarthemaZchn">
    <w:name w:val="Kommentarthema Zchn"/>
    <w:basedOn w:val="KommentartextZchn"/>
    <w:link w:val="Kommentarthema"/>
    <w:uiPriority w:val="99"/>
    <w:semiHidden/>
    <w:rsid w:val="00EF7DB7"/>
    <w:rPr>
      <w:b/>
      <w:bCs/>
      <w:sz w:val="20"/>
      <w:szCs w:val="20"/>
    </w:rPr>
  </w:style>
  <w:style w:type="paragraph" w:styleId="berarbeitung">
    <w:name w:val="Revision"/>
    <w:hidden/>
    <w:uiPriority w:val="99"/>
    <w:semiHidden/>
    <w:rsid w:val="003247E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4F4B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4F4B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F4B8A"/>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4F4B8A"/>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Standard"/>
    <w:link w:val="EndNoteBibliographyTitleZchn"/>
    <w:rsid w:val="00E2072E"/>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E2072E"/>
    <w:rPr>
      <w:rFonts w:ascii="Calibri" w:hAnsi="Calibri"/>
      <w:noProof/>
      <w:lang w:val="en-US"/>
    </w:rPr>
  </w:style>
  <w:style w:type="paragraph" w:customStyle="1" w:styleId="EndNoteBibliography">
    <w:name w:val="EndNote Bibliography"/>
    <w:basedOn w:val="Standard"/>
    <w:link w:val="EndNoteBibliographyZchn"/>
    <w:rsid w:val="00E2072E"/>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E2072E"/>
    <w:rPr>
      <w:rFonts w:ascii="Calibri" w:hAnsi="Calibri"/>
      <w:noProof/>
      <w:lang w:val="en-US"/>
    </w:rPr>
  </w:style>
  <w:style w:type="table" w:styleId="Tabellenraster">
    <w:name w:val="Table Grid"/>
    <w:basedOn w:val="NormaleTabelle"/>
    <w:uiPriority w:val="39"/>
    <w:rsid w:val="00875A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A12C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A12CF"/>
  </w:style>
  <w:style w:type="paragraph" w:styleId="Fuzeile">
    <w:name w:val="footer"/>
    <w:basedOn w:val="Standard"/>
    <w:link w:val="FuzeileZchn"/>
    <w:uiPriority w:val="99"/>
    <w:unhideWhenUsed/>
    <w:rsid w:val="008A12C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A12CF"/>
  </w:style>
  <w:style w:type="paragraph" w:styleId="KeinLeerraum">
    <w:name w:val="No Spacing"/>
    <w:uiPriority w:val="1"/>
    <w:qFormat/>
    <w:rsid w:val="00AB0424"/>
    <w:pPr>
      <w:spacing w:after="0" w:line="240" w:lineRule="auto"/>
    </w:pPr>
  </w:style>
  <w:style w:type="character" w:styleId="Zeilennummer">
    <w:name w:val="line number"/>
    <w:basedOn w:val="Absatz-Standardschriftart"/>
    <w:uiPriority w:val="99"/>
    <w:semiHidden/>
    <w:unhideWhenUsed/>
    <w:rsid w:val="009A1B58"/>
  </w:style>
  <w:style w:type="paragraph" w:customStyle="1" w:styleId="Default">
    <w:name w:val="Default"/>
    <w:rsid w:val="00F104F7"/>
    <w:pPr>
      <w:autoSpaceDE w:val="0"/>
      <w:autoSpaceDN w:val="0"/>
      <w:adjustRightInd w:val="0"/>
      <w:spacing w:after="0" w:line="240" w:lineRule="auto"/>
    </w:pPr>
    <w:rPr>
      <w:rFonts w:ascii="Times New Roman" w:hAnsi="Times New Roman" w:cs="Times New Roman"/>
      <w:color w:val="000000"/>
      <w:sz w:val="24"/>
      <w:szCs w:val="24"/>
    </w:rPr>
  </w:style>
  <w:style w:type="paragraph" w:styleId="Funotentext">
    <w:name w:val="footnote text"/>
    <w:basedOn w:val="Standard"/>
    <w:link w:val="FunotentextZchn"/>
    <w:uiPriority w:val="99"/>
    <w:semiHidden/>
    <w:unhideWhenUsed/>
    <w:rsid w:val="00F10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104F7"/>
    <w:rPr>
      <w:sz w:val="20"/>
      <w:szCs w:val="20"/>
    </w:rPr>
  </w:style>
  <w:style w:type="character" w:styleId="Funotenzeichen">
    <w:name w:val="footnote reference"/>
    <w:basedOn w:val="Absatz-Standardschriftart"/>
    <w:uiPriority w:val="99"/>
    <w:semiHidden/>
    <w:unhideWhenUsed/>
    <w:rsid w:val="00F104F7"/>
    <w:rPr>
      <w:vertAlign w:val="superscript"/>
    </w:rPr>
  </w:style>
  <w:style w:type="character" w:styleId="Hyperlink">
    <w:name w:val="Hyperlink"/>
    <w:basedOn w:val="Absatz-Standardschriftart"/>
    <w:uiPriority w:val="99"/>
    <w:unhideWhenUsed/>
    <w:rsid w:val="00094BA8"/>
    <w:rPr>
      <w:color w:val="0563C1" w:themeColor="hyperlink"/>
      <w:u w:val="single"/>
    </w:rPr>
  </w:style>
  <w:style w:type="paragraph" w:styleId="Sprechblasentext">
    <w:name w:val="Balloon Text"/>
    <w:basedOn w:val="Standard"/>
    <w:link w:val="SprechblasentextZchn"/>
    <w:uiPriority w:val="99"/>
    <w:semiHidden/>
    <w:unhideWhenUsed/>
    <w:rsid w:val="00EF7DB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F7DB7"/>
    <w:rPr>
      <w:rFonts w:ascii="Tahoma" w:hAnsi="Tahoma" w:cs="Tahoma"/>
      <w:sz w:val="16"/>
      <w:szCs w:val="16"/>
    </w:rPr>
  </w:style>
  <w:style w:type="character" w:styleId="Kommentarzeichen">
    <w:name w:val="annotation reference"/>
    <w:basedOn w:val="Absatz-Standardschriftart"/>
    <w:uiPriority w:val="99"/>
    <w:semiHidden/>
    <w:unhideWhenUsed/>
    <w:rsid w:val="00EF7DB7"/>
    <w:rPr>
      <w:sz w:val="16"/>
      <w:szCs w:val="16"/>
    </w:rPr>
  </w:style>
  <w:style w:type="paragraph" w:styleId="Kommentartext">
    <w:name w:val="annotation text"/>
    <w:basedOn w:val="Standard"/>
    <w:link w:val="KommentartextZchn"/>
    <w:uiPriority w:val="99"/>
    <w:semiHidden/>
    <w:unhideWhenUsed/>
    <w:rsid w:val="00EF7DB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F7DB7"/>
    <w:rPr>
      <w:sz w:val="20"/>
      <w:szCs w:val="20"/>
    </w:rPr>
  </w:style>
  <w:style w:type="paragraph" w:styleId="Kommentarthema">
    <w:name w:val="annotation subject"/>
    <w:basedOn w:val="Kommentartext"/>
    <w:next w:val="Kommentartext"/>
    <w:link w:val="KommentarthemaZchn"/>
    <w:uiPriority w:val="99"/>
    <w:semiHidden/>
    <w:unhideWhenUsed/>
    <w:rsid w:val="00EF7DB7"/>
    <w:rPr>
      <w:b/>
      <w:bCs/>
    </w:rPr>
  </w:style>
  <w:style w:type="character" w:customStyle="1" w:styleId="KommentarthemaZchn">
    <w:name w:val="Kommentarthema Zchn"/>
    <w:basedOn w:val="KommentartextZchn"/>
    <w:link w:val="Kommentarthema"/>
    <w:uiPriority w:val="99"/>
    <w:semiHidden/>
    <w:rsid w:val="00EF7DB7"/>
    <w:rPr>
      <w:b/>
      <w:bCs/>
      <w:sz w:val="20"/>
      <w:szCs w:val="20"/>
    </w:rPr>
  </w:style>
  <w:style w:type="paragraph" w:styleId="berarbeitung">
    <w:name w:val="Revision"/>
    <w:hidden/>
    <w:uiPriority w:val="99"/>
    <w:semiHidden/>
    <w:rsid w:val="003247E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10665/44583/1/9789241501491_eng.pdf"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10492-17FB-4B35-9F5A-5A6E15F65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004</Words>
  <Characters>63026</Characters>
  <Application>Microsoft Office Word</Application>
  <DocSecurity>0</DocSecurity>
  <Lines>525</Lines>
  <Paragraphs>1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72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ana Heinze</dc:creator>
  <cp:lastModifiedBy>Katrin.rauner</cp:lastModifiedBy>
  <cp:revision>2</cp:revision>
  <dcterms:created xsi:type="dcterms:W3CDTF">2018-01-23T12:05:00Z</dcterms:created>
  <dcterms:modified xsi:type="dcterms:W3CDTF">2018-01-23T12:05:00Z</dcterms:modified>
</cp:coreProperties>
</file>